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A09B85E" w14:textId="77777777" w:rsidR="00E22FA4" w:rsidRDefault="007F6CB8" w:rsidP="00C370DB">
      <w:pPr>
        <w:outlineLvl w:val="0"/>
        <w:rPr>
          <w:rFonts w:ascii="Arial" w:hAnsi="Arial"/>
          <w:b/>
        </w:rPr>
      </w:pPr>
      <w:r>
        <w:rPr>
          <w:rFonts w:ascii="Arial" w:hAnsi="Arial"/>
          <w:b/>
        </w:rPr>
        <w:t xml:space="preserve">Supplementary </w:t>
      </w:r>
      <w:r w:rsidR="00E22FA4">
        <w:rPr>
          <w:rFonts w:ascii="Arial" w:hAnsi="Arial"/>
          <w:b/>
        </w:rPr>
        <w:t>File</w:t>
      </w:r>
      <w:r w:rsidR="00453B5F" w:rsidRPr="007A5227">
        <w:rPr>
          <w:rFonts w:ascii="Arial" w:hAnsi="Arial"/>
          <w:b/>
        </w:rPr>
        <w:t> </w:t>
      </w:r>
      <w:r w:rsidR="007A5F17" w:rsidRPr="007A5227">
        <w:rPr>
          <w:rFonts w:ascii="Arial" w:hAnsi="Arial"/>
          <w:b/>
        </w:rPr>
        <w:t>3</w:t>
      </w:r>
    </w:p>
    <w:p w14:paraId="1BA9B2AB" w14:textId="77777777" w:rsidR="00E22FA4" w:rsidRDefault="00E22FA4" w:rsidP="00C370DB">
      <w:pPr>
        <w:outlineLvl w:val="0"/>
        <w:rPr>
          <w:rFonts w:ascii="Arial" w:hAnsi="Arial"/>
          <w:b/>
        </w:rPr>
      </w:pPr>
    </w:p>
    <w:p w14:paraId="36934FCE" w14:textId="41F2D387" w:rsidR="00147F0F" w:rsidRPr="007A5227" w:rsidRDefault="00147F0F" w:rsidP="00C370DB">
      <w:pPr>
        <w:outlineLvl w:val="0"/>
        <w:rPr>
          <w:rFonts w:ascii="Arial" w:hAnsi="Arial"/>
          <w:b/>
        </w:rPr>
      </w:pPr>
      <w:r w:rsidRPr="007A5227">
        <w:rPr>
          <w:rFonts w:ascii="Arial" w:hAnsi="Arial"/>
          <w:b/>
        </w:rPr>
        <w:t>Plasmids used in this study</w:t>
      </w:r>
      <w:r w:rsidR="00DF6BC0" w:rsidRPr="007A5227">
        <w:rPr>
          <w:rFonts w:ascii="Arial" w:hAnsi="Arial"/>
          <w:b/>
        </w:rPr>
        <w:t>.</w:t>
      </w:r>
    </w:p>
    <w:p w14:paraId="3CFC5AE8" w14:textId="77777777" w:rsidR="00030768" w:rsidRPr="007A5227" w:rsidRDefault="00030768" w:rsidP="00030768">
      <w:pPr>
        <w:rPr>
          <w:rFonts w:ascii="Arial" w:hAnsi="Arial"/>
          <w:b/>
        </w:rPr>
      </w:pPr>
    </w:p>
    <w:tbl>
      <w:tblPr>
        <w:tblStyle w:val="Tabellenraster"/>
        <w:tblW w:w="4946" w:type="pct"/>
        <w:tblInd w:w="108" w:type="dxa"/>
        <w:tblLook w:val="04A0" w:firstRow="1" w:lastRow="0" w:firstColumn="1" w:lastColumn="0" w:noHBand="0" w:noVBand="1"/>
      </w:tblPr>
      <w:tblGrid>
        <w:gridCol w:w="2278"/>
        <w:gridCol w:w="3191"/>
        <w:gridCol w:w="6496"/>
        <w:gridCol w:w="2382"/>
      </w:tblGrid>
      <w:tr w:rsidR="00517594" w:rsidRPr="007A5227" w14:paraId="6A2296C8" w14:textId="77777777" w:rsidTr="009B60E5">
        <w:tc>
          <w:tcPr>
            <w:tcW w:w="794" w:type="pct"/>
          </w:tcPr>
          <w:p w14:paraId="3838524B" w14:textId="77777777" w:rsidR="00030768" w:rsidRPr="007A5227" w:rsidRDefault="00030768" w:rsidP="00D509BB">
            <w:pPr>
              <w:spacing w:line="480" w:lineRule="auto"/>
              <w:ind w:right="-307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b/>
              </w:rPr>
              <w:t>Plasmid</w:t>
            </w:r>
          </w:p>
        </w:tc>
        <w:tc>
          <w:tcPr>
            <w:tcW w:w="1112" w:type="pct"/>
          </w:tcPr>
          <w:p w14:paraId="63B9E32E" w14:textId="77777777" w:rsidR="00030768" w:rsidRPr="007A5227" w:rsidRDefault="00030768" w:rsidP="00D509BB">
            <w:pPr>
              <w:spacing w:line="480" w:lineRule="auto"/>
              <w:ind w:right="-307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b/>
              </w:rPr>
              <w:t>Name in text and figures</w:t>
            </w:r>
          </w:p>
        </w:tc>
        <w:tc>
          <w:tcPr>
            <w:tcW w:w="2264" w:type="pct"/>
          </w:tcPr>
          <w:p w14:paraId="6D4D570A" w14:textId="0B7D979B" w:rsidR="00030768" w:rsidRPr="007A5227" w:rsidRDefault="00030768" w:rsidP="00D509BB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b/>
              </w:rPr>
              <w:t>Relevant genotype</w:t>
            </w:r>
            <w:r w:rsidR="00664E10" w:rsidRPr="007A5227">
              <w:rPr>
                <w:rFonts w:ascii="Arial" w:hAnsi="Arial"/>
                <w:b/>
                <w:vertAlign w:val="superscript"/>
              </w:rPr>
              <w:t>1</w:t>
            </w:r>
            <w:r w:rsidR="000207B3" w:rsidRPr="007A5227">
              <w:rPr>
                <w:rFonts w:ascii="Arial" w:hAnsi="Arial"/>
                <w:b/>
                <w:vertAlign w:val="superscript"/>
              </w:rPr>
              <w:t>,2</w:t>
            </w:r>
          </w:p>
        </w:tc>
        <w:tc>
          <w:tcPr>
            <w:tcW w:w="830" w:type="pct"/>
          </w:tcPr>
          <w:p w14:paraId="4B111A16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b/>
              </w:rPr>
              <w:t>Reference or source</w:t>
            </w:r>
          </w:p>
        </w:tc>
      </w:tr>
      <w:tr w:rsidR="00517594" w:rsidRPr="007A5227" w14:paraId="59114881" w14:textId="77777777" w:rsidTr="009B60E5">
        <w:trPr>
          <w:cantSplit/>
        </w:trPr>
        <w:tc>
          <w:tcPr>
            <w:tcW w:w="794" w:type="pct"/>
          </w:tcPr>
          <w:p w14:paraId="4BFF59DC" w14:textId="4CE64292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200</w:t>
            </w:r>
          </w:p>
        </w:tc>
        <w:tc>
          <w:tcPr>
            <w:tcW w:w="1112" w:type="pct"/>
          </w:tcPr>
          <w:p w14:paraId="1E2739A5" w14:textId="4864FA03" w:rsidR="00030768" w:rsidRPr="007A5227" w:rsidRDefault="009B0903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Symbol" w:hAnsi="Symbol"/>
              </w:rPr>
              <w:t></w:t>
            </w:r>
            <w:r w:rsidRPr="007A5227">
              <w:rPr>
                <w:rFonts w:ascii="Arial" w:hAnsi="Arial"/>
              </w:rPr>
              <w:t>A</w:t>
            </w:r>
          </w:p>
        </w:tc>
        <w:tc>
          <w:tcPr>
            <w:tcW w:w="2264" w:type="pct"/>
          </w:tcPr>
          <w:p w14:paraId="61DB37EB" w14:textId="3E83A1CA" w:rsidR="00030768" w:rsidRPr="007A5227" w:rsidRDefault="00030768" w:rsidP="00D509BB">
            <w:pPr>
              <w:spacing w:line="480" w:lineRule="auto"/>
              <w:rPr>
                <w:rFonts w:ascii="Arial" w:hAnsi="Arial"/>
                <w:i/>
              </w:rPr>
            </w:pPr>
            <w:r w:rsidRPr="007A5227">
              <w:rPr>
                <w:rFonts w:ascii="Arial" w:hAnsi="Arial"/>
                <w:i/>
                <w:iCs/>
              </w:rPr>
              <w:t>P</w:t>
            </w:r>
            <w:r w:rsidRPr="007A5227">
              <w:rPr>
                <w:rFonts w:ascii="Arial" w:hAnsi="Arial"/>
                <w:i/>
                <w:iCs/>
                <w:vertAlign w:val="subscript"/>
              </w:rPr>
              <w:t>PGK1</w:t>
            </w:r>
            <w:r w:rsidRPr="007A5227">
              <w:rPr>
                <w:rFonts w:ascii="Arial" w:hAnsi="Arial"/>
                <w:i/>
                <w:iCs/>
              </w:rPr>
              <w:t>-FLO11</w:t>
            </w:r>
            <w:r w:rsidRPr="007A5227">
              <w:rPr>
                <w:rFonts w:ascii="Arial" w:hAnsi="Arial"/>
                <w:i/>
                <w:iCs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vertAlign w:val="superscript"/>
              </w:rPr>
              <w:t>M</w:t>
            </w:r>
            <w:r w:rsidRPr="007A5227">
              <w:rPr>
                <w:rFonts w:ascii="Arial" w:hAnsi="Arial"/>
                <w:i/>
                <w:iCs/>
                <w:vertAlign w:val="superscript"/>
              </w:rPr>
              <w:t>1-G30</w:t>
            </w:r>
            <w:r w:rsidRPr="007A5227">
              <w:rPr>
                <w:rFonts w:ascii="Arial" w:hAnsi="Arial"/>
                <w:i/>
                <w:iCs/>
              </w:rPr>
              <w:t>-BamHI-PauI-FLO11</w:t>
            </w:r>
            <w:r w:rsidRPr="007A5227">
              <w:rPr>
                <w:rFonts w:ascii="Arial" w:hAnsi="Arial"/>
                <w:i/>
                <w:iCs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vertAlign w:val="superscript"/>
              </w:rPr>
              <w:t>T</w:t>
            </w:r>
            <w:r w:rsidRPr="007A5227">
              <w:rPr>
                <w:rFonts w:ascii="Arial" w:hAnsi="Arial"/>
                <w:i/>
                <w:iCs/>
                <w:vertAlign w:val="superscript"/>
              </w:rPr>
              <w:t>208-L1360</w:t>
            </w:r>
            <w:r w:rsidRPr="007A5227">
              <w:rPr>
                <w:rFonts w:ascii="Arial" w:hAnsi="Arial"/>
                <w:i/>
                <w:iCs/>
              </w:rPr>
              <w:t>-T</w:t>
            </w:r>
            <w:r w:rsidRPr="007A5227">
              <w:rPr>
                <w:rFonts w:ascii="Arial" w:hAnsi="Arial"/>
                <w:i/>
                <w:iCs/>
                <w:vertAlign w:val="subscript"/>
              </w:rPr>
              <w:t>FLO11</w:t>
            </w:r>
            <w:r w:rsidR="00E84FAF" w:rsidRPr="007A5227">
              <w:rPr>
                <w:rFonts w:ascii="Arial" w:hAnsi="Arial"/>
                <w:i/>
                <w:iCs/>
                <w:vertAlign w:val="subscript"/>
              </w:rPr>
              <w:t>_</w:t>
            </w:r>
            <w:r w:rsidR="00F22B72" w:rsidRPr="007A5227">
              <w:rPr>
                <w:rFonts w:ascii="Arial" w:hAnsi="Arial"/>
                <w:i/>
                <w:iCs/>
                <w:vertAlign w:val="subscript"/>
              </w:rPr>
              <w:t>S288c</w:t>
            </w:r>
            <w:r w:rsidR="00F22B72" w:rsidRPr="007A5227">
              <w:rPr>
                <w:rFonts w:ascii="Arial" w:hAnsi="Arial"/>
                <w:i/>
                <w:vertAlign w:val="subscript"/>
              </w:rPr>
              <w:t>(P08640</w:t>
            </w:r>
            <w:r w:rsidR="00A00B89" w:rsidRPr="007A5227">
              <w:rPr>
                <w:rFonts w:ascii="Arial" w:hAnsi="Arial"/>
                <w:i/>
                <w:vertAlign w:val="subscript"/>
              </w:rPr>
              <w:t>)</w:t>
            </w:r>
            <w:r w:rsidRPr="007A5227">
              <w:rPr>
                <w:rFonts w:ascii="Arial" w:hAnsi="Arial"/>
                <w:i/>
                <w:iCs/>
              </w:rPr>
              <w:t xml:space="preserve">, </w:t>
            </w:r>
            <w:r w:rsidRPr="007A5227">
              <w:rPr>
                <w:rFonts w:ascii="Arial" w:hAnsi="Arial"/>
                <w:i/>
              </w:rPr>
              <w:t>CEN, URA3</w:t>
            </w:r>
          </w:p>
        </w:tc>
        <w:tc>
          <w:tcPr>
            <w:tcW w:w="830" w:type="pct"/>
          </w:tcPr>
          <w:p w14:paraId="31FD2F6D" w14:textId="0598B523" w:rsidR="00030768" w:rsidRPr="007A5227" w:rsidRDefault="00550DA6" w:rsidP="00B9103B">
            <w:pPr>
              <w:spacing w:line="48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fldChar w:fldCharType="begin"/>
            </w:r>
            <w:r>
              <w:rPr>
                <w:rFonts w:ascii="Arial" w:hAnsi="Arial"/>
              </w:rPr>
              <w:instrText xml:space="preserve"> ADDIN EN.CITE &lt;EndNote&gt;&lt;Cite&gt;&lt;Author&gt;Kraushaar&lt;/Author&gt;&lt;Year&gt;2015&lt;/Year&gt;&lt;RecNum&gt;2568&lt;/RecNum&gt;&lt;DisplayText&gt;(Kraushaar et al., 2015)&lt;/DisplayText&gt;&lt;record&gt;&lt;rec-number&gt;2568&lt;/rec-number&gt;&lt;foreign-keys&gt;&lt;key app="EN" db-id="dazasddrprvd9kesxxlveat4vv0rvv2p9rrw" timestamp="1479202190" guid="9d421b50-1df4-4ece-b906-d9328e8a2cd5"&gt;2568&lt;/key&gt;&lt;/foreign-keys&gt;&lt;ref-type name="Journal Article"&gt;17&lt;/ref-type&gt;&lt;contributors&gt;&lt;authors&gt;&lt;author&gt;Kraushaar, Timo&lt;/author&gt;&lt;author&gt;Brückner, Stefan&lt;/author&gt;&lt;author&gt;Veelders, Maik&lt;/author&gt;&lt;author&gt;Rhinow, Daniel&lt;/author&gt;&lt;author&gt;Schreiner, Franka&lt;/author&gt;&lt;author&gt;Birke, Raphael&lt;/author&gt;&lt;author&gt;Pagenstecher, Axel&lt;/author&gt;&lt;author&gt;Mösch, Hans-Ulrich&lt;/author&gt;&lt;author&gt;Essen, Lars-Oliver&lt;/author&gt;&lt;/authors&gt;&lt;/contributors&gt;&lt;auth-address&gt;Department of Chemistry, Philipps-Universitat, Hans-Meerwein-StraSSe 4, 35032 Marburg, Germany; Department of Biology, Philipps-Universitat, Karl-von-Frisch-StraSSe 8, 35043 Marburg, Germany.&lt;/auth-address&gt;&lt;titles&gt;&lt;title&gt;Interactions by the Fungal Flo11 Adhesin Depend on a Fibronectin Type III-like Adhesin Domain Girdled by Aromatic Bands&lt;/title&gt;&lt;secondary-title&gt;Structure&lt;/secondary-title&gt;&lt;alt-title&gt;Structure&lt;/alt-title&gt;&lt;/titles&gt;&lt;periodical&gt;&lt;full-title&gt;Structure&lt;/full-title&gt;&lt;/periodical&gt;&lt;alt-periodical&gt;&lt;full-title&gt;Structure&lt;/full-title&gt;&lt;/alt-periodical&gt;&lt;pages&gt;1005-17&lt;/pages&gt;&lt;volume&gt;23&lt;/volume&gt;&lt;number&gt;6&lt;/number&gt;&lt;dates&gt;&lt;year&gt;2015&lt;/year&gt;&lt;/dates&gt;&lt;accession-num&gt;25960408&lt;/accession-num&gt;&lt;urls&gt;&lt;related-urls&gt;&lt;url&gt;&amp;lt;Go to ISI&amp;gt;://MEDLINE:25960408&lt;/url&gt;&lt;/related-urls&gt;&lt;/urls&gt;&lt;language&gt;English&lt;/language&gt;&lt;/record&gt;&lt;/Cite&gt;&lt;/EndNote&gt;</w:instrText>
            </w:r>
            <w:r>
              <w:rPr>
                <w:rFonts w:ascii="Arial" w:hAnsi="Arial"/>
              </w:rPr>
              <w:fldChar w:fldCharType="separate"/>
            </w:r>
            <w:r>
              <w:rPr>
                <w:rFonts w:ascii="Arial" w:hAnsi="Arial"/>
                <w:noProof/>
              </w:rPr>
              <w:t>(Kraushaar et al., 2015)</w:t>
            </w:r>
            <w:r>
              <w:rPr>
                <w:rFonts w:ascii="Arial" w:hAnsi="Arial"/>
              </w:rPr>
              <w:fldChar w:fldCharType="end"/>
            </w:r>
          </w:p>
        </w:tc>
      </w:tr>
      <w:tr w:rsidR="00517594" w:rsidRPr="007A5227" w14:paraId="7F9BE21C" w14:textId="77777777" w:rsidTr="009B60E5">
        <w:trPr>
          <w:cantSplit/>
        </w:trPr>
        <w:tc>
          <w:tcPr>
            <w:tcW w:w="794" w:type="pct"/>
          </w:tcPr>
          <w:p w14:paraId="071769E3" w14:textId="3894B986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422</w:t>
            </w:r>
          </w:p>
        </w:tc>
        <w:tc>
          <w:tcPr>
            <w:tcW w:w="1112" w:type="pct"/>
          </w:tcPr>
          <w:p w14:paraId="2845E7F5" w14:textId="64D82393" w:rsidR="00030768" w:rsidRPr="007A5227" w:rsidRDefault="00362662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Sc</w:t>
            </w:r>
            <w:r w:rsidR="00030768" w:rsidRPr="007A5227">
              <w:rPr>
                <w:rFonts w:ascii="Arial" w:hAnsi="Arial"/>
              </w:rPr>
              <w:t>Flo11A</w:t>
            </w:r>
          </w:p>
        </w:tc>
        <w:tc>
          <w:tcPr>
            <w:tcW w:w="2264" w:type="pct"/>
          </w:tcPr>
          <w:p w14:paraId="1CE06837" w14:textId="1FEBF432" w:rsidR="00030768" w:rsidRPr="007A5227" w:rsidRDefault="00030768" w:rsidP="00D509BB">
            <w:pPr>
              <w:spacing w:line="480" w:lineRule="auto"/>
              <w:rPr>
                <w:rFonts w:ascii="Arial" w:hAnsi="Arial"/>
                <w:i/>
              </w:rPr>
            </w:pPr>
            <w:r w:rsidRPr="007A5227">
              <w:rPr>
                <w:rFonts w:ascii="Arial" w:hAnsi="Arial"/>
                <w:i/>
              </w:rPr>
              <w:t>FLO11A</w:t>
            </w:r>
            <w:r w:rsidRPr="007A5227">
              <w:rPr>
                <w:rFonts w:ascii="Arial" w:hAnsi="Arial"/>
                <w:i/>
                <w:vertAlign w:val="subscript"/>
              </w:rPr>
              <w:t>S288c(P08640)</w:t>
            </w:r>
            <w:r w:rsidR="002271E3" w:rsidRPr="007A5227">
              <w:rPr>
                <w:rFonts w:ascii="Arial" w:hAnsi="Arial"/>
                <w:i/>
                <w:vertAlign w:val="superscript"/>
              </w:rPr>
              <w:t>S31-G207</w:t>
            </w:r>
            <w:r w:rsidRPr="007A5227">
              <w:rPr>
                <w:rFonts w:ascii="Arial" w:hAnsi="Arial"/>
              </w:rPr>
              <w:t xml:space="preserve"> in BHUM2200</w:t>
            </w:r>
          </w:p>
        </w:tc>
        <w:tc>
          <w:tcPr>
            <w:tcW w:w="830" w:type="pct"/>
          </w:tcPr>
          <w:p w14:paraId="680AC106" w14:textId="36553CC0" w:rsidR="00030768" w:rsidRPr="007A5227" w:rsidRDefault="00550DA6" w:rsidP="00B9103B">
            <w:pPr>
              <w:spacing w:line="48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fldChar w:fldCharType="begin"/>
            </w:r>
            <w:r>
              <w:rPr>
                <w:rFonts w:ascii="Arial" w:hAnsi="Arial"/>
              </w:rPr>
              <w:instrText xml:space="preserve"> ADDIN EN.CITE &lt;EndNote&gt;&lt;Cite&gt;&lt;Author&gt;Kraushaar&lt;/Author&gt;&lt;Year&gt;2015&lt;/Year&gt;&lt;RecNum&gt;2568&lt;/RecNum&gt;&lt;DisplayText&gt;(Kraushaar et al., 2015)&lt;/DisplayText&gt;&lt;record&gt;&lt;rec-number&gt;2568&lt;/rec-number&gt;&lt;foreign-keys&gt;&lt;key app="EN" db-id="dazasddrprvd9kesxxlveat4vv0rvv2p9rrw" timestamp="1479202190" guid="9d421b50-1df4-4ece-b906-d9328e8a2cd5"&gt;2568&lt;/key&gt;&lt;/foreign-keys&gt;&lt;ref-type name="Journal Article"&gt;17&lt;/ref-type&gt;&lt;contributors&gt;&lt;authors&gt;&lt;author&gt;Kraushaar, Timo&lt;/author&gt;&lt;author&gt;Brückner, Stefan&lt;/author&gt;&lt;author&gt;Veelders, Maik&lt;/author&gt;&lt;author&gt;Rhinow, Daniel&lt;/author&gt;&lt;author&gt;Schreiner, Franka&lt;/author&gt;&lt;author&gt;Birke, Raphael&lt;/author&gt;&lt;author&gt;Pagenstecher, Axel&lt;/author&gt;&lt;author&gt;Mösch, Hans-Ulrich&lt;/author&gt;&lt;author&gt;Essen, Lars-Oliver&lt;/author&gt;&lt;/authors&gt;&lt;/contributors&gt;&lt;auth-address&gt;Department of Chemistry, Philipps-Universitat, Hans-Meerwein-StraSSe 4, 35032 Marburg, Germany; Department of Biology, Philipps-Universitat, Karl-von-Frisch-StraSSe 8, 35043 Marburg, Germany.&lt;/auth-address&gt;&lt;titles&gt;&lt;title&gt;Interactions by the Fungal Flo11 Adhesin Depend on a Fibronectin Type III-like Adhesin Domain Girdled by Aromatic Bands&lt;/title&gt;&lt;secondary-title&gt;Structure&lt;/secondary-title&gt;&lt;alt-title&gt;Structure&lt;/alt-title&gt;&lt;/titles&gt;&lt;periodical&gt;&lt;full-title&gt;Structure&lt;/full-title&gt;&lt;/periodical&gt;&lt;alt-periodical&gt;&lt;full-title&gt;Structure&lt;/full-title&gt;&lt;/alt-periodical&gt;&lt;pages&gt;1005-17&lt;/pages&gt;&lt;volume&gt;23&lt;/volume&gt;&lt;number&gt;6&lt;/number&gt;&lt;dates&gt;&lt;year&gt;2015&lt;/year&gt;&lt;/dates&gt;&lt;accession-num&gt;25960408&lt;/accession-num&gt;&lt;urls&gt;&lt;related-urls&gt;&lt;url&gt;&amp;lt;Go to ISI&amp;gt;://MEDLINE:25960408&lt;/url&gt;&lt;/related-urls&gt;&lt;/urls&gt;&lt;language&gt;English&lt;/language&gt;&lt;/record&gt;&lt;/Cite&gt;&lt;/EndNote&gt;</w:instrText>
            </w:r>
            <w:r>
              <w:rPr>
                <w:rFonts w:ascii="Arial" w:hAnsi="Arial"/>
              </w:rPr>
              <w:fldChar w:fldCharType="separate"/>
            </w:r>
            <w:r>
              <w:rPr>
                <w:rFonts w:ascii="Arial" w:hAnsi="Arial"/>
                <w:noProof/>
              </w:rPr>
              <w:t>(Kraushaar et al., 2015)</w:t>
            </w:r>
            <w:r>
              <w:rPr>
                <w:rFonts w:ascii="Arial" w:hAnsi="Arial"/>
              </w:rPr>
              <w:fldChar w:fldCharType="end"/>
            </w:r>
          </w:p>
        </w:tc>
      </w:tr>
      <w:tr w:rsidR="00517594" w:rsidRPr="007A5227" w14:paraId="371FA4AE" w14:textId="77777777" w:rsidTr="009B60E5">
        <w:trPr>
          <w:cantSplit/>
        </w:trPr>
        <w:tc>
          <w:tcPr>
            <w:tcW w:w="794" w:type="pct"/>
          </w:tcPr>
          <w:p w14:paraId="1A3E51B2" w14:textId="3C9E2564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612</w:t>
            </w:r>
          </w:p>
        </w:tc>
        <w:tc>
          <w:tcPr>
            <w:tcW w:w="1112" w:type="pct"/>
          </w:tcPr>
          <w:p w14:paraId="63D0E783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111D Y113D Y118D</w:t>
            </w:r>
          </w:p>
        </w:tc>
        <w:tc>
          <w:tcPr>
            <w:tcW w:w="2264" w:type="pct"/>
          </w:tcPr>
          <w:p w14:paraId="604E823A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 xml:space="preserve">BHUM2422 with </w:t>
            </w:r>
            <w:r w:rsidRPr="007A5227">
              <w:rPr>
                <w:rFonts w:ascii="Arial" w:hAnsi="Arial"/>
                <w:i/>
              </w:rPr>
              <w:t>Y111D Y113D Y118D</w:t>
            </w:r>
          </w:p>
        </w:tc>
        <w:tc>
          <w:tcPr>
            <w:tcW w:w="830" w:type="pct"/>
          </w:tcPr>
          <w:p w14:paraId="3EE6CBA7" w14:textId="7847E20F" w:rsidR="00030768" w:rsidRPr="007A5227" w:rsidRDefault="00550DA6" w:rsidP="00B9103B">
            <w:pPr>
              <w:spacing w:line="48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fldChar w:fldCharType="begin"/>
            </w:r>
            <w:r>
              <w:rPr>
                <w:rFonts w:ascii="Arial" w:hAnsi="Arial"/>
              </w:rPr>
              <w:instrText xml:space="preserve"> ADDIN EN.CITE &lt;EndNote&gt;&lt;Cite&gt;&lt;Author&gt;Kraushaar&lt;/Author&gt;&lt;Year&gt;2015&lt;/Year&gt;&lt;RecNum&gt;2568&lt;/RecNum&gt;&lt;DisplayText&gt;(Kraushaar et al., 2015)&lt;/DisplayText&gt;&lt;record&gt;&lt;rec-number&gt;2568&lt;/rec-number&gt;&lt;foreign-keys&gt;&lt;key app="EN" db-id="dazasddrprvd9kesxxlveat4vv0rvv2p9rrw" timestamp="1479202190" guid="9d421b50-1df4-4ece-b906-d9328e8a2cd5"&gt;2568&lt;/key&gt;&lt;/foreign-keys&gt;&lt;ref-type name="Journal Article"&gt;17&lt;/ref-type&gt;&lt;contributors&gt;&lt;authors&gt;&lt;author&gt;Kraushaar, Timo&lt;/author&gt;&lt;author&gt;Brückner, Stefan&lt;/author&gt;&lt;author&gt;Veelders, Maik&lt;/author&gt;&lt;author&gt;Rhinow, Daniel&lt;/author&gt;&lt;author&gt;Schreiner, Franka&lt;/author&gt;&lt;author&gt;Birke, Raphael&lt;/author&gt;&lt;author&gt;Pagenstecher, Axel&lt;/author&gt;&lt;author&gt;Mösch, Hans-Ulrich&lt;/author&gt;&lt;author&gt;Essen, Lars-Oliver&lt;/author&gt;&lt;/authors&gt;&lt;/contributors&gt;&lt;auth-address&gt;Department of Chemistry, Philipps-Universitat, Hans-Meerwein-StraSSe 4, 35032 Marburg, Germany; Department of Biology, Philipps-Universitat, Karl-von-Frisch-StraSSe 8, 35043 Marburg, Germany.&lt;/auth-address&gt;&lt;titles&gt;&lt;title&gt;Interactions by the Fungal Flo11 Adhesin Depend on a Fibronectin Type III-like Adhesin Domain Girdled by Aromatic Bands&lt;/title&gt;&lt;secondary-title&gt;Structure&lt;/secondary-title&gt;&lt;alt-title&gt;Structure&lt;/alt-title&gt;&lt;/titles&gt;&lt;periodical&gt;&lt;full-title&gt;Structure&lt;/full-title&gt;&lt;/periodical&gt;&lt;alt-periodical&gt;&lt;full-title&gt;Structure&lt;/full-title&gt;&lt;/alt-periodical&gt;&lt;pages&gt;1005-17&lt;/pages&gt;&lt;volume&gt;23&lt;/volume&gt;&lt;number&gt;6&lt;/number&gt;&lt;dates&gt;&lt;year&gt;2015&lt;/year&gt;&lt;/dates&gt;&lt;accession-num&gt;25960408&lt;/accession-num&gt;&lt;urls&gt;&lt;related-urls&gt;&lt;url&gt;&amp;lt;Go to ISI&amp;gt;://MEDLINE:25960408&lt;/url&gt;&lt;/related-urls&gt;&lt;/urls&gt;&lt;language&gt;English&lt;/language&gt;&lt;/record&gt;&lt;/Cite&gt;&lt;/EndNote&gt;</w:instrText>
            </w:r>
            <w:r>
              <w:rPr>
                <w:rFonts w:ascii="Arial" w:hAnsi="Arial"/>
              </w:rPr>
              <w:fldChar w:fldCharType="separate"/>
            </w:r>
            <w:r>
              <w:rPr>
                <w:rFonts w:ascii="Arial" w:hAnsi="Arial"/>
                <w:noProof/>
              </w:rPr>
              <w:t>(Kraushaar et al., 2015)</w:t>
            </w:r>
            <w:r>
              <w:rPr>
                <w:rFonts w:ascii="Arial" w:hAnsi="Arial"/>
              </w:rPr>
              <w:fldChar w:fldCharType="end"/>
            </w:r>
          </w:p>
        </w:tc>
      </w:tr>
      <w:tr w:rsidR="00517594" w:rsidRPr="007A5227" w14:paraId="0EB220E7" w14:textId="77777777" w:rsidTr="009B60E5">
        <w:trPr>
          <w:cantSplit/>
        </w:trPr>
        <w:tc>
          <w:tcPr>
            <w:tcW w:w="794" w:type="pct"/>
          </w:tcPr>
          <w:p w14:paraId="53FD66F9" w14:textId="1A0D53C2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117</w:t>
            </w:r>
          </w:p>
        </w:tc>
        <w:tc>
          <w:tcPr>
            <w:tcW w:w="1112" w:type="pct"/>
          </w:tcPr>
          <w:p w14:paraId="3B644E67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111A Y113A Y118A</w:t>
            </w:r>
          </w:p>
        </w:tc>
        <w:tc>
          <w:tcPr>
            <w:tcW w:w="2264" w:type="pct"/>
          </w:tcPr>
          <w:p w14:paraId="12208722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 xml:space="preserve">BHUM2422 with </w:t>
            </w:r>
            <w:r w:rsidRPr="007A5227">
              <w:rPr>
                <w:rFonts w:ascii="Arial" w:hAnsi="Arial"/>
                <w:i/>
              </w:rPr>
              <w:t>Y111A Y113A Y118A</w:t>
            </w:r>
          </w:p>
        </w:tc>
        <w:tc>
          <w:tcPr>
            <w:tcW w:w="830" w:type="pct"/>
          </w:tcPr>
          <w:p w14:paraId="04ECE24C" w14:textId="64778A12" w:rsidR="00030768" w:rsidRPr="007A5227" w:rsidRDefault="00550DA6" w:rsidP="00B9103B">
            <w:pPr>
              <w:spacing w:line="48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fldChar w:fldCharType="begin"/>
            </w:r>
            <w:r>
              <w:rPr>
                <w:rFonts w:ascii="Arial" w:hAnsi="Arial"/>
              </w:rPr>
              <w:instrText xml:space="preserve"> ADDIN EN.CITE &lt;EndNote&gt;&lt;Cite&gt;&lt;Author&gt;Kraushaar&lt;/Author&gt;&lt;Year&gt;2015&lt;/Year&gt;&lt;RecNum&gt;2568&lt;/RecNum&gt;&lt;DisplayText&gt;(Kraushaar et al., 2015)&lt;/DisplayText&gt;&lt;record&gt;&lt;rec-number&gt;2568&lt;/rec-number&gt;&lt;foreign-keys&gt;&lt;key app="EN" db-id="dazasddrprvd9kesxxlveat4vv0rvv2p9rrw" timestamp="1479202190" guid="9d421b50-1df4-4ece-b906-d9328e8a2cd5"&gt;2568&lt;/key&gt;&lt;/foreign-keys&gt;&lt;ref-type name="Journal Article"&gt;17&lt;/ref-type&gt;&lt;contributors&gt;&lt;authors&gt;&lt;author&gt;Kraushaar, Timo&lt;/author&gt;&lt;author&gt;Brückner, Stefan&lt;/author&gt;&lt;author&gt;Veelders, Maik&lt;/author&gt;&lt;author&gt;Rhinow, Daniel&lt;/author&gt;&lt;author&gt;Schreiner, Franka&lt;/author&gt;&lt;author&gt;Birke, Raphael&lt;/author&gt;&lt;author&gt;Pagenstecher, Axel&lt;/author&gt;&lt;author&gt;Mösch, Hans-Ulrich&lt;/author&gt;&lt;author&gt;Essen, Lars-Oliver&lt;/author&gt;&lt;/authors&gt;&lt;/contributors&gt;&lt;auth-address&gt;Department of Chemistry, Philipps-Universitat, Hans-Meerwein-StraSSe 4, 35032 Marburg, Germany; Department of Biology, Philipps-Universitat, Karl-von-Frisch-StraSSe 8, 35043 Marburg, Germany.&lt;/auth-address&gt;&lt;titles&gt;&lt;title&gt;Interactions by the Fungal Flo11 Adhesin Depend on a Fibronectin Type III-like Adhesin Domain Girdled by Aromatic Bands&lt;/title&gt;&lt;secondary-title&gt;Structure&lt;/secondary-title&gt;&lt;alt-title&gt;Structure&lt;/alt-title&gt;&lt;/titles&gt;&lt;periodical&gt;&lt;full-title&gt;Structure&lt;/full-title&gt;&lt;/periodical&gt;&lt;alt-periodical&gt;&lt;full-title&gt;Structure&lt;/full-title&gt;&lt;/alt-periodical&gt;&lt;pages&gt;1005-17&lt;/pages&gt;&lt;volume&gt;23&lt;/volume&gt;&lt;number&gt;6&lt;/number&gt;&lt;dates&gt;&lt;year&gt;2015&lt;/year&gt;&lt;/dates&gt;&lt;accession-num&gt;25960408&lt;/accession-num&gt;&lt;urls&gt;&lt;related-urls&gt;&lt;url&gt;&amp;lt;Go to ISI&amp;gt;://MEDLINE:25960408&lt;/url&gt;&lt;/related-urls&gt;&lt;/urls&gt;&lt;language&gt;English&lt;/language&gt;&lt;/record&gt;&lt;/Cite&gt;&lt;/EndNote&gt;</w:instrText>
            </w:r>
            <w:r>
              <w:rPr>
                <w:rFonts w:ascii="Arial" w:hAnsi="Arial"/>
              </w:rPr>
              <w:fldChar w:fldCharType="separate"/>
            </w:r>
            <w:r>
              <w:rPr>
                <w:rFonts w:ascii="Arial" w:hAnsi="Arial"/>
                <w:noProof/>
              </w:rPr>
              <w:t>(Kraushaar et al., 2015)</w:t>
            </w:r>
            <w:r>
              <w:rPr>
                <w:rFonts w:ascii="Arial" w:hAnsi="Arial"/>
              </w:rPr>
              <w:fldChar w:fldCharType="end"/>
            </w:r>
          </w:p>
        </w:tc>
      </w:tr>
      <w:tr w:rsidR="00517594" w:rsidRPr="007A5227" w14:paraId="310B1A95" w14:textId="77777777" w:rsidTr="009B60E5">
        <w:trPr>
          <w:cantSplit/>
        </w:trPr>
        <w:tc>
          <w:tcPr>
            <w:tcW w:w="794" w:type="pct"/>
          </w:tcPr>
          <w:p w14:paraId="62A50699" w14:textId="0C52F892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413</w:t>
            </w:r>
          </w:p>
        </w:tc>
        <w:tc>
          <w:tcPr>
            <w:tcW w:w="1112" w:type="pct"/>
          </w:tcPr>
          <w:p w14:paraId="6FFAFCC3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W94D Y162D</w:t>
            </w:r>
          </w:p>
        </w:tc>
        <w:tc>
          <w:tcPr>
            <w:tcW w:w="2264" w:type="pct"/>
          </w:tcPr>
          <w:p w14:paraId="0ABFB53C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 xml:space="preserve">BHUM2422 with </w:t>
            </w:r>
            <w:r w:rsidRPr="007A5227">
              <w:rPr>
                <w:rFonts w:ascii="Arial" w:hAnsi="Arial"/>
                <w:i/>
              </w:rPr>
              <w:t>W94D Y162D</w:t>
            </w:r>
          </w:p>
        </w:tc>
        <w:tc>
          <w:tcPr>
            <w:tcW w:w="830" w:type="pct"/>
          </w:tcPr>
          <w:p w14:paraId="779883F4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517594" w:rsidRPr="007A5227" w14:paraId="614FE445" w14:textId="77777777" w:rsidTr="009B60E5">
        <w:trPr>
          <w:cantSplit/>
        </w:trPr>
        <w:tc>
          <w:tcPr>
            <w:tcW w:w="794" w:type="pct"/>
          </w:tcPr>
          <w:p w14:paraId="1207922F" w14:textId="6616AA44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987</w:t>
            </w:r>
          </w:p>
        </w:tc>
        <w:tc>
          <w:tcPr>
            <w:tcW w:w="1112" w:type="pct"/>
          </w:tcPr>
          <w:p w14:paraId="477FD690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92D Y154D</w:t>
            </w:r>
          </w:p>
        </w:tc>
        <w:tc>
          <w:tcPr>
            <w:tcW w:w="2264" w:type="pct"/>
          </w:tcPr>
          <w:p w14:paraId="0E5722B7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 xml:space="preserve">BHUM2422 with </w:t>
            </w:r>
            <w:r w:rsidRPr="007A5227">
              <w:rPr>
                <w:rFonts w:ascii="Arial" w:hAnsi="Arial"/>
                <w:i/>
              </w:rPr>
              <w:t>Y92D Y154D</w:t>
            </w:r>
          </w:p>
        </w:tc>
        <w:tc>
          <w:tcPr>
            <w:tcW w:w="830" w:type="pct"/>
          </w:tcPr>
          <w:p w14:paraId="3FDB7623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517594" w:rsidRPr="007A5227" w14:paraId="4E7FB95E" w14:textId="77777777" w:rsidTr="009B60E5">
        <w:trPr>
          <w:cantSplit/>
        </w:trPr>
        <w:tc>
          <w:tcPr>
            <w:tcW w:w="794" w:type="pct"/>
          </w:tcPr>
          <w:p w14:paraId="50F516D0" w14:textId="0E8ED982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415</w:t>
            </w:r>
          </w:p>
        </w:tc>
        <w:tc>
          <w:tcPr>
            <w:tcW w:w="1112" w:type="pct"/>
          </w:tcPr>
          <w:p w14:paraId="65790B0B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W166D W168D</w:t>
            </w:r>
          </w:p>
        </w:tc>
        <w:tc>
          <w:tcPr>
            <w:tcW w:w="2264" w:type="pct"/>
          </w:tcPr>
          <w:p w14:paraId="6FA98AE5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 xml:space="preserve">BHUM2422 with </w:t>
            </w:r>
            <w:r w:rsidRPr="007A5227">
              <w:rPr>
                <w:rFonts w:ascii="Arial" w:hAnsi="Arial"/>
                <w:i/>
              </w:rPr>
              <w:t>W166D W168D</w:t>
            </w:r>
          </w:p>
        </w:tc>
        <w:tc>
          <w:tcPr>
            <w:tcW w:w="830" w:type="pct"/>
          </w:tcPr>
          <w:p w14:paraId="56427497" w14:textId="4DF89262" w:rsidR="00030768" w:rsidRPr="007A5227" w:rsidRDefault="00550DA6" w:rsidP="00B9103B">
            <w:pPr>
              <w:spacing w:line="48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fldChar w:fldCharType="begin"/>
            </w:r>
            <w:r>
              <w:rPr>
                <w:rFonts w:ascii="Arial" w:hAnsi="Arial"/>
              </w:rPr>
              <w:instrText xml:space="preserve"> ADDIN EN.CITE &lt;EndNote&gt;&lt;Cite&gt;&lt;Author&gt;Kraushaar&lt;/Author&gt;&lt;Year&gt;2015&lt;/Year&gt;&lt;RecNum&gt;2568&lt;/RecNum&gt;&lt;DisplayText&gt;(Kraushaar et al., 2015)&lt;/DisplayText&gt;&lt;record&gt;&lt;rec-number&gt;2568&lt;/rec-number&gt;&lt;foreign-keys&gt;&lt;key app="EN" db-id="dazasddrprvd9kesxxlveat4vv0rvv2p9rrw" timestamp="1479202190" guid="9d421b50-1df4-4ece-b906-d9328e8a2cd5"&gt;2568&lt;/key&gt;&lt;/foreign-keys&gt;&lt;ref-type name="Journal Article"&gt;17&lt;/ref-type&gt;&lt;contributors&gt;&lt;authors&gt;&lt;author&gt;Kraushaar, Timo&lt;/author&gt;&lt;author&gt;Brückner, Stefan&lt;/author&gt;&lt;author&gt;Veelders, Maik&lt;/author&gt;&lt;author&gt;Rhinow, Daniel&lt;/author&gt;&lt;author&gt;Schreiner, Franka&lt;/author&gt;&lt;author&gt;Birke, Raphael&lt;/author&gt;&lt;author&gt;Pagenstecher, Axel&lt;/author&gt;&lt;author&gt;Mösch, Hans-Ulrich&lt;/author&gt;&lt;author&gt;Essen, Lars-Oliver&lt;/author&gt;&lt;/authors&gt;&lt;/contributors&gt;&lt;auth-address&gt;Department of Chemistry, Philipps-Universitat, Hans-Meerwein-StraSSe 4, 35032 Marburg, Germany; Department of Biology, Philipps-Universitat, Karl-von-Frisch-StraSSe 8, 35043 Marburg, Germany.&lt;/auth-address&gt;&lt;titles&gt;&lt;title&gt;Interactions by the Fungal Flo11 Adhesin Depend on a Fibronectin Type III-like Adhesin Domain Girdled by Aromatic Bands&lt;/title&gt;&lt;secondary-title&gt;Structure&lt;/secondary-title&gt;&lt;alt-title&gt;Structure&lt;/alt-title&gt;&lt;/titles&gt;&lt;periodical&gt;&lt;full-title&gt;Structure&lt;/full-title&gt;&lt;/periodical&gt;&lt;alt-periodical&gt;&lt;full-title&gt;Structure&lt;/full-title&gt;&lt;/alt-periodical&gt;&lt;pages&gt;1005-17&lt;/pages&gt;&lt;volume&gt;23&lt;/volume&gt;&lt;number&gt;6&lt;/number&gt;&lt;dates&gt;&lt;year&gt;2015&lt;/year&gt;&lt;/dates&gt;&lt;accession-num&gt;25960408&lt;/accession-num&gt;&lt;urls&gt;&lt;related-urls&gt;&lt;url&gt;&amp;lt;Go to ISI&amp;gt;://MEDLINE:25960408&lt;/url&gt;&lt;/related-urls&gt;&lt;/urls&gt;&lt;language&gt;English&lt;/language&gt;&lt;/record&gt;&lt;/Cite&gt;&lt;/EndNote&gt;</w:instrText>
            </w:r>
            <w:r>
              <w:rPr>
                <w:rFonts w:ascii="Arial" w:hAnsi="Arial"/>
              </w:rPr>
              <w:fldChar w:fldCharType="separate"/>
            </w:r>
            <w:r>
              <w:rPr>
                <w:rFonts w:ascii="Arial" w:hAnsi="Arial"/>
                <w:noProof/>
              </w:rPr>
              <w:t>(Kraushaar et al., 2015)</w:t>
            </w:r>
            <w:r>
              <w:rPr>
                <w:rFonts w:ascii="Arial" w:hAnsi="Arial"/>
              </w:rPr>
              <w:fldChar w:fldCharType="end"/>
            </w:r>
          </w:p>
        </w:tc>
      </w:tr>
      <w:tr w:rsidR="00517594" w:rsidRPr="007A5227" w14:paraId="7F3DA27C" w14:textId="77777777" w:rsidTr="009B60E5">
        <w:trPr>
          <w:cantSplit/>
        </w:trPr>
        <w:tc>
          <w:tcPr>
            <w:tcW w:w="794" w:type="pct"/>
          </w:tcPr>
          <w:p w14:paraId="14F7364D" w14:textId="193B0BCC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lastRenderedPageBreak/>
              <w:t>BHUM2754</w:t>
            </w:r>
          </w:p>
        </w:tc>
        <w:tc>
          <w:tcPr>
            <w:tcW w:w="1112" w:type="pct"/>
          </w:tcPr>
          <w:p w14:paraId="6AEAD1B5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W166A W168A</w:t>
            </w:r>
          </w:p>
        </w:tc>
        <w:tc>
          <w:tcPr>
            <w:tcW w:w="2264" w:type="pct"/>
          </w:tcPr>
          <w:p w14:paraId="4D7BED43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 xml:space="preserve">BHUM2422 with </w:t>
            </w:r>
            <w:r w:rsidRPr="007A5227">
              <w:rPr>
                <w:rFonts w:ascii="Arial" w:hAnsi="Arial"/>
                <w:i/>
              </w:rPr>
              <w:t>W166A W168A</w:t>
            </w:r>
          </w:p>
        </w:tc>
        <w:tc>
          <w:tcPr>
            <w:tcW w:w="830" w:type="pct"/>
          </w:tcPr>
          <w:p w14:paraId="2649FB62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517594" w:rsidRPr="007A5227" w14:paraId="1F48D820" w14:textId="77777777" w:rsidTr="009B60E5">
        <w:trPr>
          <w:cantSplit/>
        </w:trPr>
        <w:tc>
          <w:tcPr>
            <w:tcW w:w="794" w:type="pct"/>
          </w:tcPr>
          <w:p w14:paraId="7A8F5E9D" w14:textId="09405419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419</w:t>
            </w:r>
          </w:p>
        </w:tc>
        <w:tc>
          <w:tcPr>
            <w:tcW w:w="1112" w:type="pct"/>
          </w:tcPr>
          <w:p w14:paraId="692D98B4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133D W144D Y196D</w:t>
            </w:r>
          </w:p>
        </w:tc>
        <w:tc>
          <w:tcPr>
            <w:tcW w:w="2264" w:type="pct"/>
          </w:tcPr>
          <w:p w14:paraId="15483258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 xml:space="preserve">BHUM2422 with </w:t>
            </w:r>
            <w:r w:rsidRPr="007A5227">
              <w:rPr>
                <w:rFonts w:ascii="Arial" w:hAnsi="Arial"/>
                <w:i/>
              </w:rPr>
              <w:t>Y133D W144D Y196D</w:t>
            </w:r>
          </w:p>
        </w:tc>
        <w:tc>
          <w:tcPr>
            <w:tcW w:w="830" w:type="pct"/>
          </w:tcPr>
          <w:p w14:paraId="0DC0249A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517594" w:rsidRPr="007A5227" w14:paraId="72C6E81A" w14:textId="77777777" w:rsidTr="009B60E5">
        <w:trPr>
          <w:cantSplit/>
        </w:trPr>
        <w:tc>
          <w:tcPr>
            <w:tcW w:w="794" w:type="pct"/>
          </w:tcPr>
          <w:p w14:paraId="48981599" w14:textId="03E70566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989</w:t>
            </w:r>
          </w:p>
        </w:tc>
        <w:tc>
          <w:tcPr>
            <w:tcW w:w="1112" w:type="pct"/>
          </w:tcPr>
          <w:p w14:paraId="0D815D7C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W70D Y76D</w:t>
            </w:r>
          </w:p>
        </w:tc>
        <w:tc>
          <w:tcPr>
            <w:tcW w:w="2264" w:type="pct"/>
          </w:tcPr>
          <w:p w14:paraId="36EC1BCA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 xml:space="preserve">BHUM2422 with </w:t>
            </w:r>
            <w:r w:rsidRPr="007A5227">
              <w:rPr>
                <w:rFonts w:ascii="Arial" w:hAnsi="Arial"/>
                <w:i/>
              </w:rPr>
              <w:t>W70D Y76D</w:t>
            </w:r>
          </w:p>
        </w:tc>
        <w:tc>
          <w:tcPr>
            <w:tcW w:w="830" w:type="pct"/>
          </w:tcPr>
          <w:p w14:paraId="1AF2E1A3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517594" w:rsidRPr="007A5227" w14:paraId="1C65E912" w14:textId="77777777" w:rsidTr="009B60E5">
        <w:trPr>
          <w:cantSplit/>
        </w:trPr>
        <w:tc>
          <w:tcPr>
            <w:tcW w:w="794" w:type="pct"/>
          </w:tcPr>
          <w:p w14:paraId="53C32EFF" w14:textId="3D286A00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75</w:t>
            </w:r>
            <w:r w:rsidR="002B6DAD" w:rsidRPr="007A5227">
              <w:rPr>
                <w:rFonts w:ascii="Arial" w:hAnsi="Arial"/>
              </w:rPr>
              <w:t>3</w:t>
            </w:r>
          </w:p>
        </w:tc>
        <w:tc>
          <w:tcPr>
            <w:tcW w:w="1112" w:type="pct"/>
          </w:tcPr>
          <w:p w14:paraId="01EEC8BA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W51D Y182D</w:t>
            </w:r>
          </w:p>
        </w:tc>
        <w:tc>
          <w:tcPr>
            <w:tcW w:w="2264" w:type="pct"/>
          </w:tcPr>
          <w:p w14:paraId="4097441D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 xml:space="preserve">BHUM2422 with </w:t>
            </w:r>
            <w:r w:rsidRPr="007A5227">
              <w:rPr>
                <w:rFonts w:ascii="Arial" w:hAnsi="Arial"/>
                <w:i/>
              </w:rPr>
              <w:t>W51D Y182D</w:t>
            </w:r>
          </w:p>
        </w:tc>
        <w:tc>
          <w:tcPr>
            <w:tcW w:w="830" w:type="pct"/>
          </w:tcPr>
          <w:p w14:paraId="061CDD64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6350B1" w:rsidRPr="007A5227" w14:paraId="6E653668" w14:textId="77777777" w:rsidTr="009B60E5">
        <w:trPr>
          <w:cantSplit/>
        </w:trPr>
        <w:tc>
          <w:tcPr>
            <w:tcW w:w="794" w:type="pct"/>
          </w:tcPr>
          <w:p w14:paraId="6C9D4E83" w14:textId="745A9C80" w:rsidR="006350B1" w:rsidRPr="007A5227" w:rsidRDefault="006350B1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756</w:t>
            </w:r>
          </w:p>
        </w:tc>
        <w:tc>
          <w:tcPr>
            <w:tcW w:w="1112" w:type="pct"/>
          </w:tcPr>
          <w:p w14:paraId="69D9E0DD" w14:textId="162D43DE" w:rsidR="006350B1" w:rsidRPr="007A5227" w:rsidRDefault="006350B1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133A W144A Y196A</w:t>
            </w:r>
          </w:p>
        </w:tc>
        <w:tc>
          <w:tcPr>
            <w:tcW w:w="2264" w:type="pct"/>
          </w:tcPr>
          <w:p w14:paraId="66946011" w14:textId="7FA7B962" w:rsidR="006350B1" w:rsidRPr="007A5227" w:rsidRDefault="006350B1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422 with Y133A W144A Y196A</w:t>
            </w:r>
          </w:p>
        </w:tc>
        <w:tc>
          <w:tcPr>
            <w:tcW w:w="830" w:type="pct"/>
          </w:tcPr>
          <w:p w14:paraId="65364796" w14:textId="5A033607" w:rsidR="006350B1" w:rsidRPr="007A5227" w:rsidRDefault="006350B1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517594" w:rsidRPr="007A5227" w14:paraId="109BB15E" w14:textId="77777777" w:rsidTr="009B60E5">
        <w:trPr>
          <w:cantSplit/>
        </w:trPr>
        <w:tc>
          <w:tcPr>
            <w:tcW w:w="794" w:type="pct"/>
          </w:tcPr>
          <w:p w14:paraId="0CAB23AB" w14:textId="5332CC8A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758</w:t>
            </w:r>
          </w:p>
        </w:tc>
        <w:tc>
          <w:tcPr>
            <w:tcW w:w="1112" w:type="pct"/>
          </w:tcPr>
          <w:p w14:paraId="1C841F94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111A Y113A Y118A Y133A W144A Y196A</w:t>
            </w:r>
          </w:p>
        </w:tc>
        <w:tc>
          <w:tcPr>
            <w:tcW w:w="2264" w:type="pct"/>
          </w:tcPr>
          <w:p w14:paraId="13BC3D0C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 xml:space="preserve">BHUM2422 with </w:t>
            </w:r>
            <w:r w:rsidRPr="007A5227">
              <w:rPr>
                <w:rFonts w:ascii="Arial" w:hAnsi="Arial"/>
                <w:i/>
              </w:rPr>
              <w:t>Y111A Y113A Y118A Y133A W144A Y196A</w:t>
            </w:r>
          </w:p>
        </w:tc>
        <w:tc>
          <w:tcPr>
            <w:tcW w:w="830" w:type="pct"/>
          </w:tcPr>
          <w:p w14:paraId="377EA564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517594" w:rsidRPr="007A5227" w14:paraId="21D5BDE9" w14:textId="77777777" w:rsidTr="009B60E5">
        <w:trPr>
          <w:cantSplit/>
        </w:trPr>
        <w:tc>
          <w:tcPr>
            <w:tcW w:w="794" w:type="pct"/>
          </w:tcPr>
          <w:p w14:paraId="3FF013ED" w14:textId="5EDDB5A7" w:rsidR="00030768" w:rsidRPr="007A5227" w:rsidRDefault="00030768" w:rsidP="00D509BB">
            <w:pPr>
              <w:spacing w:line="480" w:lineRule="auto"/>
              <w:rPr>
                <w:rFonts w:ascii="Arial" w:hAnsi="Arial"/>
                <w:sz w:val="18"/>
                <w:szCs w:val="18"/>
              </w:rPr>
            </w:pPr>
            <w:r w:rsidRPr="007A5227">
              <w:rPr>
                <w:rFonts w:ascii="Arial" w:hAnsi="Arial"/>
              </w:rPr>
              <w:t>BHUM</w:t>
            </w:r>
            <w:r w:rsidR="005818BE" w:rsidRPr="007A5227">
              <w:rPr>
                <w:rFonts w:ascii="Arial" w:hAnsi="Arial"/>
              </w:rPr>
              <w:t>3000</w:t>
            </w:r>
          </w:p>
        </w:tc>
        <w:tc>
          <w:tcPr>
            <w:tcW w:w="1112" w:type="pct"/>
          </w:tcPr>
          <w:p w14:paraId="78394E73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W70A Y76A Y92A Y111A Y113A Y118A Y133A W144A Y154A W166A W168A Y196A</w:t>
            </w:r>
          </w:p>
        </w:tc>
        <w:tc>
          <w:tcPr>
            <w:tcW w:w="2264" w:type="pct"/>
          </w:tcPr>
          <w:p w14:paraId="49838C6F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 xml:space="preserve">BHUM2422 with </w:t>
            </w:r>
            <w:r w:rsidRPr="007A5227">
              <w:rPr>
                <w:rFonts w:ascii="Arial" w:hAnsi="Arial"/>
                <w:i/>
              </w:rPr>
              <w:t>W70A Y76A Y92A Y111A Y113A Y118A Y133A W144A Y154A W166A W168A Y196A</w:t>
            </w:r>
          </w:p>
        </w:tc>
        <w:tc>
          <w:tcPr>
            <w:tcW w:w="830" w:type="pct"/>
          </w:tcPr>
          <w:p w14:paraId="56AF6580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517594" w:rsidRPr="007A5227" w14:paraId="74D73FB5" w14:textId="77777777" w:rsidTr="009B60E5">
        <w:trPr>
          <w:cantSplit/>
        </w:trPr>
        <w:tc>
          <w:tcPr>
            <w:tcW w:w="794" w:type="pct"/>
          </w:tcPr>
          <w:p w14:paraId="1FE36864" w14:textId="7A8EBA9B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884</w:t>
            </w:r>
          </w:p>
        </w:tc>
        <w:tc>
          <w:tcPr>
            <w:tcW w:w="1112" w:type="pct"/>
          </w:tcPr>
          <w:p w14:paraId="72288883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∆3</w:t>
            </w:r>
            <w:r w:rsidRPr="007A5227">
              <w:rPr>
                <w:rFonts w:ascii="Arial" w:hAnsi="Arial"/>
                <w:vertAlign w:val="subscript"/>
              </w:rPr>
              <w:t>10</w:t>
            </w:r>
            <w:r w:rsidRPr="007A5227">
              <w:rPr>
                <w:rFonts w:ascii="Arial" w:hAnsi="Arial"/>
              </w:rPr>
              <w:t>-helix</w:t>
            </w:r>
          </w:p>
        </w:tc>
        <w:tc>
          <w:tcPr>
            <w:tcW w:w="2264" w:type="pct"/>
          </w:tcPr>
          <w:p w14:paraId="1809EEAC" w14:textId="130B3A36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 xml:space="preserve">BHUM2422 with </w:t>
            </w:r>
            <w:r w:rsidRPr="007A5227">
              <w:rPr>
                <w:rFonts w:ascii="Arial" w:hAnsi="Arial"/>
                <w:i/>
              </w:rPr>
              <w:t>∆Q156-S165::GSG</w:t>
            </w:r>
          </w:p>
        </w:tc>
        <w:tc>
          <w:tcPr>
            <w:tcW w:w="830" w:type="pct"/>
          </w:tcPr>
          <w:p w14:paraId="5015F14F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517594" w:rsidRPr="007A5227" w14:paraId="30386670" w14:textId="77777777" w:rsidTr="009B60E5">
        <w:trPr>
          <w:cantSplit/>
        </w:trPr>
        <w:tc>
          <w:tcPr>
            <w:tcW w:w="794" w:type="pct"/>
          </w:tcPr>
          <w:p w14:paraId="00B4050F" w14:textId="5099BE93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883</w:t>
            </w:r>
          </w:p>
        </w:tc>
        <w:tc>
          <w:tcPr>
            <w:tcW w:w="1112" w:type="pct"/>
          </w:tcPr>
          <w:p w14:paraId="1532BF22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∆</w:t>
            </w:r>
            <w:r w:rsidRPr="007A5227">
              <w:rPr>
                <w:rFonts w:ascii="Symbol" w:hAnsi="Symbol"/>
              </w:rPr>
              <w:t></w:t>
            </w:r>
            <w:r w:rsidRPr="007A5227">
              <w:rPr>
                <w:rFonts w:ascii="Arial" w:hAnsi="Arial"/>
              </w:rPr>
              <w:t>-helix</w:t>
            </w:r>
          </w:p>
        </w:tc>
        <w:tc>
          <w:tcPr>
            <w:tcW w:w="2264" w:type="pct"/>
          </w:tcPr>
          <w:p w14:paraId="56DB350C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 xml:space="preserve">BHUM2422 with </w:t>
            </w:r>
            <w:r w:rsidRPr="007A5227">
              <w:rPr>
                <w:rFonts w:ascii="Arial" w:hAnsi="Arial"/>
                <w:i/>
              </w:rPr>
              <w:t>∆N50-57N::GSGS</w:t>
            </w:r>
          </w:p>
        </w:tc>
        <w:tc>
          <w:tcPr>
            <w:tcW w:w="830" w:type="pct"/>
          </w:tcPr>
          <w:p w14:paraId="328EED75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517594" w:rsidRPr="007A5227" w14:paraId="1F278E3B" w14:textId="77777777" w:rsidTr="009B60E5">
        <w:trPr>
          <w:cantSplit/>
        </w:trPr>
        <w:tc>
          <w:tcPr>
            <w:tcW w:w="794" w:type="pct"/>
          </w:tcPr>
          <w:p w14:paraId="7EBEB4B8" w14:textId="729BFA16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95</w:t>
            </w:r>
            <w:r w:rsidR="00630A3F" w:rsidRPr="007A5227">
              <w:rPr>
                <w:rFonts w:ascii="Arial" w:hAnsi="Arial"/>
              </w:rPr>
              <w:t>5</w:t>
            </w:r>
          </w:p>
        </w:tc>
        <w:tc>
          <w:tcPr>
            <w:tcW w:w="1112" w:type="pct"/>
          </w:tcPr>
          <w:p w14:paraId="7527F578" w14:textId="014A7C19" w:rsidR="00030768" w:rsidRPr="007A5227" w:rsidRDefault="0044536C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ScFlo11A</w:t>
            </w:r>
            <w:r w:rsidR="008F2D34" w:rsidRPr="007A5227">
              <w:rPr>
                <w:rFonts w:ascii="Symbol" w:hAnsi="Symbol"/>
                <w:vertAlign w:val="superscript"/>
              </w:rPr>
              <w:t></w:t>
            </w:r>
            <w:r w:rsidR="008F2D34" w:rsidRPr="007A5227">
              <w:rPr>
                <w:rFonts w:ascii="Arial" w:hAnsi="Arial"/>
                <w:vertAlign w:val="superscript"/>
              </w:rPr>
              <w:t>ins</w:t>
            </w:r>
          </w:p>
        </w:tc>
        <w:tc>
          <w:tcPr>
            <w:tcW w:w="2264" w:type="pct"/>
          </w:tcPr>
          <w:p w14:paraId="1900FBE6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 xml:space="preserve">BHUM2422 with </w:t>
            </w:r>
            <w:r w:rsidRPr="007A5227">
              <w:rPr>
                <w:rFonts w:ascii="Arial" w:hAnsi="Arial"/>
                <w:i/>
              </w:rPr>
              <w:t>∆N116::NTDWIDNPLVSRCDEN S164C</w:t>
            </w:r>
          </w:p>
        </w:tc>
        <w:tc>
          <w:tcPr>
            <w:tcW w:w="830" w:type="pct"/>
          </w:tcPr>
          <w:p w14:paraId="55CC7168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517594" w:rsidRPr="007A5227" w14:paraId="26C33F71" w14:textId="77777777" w:rsidTr="009B60E5">
        <w:trPr>
          <w:cantSplit/>
        </w:trPr>
        <w:tc>
          <w:tcPr>
            <w:tcW w:w="794" w:type="pct"/>
          </w:tcPr>
          <w:p w14:paraId="2CC19933" w14:textId="1B7CD038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2223</w:t>
            </w:r>
          </w:p>
        </w:tc>
        <w:tc>
          <w:tcPr>
            <w:tcW w:w="1112" w:type="pct"/>
          </w:tcPr>
          <w:p w14:paraId="1A1F08A7" w14:textId="63E5E666" w:rsidR="00030768" w:rsidRPr="007A5227" w:rsidRDefault="003C181A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Sc</w:t>
            </w:r>
            <w:r w:rsidRPr="007A5227">
              <w:rPr>
                <w:rFonts w:ascii="Symbol" w:hAnsi="Symbol"/>
                <w:vertAlign w:val="superscript"/>
              </w:rPr>
              <w:t></w:t>
            </w:r>
            <w:r w:rsidRPr="007A5227">
              <w:rPr>
                <w:rFonts w:ascii="Arial" w:hAnsi="Arial"/>
              </w:rPr>
              <w:t>Flo11A</w:t>
            </w:r>
          </w:p>
        </w:tc>
        <w:tc>
          <w:tcPr>
            <w:tcW w:w="2264" w:type="pct"/>
          </w:tcPr>
          <w:p w14:paraId="339BC151" w14:textId="7A131694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  <w:i/>
              </w:rPr>
              <w:t>FLO11A</w:t>
            </w:r>
            <w:r w:rsidRPr="007A5227">
              <w:rPr>
                <w:rFonts w:ascii="Arial" w:hAnsi="Arial"/>
                <w:i/>
                <w:vertAlign w:val="subscript"/>
              </w:rPr>
              <w:t>Σ1278b(E9P9G2)</w:t>
            </w:r>
            <w:r w:rsidR="00B922F1" w:rsidRPr="007A5227">
              <w:rPr>
                <w:rFonts w:ascii="Arial" w:hAnsi="Arial"/>
                <w:i/>
                <w:vertAlign w:val="superscript"/>
              </w:rPr>
              <w:t>S31</w:t>
            </w:r>
            <w:r w:rsidRPr="007A5227">
              <w:rPr>
                <w:rFonts w:ascii="Arial" w:hAnsi="Arial"/>
                <w:i/>
                <w:vertAlign w:val="superscript"/>
              </w:rPr>
              <w:t>-C220</w:t>
            </w:r>
            <w:r w:rsidRPr="007A5227">
              <w:rPr>
                <w:rFonts w:ascii="Arial" w:hAnsi="Arial"/>
                <w:i/>
              </w:rPr>
              <w:t xml:space="preserve"> </w:t>
            </w:r>
            <w:r w:rsidRPr="007A5227">
              <w:rPr>
                <w:rFonts w:ascii="Arial" w:hAnsi="Arial"/>
              </w:rPr>
              <w:t>in BHUM2200</w:t>
            </w:r>
          </w:p>
        </w:tc>
        <w:tc>
          <w:tcPr>
            <w:tcW w:w="830" w:type="pct"/>
          </w:tcPr>
          <w:p w14:paraId="7954014F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517594" w:rsidRPr="007A5227" w14:paraId="32F3F129" w14:textId="77777777" w:rsidTr="009B60E5">
        <w:trPr>
          <w:cantSplit/>
        </w:trPr>
        <w:tc>
          <w:tcPr>
            <w:tcW w:w="794" w:type="pct"/>
          </w:tcPr>
          <w:p w14:paraId="5B3A0E63" w14:textId="00641738" w:rsidR="00030768" w:rsidRPr="007A5227" w:rsidRDefault="00030768" w:rsidP="00D509BB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lastRenderedPageBreak/>
              <w:t>BHUM2920</w:t>
            </w:r>
          </w:p>
        </w:tc>
        <w:tc>
          <w:tcPr>
            <w:tcW w:w="1112" w:type="pct"/>
          </w:tcPr>
          <w:p w14:paraId="5D46CEDE" w14:textId="38631C97" w:rsidR="00030768" w:rsidRPr="007A5227" w:rsidRDefault="003403DA" w:rsidP="00D509BB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STREPII-</w:t>
            </w:r>
            <w:r w:rsidR="0044536C" w:rsidRPr="007A5227">
              <w:rPr>
                <w:rFonts w:ascii="Arial" w:hAnsi="Arial"/>
                <w:color w:val="000000" w:themeColor="text1"/>
              </w:rPr>
              <w:t>SpFlo11A</w:t>
            </w:r>
          </w:p>
        </w:tc>
        <w:tc>
          <w:tcPr>
            <w:tcW w:w="2264" w:type="pct"/>
          </w:tcPr>
          <w:p w14:paraId="007B11DD" w14:textId="2C3085B4" w:rsidR="00030768" w:rsidRPr="007A5227" w:rsidRDefault="001304EE" w:rsidP="00D509BB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i/>
                <w:color w:val="000000" w:themeColor="text1"/>
              </w:rPr>
              <w:t>STREP II-FLO11A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S. paradoxus_CBS432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S31-G208</w:t>
            </w:r>
            <w:r w:rsidRPr="007A5227">
              <w:rPr>
                <w:rFonts w:ascii="Arial" w:hAnsi="Arial"/>
                <w:color w:val="000000" w:themeColor="text1"/>
              </w:rPr>
              <w:t xml:space="preserve"> </w:t>
            </w:r>
            <w:r w:rsidRPr="007A5227">
              <w:rPr>
                <w:rFonts w:ascii="Arial" w:hAnsi="Arial" w:cs="Lucida Grande"/>
                <w:i/>
                <w:color w:val="000000" w:themeColor="text1"/>
                <w:vertAlign w:val="subscript"/>
              </w:rPr>
              <w:t xml:space="preserve"> </w:t>
            </w:r>
            <w:r w:rsidRPr="007A5227">
              <w:rPr>
                <w:rFonts w:ascii="Arial" w:hAnsi="Arial"/>
                <w:color w:val="000000" w:themeColor="text1"/>
              </w:rPr>
              <w:t>in BHUM2200</w:t>
            </w:r>
          </w:p>
        </w:tc>
        <w:tc>
          <w:tcPr>
            <w:tcW w:w="830" w:type="pct"/>
          </w:tcPr>
          <w:p w14:paraId="0C68FE64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517594" w:rsidRPr="007A5227" w14:paraId="398DF09B" w14:textId="77777777" w:rsidTr="009B60E5">
        <w:trPr>
          <w:cantSplit/>
        </w:trPr>
        <w:tc>
          <w:tcPr>
            <w:tcW w:w="794" w:type="pct"/>
          </w:tcPr>
          <w:p w14:paraId="53778507" w14:textId="1ADB7D9D" w:rsidR="00030768" w:rsidRPr="007A5227" w:rsidRDefault="00030768" w:rsidP="00D509BB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BHUM2923</w:t>
            </w:r>
          </w:p>
        </w:tc>
        <w:tc>
          <w:tcPr>
            <w:tcW w:w="1112" w:type="pct"/>
          </w:tcPr>
          <w:p w14:paraId="2B37388C" w14:textId="4D4CA8B8" w:rsidR="00030768" w:rsidRPr="007A5227" w:rsidRDefault="003403DA" w:rsidP="00D509BB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STREPII-</w:t>
            </w:r>
            <w:r w:rsidR="0044536C" w:rsidRPr="007A5227">
              <w:rPr>
                <w:rFonts w:ascii="Arial" w:hAnsi="Arial"/>
                <w:color w:val="000000" w:themeColor="text1"/>
              </w:rPr>
              <w:t>KlFlo11A</w:t>
            </w:r>
          </w:p>
        </w:tc>
        <w:tc>
          <w:tcPr>
            <w:tcW w:w="2264" w:type="pct"/>
          </w:tcPr>
          <w:p w14:paraId="00810A4F" w14:textId="3F162EF3" w:rsidR="00030768" w:rsidRPr="007A5227" w:rsidRDefault="001304EE" w:rsidP="00D509BB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i/>
                <w:color w:val="000000" w:themeColor="text1"/>
              </w:rPr>
              <w:t>STREP II-FLO11A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K. lactis(Q6CPZ4_A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I41-W197</w:t>
            </w:r>
            <w:r w:rsidRPr="007A5227">
              <w:rPr>
                <w:rFonts w:ascii="Arial" w:hAnsi="Arial"/>
                <w:color w:val="000000" w:themeColor="text1"/>
              </w:rPr>
              <w:t xml:space="preserve"> in BHUM2200</w:t>
            </w:r>
          </w:p>
        </w:tc>
        <w:tc>
          <w:tcPr>
            <w:tcW w:w="830" w:type="pct"/>
          </w:tcPr>
          <w:p w14:paraId="71753C0F" w14:textId="77777777" w:rsidR="00030768" w:rsidRPr="007A5227" w:rsidRDefault="00030768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1304EE" w:rsidRPr="007A5227" w14:paraId="2D7A9836" w14:textId="77777777" w:rsidTr="009B60E5">
        <w:trPr>
          <w:cantSplit/>
        </w:trPr>
        <w:tc>
          <w:tcPr>
            <w:tcW w:w="794" w:type="pct"/>
          </w:tcPr>
          <w:p w14:paraId="15543191" w14:textId="716EA156" w:rsidR="001304EE" w:rsidRPr="007A5227" w:rsidRDefault="001304EE" w:rsidP="001304EE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BHUM2906</w:t>
            </w:r>
          </w:p>
        </w:tc>
        <w:tc>
          <w:tcPr>
            <w:tcW w:w="1112" w:type="pct"/>
          </w:tcPr>
          <w:p w14:paraId="59FE578C" w14:textId="10F168D9" w:rsidR="001304EE" w:rsidRPr="007A5227" w:rsidRDefault="003403DA" w:rsidP="001304EE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STREPII-</w:t>
            </w:r>
            <w:r w:rsidR="001304EE" w:rsidRPr="007A5227">
              <w:rPr>
                <w:rFonts w:ascii="Arial" w:hAnsi="Arial"/>
                <w:color w:val="000000" w:themeColor="text1"/>
              </w:rPr>
              <w:t>TdFlo11A</w:t>
            </w:r>
          </w:p>
        </w:tc>
        <w:tc>
          <w:tcPr>
            <w:tcW w:w="2264" w:type="pct"/>
          </w:tcPr>
          <w:p w14:paraId="0D7187D4" w14:textId="15DBEC22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i/>
                <w:color w:val="000000" w:themeColor="text1"/>
              </w:rPr>
              <w:t>STREP II-FLO11A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T. delbrueckii(G8ZQZ3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N58-W212</w:t>
            </w:r>
            <w:r w:rsidRPr="007A5227">
              <w:rPr>
                <w:rFonts w:ascii="Arial" w:hAnsi="Arial"/>
                <w:color w:val="000000" w:themeColor="text1"/>
              </w:rPr>
              <w:t xml:space="preserve"> in BHUM2200</w:t>
            </w:r>
          </w:p>
        </w:tc>
        <w:tc>
          <w:tcPr>
            <w:tcW w:w="830" w:type="pct"/>
          </w:tcPr>
          <w:p w14:paraId="57748E0E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1304EE" w:rsidRPr="007A5227" w14:paraId="63EE1554" w14:textId="77777777" w:rsidTr="009B60E5">
        <w:trPr>
          <w:cantSplit/>
        </w:trPr>
        <w:tc>
          <w:tcPr>
            <w:tcW w:w="794" w:type="pct"/>
          </w:tcPr>
          <w:p w14:paraId="532E2363" w14:textId="340B60EB" w:rsidR="001304EE" w:rsidRPr="007A5227" w:rsidRDefault="001304EE" w:rsidP="001304EE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BHUM2889</w:t>
            </w:r>
          </w:p>
        </w:tc>
        <w:tc>
          <w:tcPr>
            <w:tcW w:w="1112" w:type="pct"/>
          </w:tcPr>
          <w:p w14:paraId="2C1069A7" w14:textId="387F35EC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KpFlo11A</w:t>
            </w:r>
          </w:p>
        </w:tc>
        <w:tc>
          <w:tcPr>
            <w:tcW w:w="2264" w:type="pct"/>
          </w:tcPr>
          <w:p w14:paraId="0CB1F999" w14:textId="29898593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i/>
                <w:color w:val="000000" w:themeColor="text1"/>
              </w:rPr>
              <w:t>FLO11A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K. pastoris(C4R2D7_A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P29-W184</w:t>
            </w:r>
            <w:r w:rsidRPr="007A5227">
              <w:rPr>
                <w:rFonts w:ascii="Arial" w:hAnsi="Arial"/>
                <w:color w:val="000000" w:themeColor="text1"/>
              </w:rPr>
              <w:t xml:space="preserve"> in BHUM2200</w:t>
            </w:r>
          </w:p>
        </w:tc>
        <w:tc>
          <w:tcPr>
            <w:tcW w:w="830" w:type="pct"/>
          </w:tcPr>
          <w:p w14:paraId="22C11277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1304EE" w:rsidRPr="007A5227" w14:paraId="67B5619F" w14:textId="77777777" w:rsidTr="009B60E5">
        <w:trPr>
          <w:cantSplit/>
        </w:trPr>
        <w:tc>
          <w:tcPr>
            <w:tcW w:w="794" w:type="pct"/>
          </w:tcPr>
          <w:p w14:paraId="50321E4F" w14:textId="5329905A" w:rsidR="001304EE" w:rsidRPr="007A5227" w:rsidRDefault="009E51DB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BHUM2921</w:t>
            </w:r>
          </w:p>
        </w:tc>
        <w:tc>
          <w:tcPr>
            <w:tcW w:w="1112" w:type="pct"/>
          </w:tcPr>
          <w:p w14:paraId="2DC1AA3F" w14:textId="185003AF" w:rsidR="001304EE" w:rsidRPr="007A5227" w:rsidRDefault="003403DA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STREPII-</w:t>
            </w:r>
            <w:r w:rsidR="009E51DB" w:rsidRPr="007A5227">
              <w:rPr>
                <w:rFonts w:ascii="Arial" w:hAnsi="Arial"/>
                <w:color w:val="000000" w:themeColor="text1"/>
              </w:rPr>
              <w:t>KpFlo11A</w:t>
            </w:r>
          </w:p>
        </w:tc>
        <w:tc>
          <w:tcPr>
            <w:tcW w:w="2264" w:type="pct"/>
          </w:tcPr>
          <w:p w14:paraId="79ACFBCA" w14:textId="7494DFF3" w:rsidR="001304EE" w:rsidRPr="007A5227" w:rsidRDefault="009E51DB" w:rsidP="001304EE">
            <w:pPr>
              <w:spacing w:line="480" w:lineRule="auto"/>
              <w:rPr>
                <w:rFonts w:ascii="Arial" w:hAnsi="Arial"/>
                <w:iCs/>
                <w:color w:val="000000" w:themeColor="text1"/>
              </w:rPr>
            </w:pPr>
            <w:r w:rsidRPr="007A5227">
              <w:rPr>
                <w:rFonts w:ascii="Arial" w:hAnsi="Arial"/>
                <w:i/>
                <w:color w:val="000000" w:themeColor="text1"/>
              </w:rPr>
              <w:t>STREP II-FLO11A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K. pastoris(C4R2D7_A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P29-W184</w:t>
            </w:r>
            <w:r w:rsidRPr="007A5227">
              <w:rPr>
                <w:rFonts w:ascii="Arial" w:hAnsi="Arial"/>
                <w:color w:val="000000" w:themeColor="text1"/>
              </w:rPr>
              <w:t xml:space="preserve"> in BHUM2200</w:t>
            </w:r>
          </w:p>
        </w:tc>
        <w:tc>
          <w:tcPr>
            <w:tcW w:w="830" w:type="pct"/>
          </w:tcPr>
          <w:p w14:paraId="7C446A77" w14:textId="35FCBB34" w:rsidR="001304EE" w:rsidRPr="007A5227" w:rsidRDefault="009E51DB" w:rsidP="001304EE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1304EE" w:rsidRPr="007A5227" w14:paraId="4881584C" w14:textId="77777777" w:rsidTr="009B60E5">
        <w:trPr>
          <w:cantSplit/>
        </w:trPr>
        <w:tc>
          <w:tcPr>
            <w:tcW w:w="794" w:type="pct"/>
          </w:tcPr>
          <w:p w14:paraId="3FB516E6" w14:textId="2FD3A21C" w:rsidR="001304EE" w:rsidRPr="007A5227" w:rsidRDefault="001304EE" w:rsidP="001304EE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BHUM2890</w:t>
            </w:r>
          </w:p>
        </w:tc>
        <w:tc>
          <w:tcPr>
            <w:tcW w:w="1112" w:type="pct"/>
          </w:tcPr>
          <w:p w14:paraId="213C582A" w14:textId="03447E1F" w:rsidR="001304EE" w:rsidRPr="007A5227" w:rsidRDefault="001304EE" w:rsidP="001304EE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ClFlo11A</w:t>
            </w:r>
          </w:p>
        </w:tc>
        <w:tc>
          <w:tcPr>
            <w:tcW w:w="2264" w:type="pct"/>
          </w:tcPr>
          <w:p w14:paraId="230EF83C" w14:textId="0EBAA646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i/>
                <w:color w:val="000000" w:themeColor="text1"/>
              </w:rPr>
              <w:t>FLO11A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C. </w:t>
            </w:r>
            <w:proofErr w:type="spellStart"/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lusitaniae</w:t>
            </w:r>
            <w:proofErr w:type="spellEnd"/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C4XZ24_A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V20-W175</w:t>
            </w:r>
            <w:r w:rsidRPr="007A5227">
              <w:rPr>
                <w:rFonts w:ascii="Arial" w:hAnsi="Arial"/>
                <w:color w:val="000000" w:themeColor="text1"/>
              </w:rPr>
              <w:t xml:space="preserve"> in BHUM2200</w:t>
            </w:r>
          </w:p>
        </w:tc>
        <w:tc>
          <w:tcPr>
            <w:tcW w:w="830" w:type="pct"/>
          </w:tcPr>
          <w:p w14:paraId="1055D963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5F3F1C" w:rsidRPr="007A5227" w14:paraId="4ECC8629" w14:textId="77777777" w:rsidTr="009B60E5">
        <w:trPr>
          <w:cantSplit/>
        </w:trPr>
        <w:tc>
          <w:tcPr>
            <w:tcW w:w="794" w:type="pct"/>
          </w:tcPr>
          <w:p w14:paraId="6BEB7A11" w14:textId="5DF3A4BA" w:rsidR="005F3F1C" w:rsidRPr="007A5227" w:rsidRDefault="005F3F1C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BHUM2922</w:t>
            </w:r>
          </w:p>
        </w:tc>
        <w:tc>
          <w:tcPr>
            <w:tcW w:w="1112" w:type="pct"/>
          </w:tcPr>
          <w:p w14:paraId="47EFB571" w14:textId="6BE751AF" w:rsidR="005F3F1C" w:rsidRPr="007A5227" w:rsidRDefault="003403DA" w:rsidP="005F3F1C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STREPII-</w:t>
            </w:r>
            <w:r w:rsidR="005F3F1C" w:rsidRPr="007A5227">
              <w:rPr>
                <w:rFonts w:ascii="Arial" w:hAnsi="Arial"/>
                <w:color w:val="000000" w:themeColor="text1"/>
              </w:rPr>
              <w:t>ClFlo11A</w:t>
            </w:r>
          </w:p>
          <w:p w14:paraId="43B6D2D7" w14:textId="77777777" w:rsidR="005F3F1C" w:rsidRPr="007A5227" w:rsidRDefault="005F3F1C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</w:p>
        </w:tc>
        <w:tc>
          <w:tcPr>
            <w:tcW w:w="2264" w:type="pct"/>
          </w:tcPr>
          <w:p w14:paraId="57C354E6" w14:textId="7C4247D8" w:rsidR="005F3F1C" w:rsidRPr="007A5227" w:rsidRDefault="005F3F1C" w:rsidP="001304EE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i/>
                <w:color w:val="000000" w:themeColor="text1"/>
              </w:rPr>
              <w:t>STREP II-FLO11A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C. </w:t>
            </w:r>
            <w:proofErr w:type="spellStart"/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lusitaniae</w:t>
            </w:r>
            <w:proofErr w:type="spellEnd"/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C4XZ24_A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V20-W175</w:t>
            </w:r>
            <w:r w:rsidRPr="007A5227">
              <w:rPr>
                <w:rFonts w:ascii="Arial" w:hAnsi="Arial"/>
                <w:color w:val="000000" w:themeColor="text1"/>
              </w:rPr>
              <w:t xml:space="preserve"> in BHUM2200</w:t>
            </w:r>
          </w:p>
        </w:tc>
        <w:tc>
          <w:tcPr>
            <w:tcW w:w="830" w:type="pct"/>
          </w:tcPr>
          <w:p w14:paraId="7B9CF0BD" w14:textId="2C37798B" w:rsidR="005F3F1C" w:rsidRPr="007A5227" w:rsidRDefault="005F3F1C" w:rsidP="001304EE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1304EE" w:rsidRPr="007A5227" w14:paraId="2F87F14B" w14:textId="77777777" w:rsidTr="009B60E5">
        <w:trPr>
          <w:cantSplit/>
        </w:trPr>
        <w:tc>
          <w:tcPr>
            <w:tcW w:w="794" w:type="pct"/>
          </w:tcPr>
          <w:p w14:paraId="25253154" w14:textId="3B3AFA28" w:rsidR="001304EE" w:rsidRPr="007A5227" w:rsidRDefault="001304EE" w:rsidP="001304EE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BHUM2907</w:t>
            </w:r>
          </w:p>
        </w:tc>
        <w:tc>
          <w:tcPr>
            <w:tcW w:w="1112" w:type="pct"/>
          </w:tcPr>
          <w:p w14:paraId="1EE23590" w14:textId="2435A0B6" w:rsidR="001304EE" w:rsidRPr="007A5227" w:rsidRDefault="003403DA" w:rsidP="001304EE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STREPII-</w:t>
            </w:r>
            <w:r w:rsidR="001304EE" w:rsidRPr="007A5227">
              <w:rPr>
                <w:rFonts w:ascii="Arial" w:hAnsi="Arial"/>
                <w:color w:val="000000" w:themeColor="text1"/>
              </w:rPr>
              <w:t>MgFlo11A</w:t>
            </w:r>
          </w:p>
        </w:tc>
        <w:tc>
          <w:tcPr>
            <w:tcW w:w="2264" w:type="pct"/>
          </w:tcPr>
          <w:p w14:paraId="672DAB2E" w14:textId="605EAE5A" w:rsidR="001304EE" w:rsidRPr="007A5227" w:rsidRDefault="005F3F1C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i/>
                <w:color w:val="000000" w:themeColor="text1"/>
              </w:rPr>
              <w:t>STREP II-</w:t>
            </w:r>
            <w:r w:rsidR="001304EE" w:rsidRPr="007A5227">
              <w:rPr>
                <w:rFonts w:ascii="Arial" w:hAnsi="Arial"/>
                <w:i/>
                <w:color w:val="000000" w:themeColor="text1"/>
              </w:rPr>
              <w:t>FLO11A</w:t>
            </w:r>
            <w:r w:rsidR="001304EE"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M. guilliermondii(A5DGW9)</w:t>
            </w:r>
            <w:r w:rsidR="001304EE"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I65-L228</w:t>
            </w:r>
            <w:r w:rsidR="001304EE" w:rsidRPr="007A5227">
              <w:rPr>
                <w:rFonts w:ascii="Arial" w:hAnsi="Arial"/>
                <w:color w:val="000000" w:themeColor="text1"/>
              </w:rPr>
              <w:t xml:space="preserve"> in BHUM2200</w:t>
            </w:r>
          </w:p>
        </w:tc>
        <w:tc>
          <w:tcPr>
            <w:tcW w:w="830" w:type="pct"/>
          </w:tcPr>
          <w:p w14:paraId="5E0CE3B1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1304EE" w:rsidRPr="007A5227" w14:paraId="458635C0" w14:textId="77777777" w:rsidTr="009B60E5">
        <w:trPr>
          <w:cantSplit/>
        </w:trPr>
        <w:tc>
          <w:tcPr>
            <w:tcW w:w="794" w:type="pct"/>
          </w:tcPr>
          <w:p w14:paraId="46749153" w14:textId="609BACC4" w:rsidR="001304EE" w:rsidRPr="007A5227" w:rsidRDefault="001304EE" w:rsidP="001304EE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1578</w:t>
            </w:r>
          </w:p>
        </w:tc>
        <w:tc>
          <w:tcPr>
            <w:tcW w:w="1112" w:type="pct"/>
          </w:tcPr>
          <w:p w14:paraId="00F7EF81" w14:textId="0FB589DD" w:rsidR="001304EE" w:rsidRPr="007A5227" w:rsidRDefault="001304EE" w:rsidP="001304EE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ScFlo11A</w:t>
            </w:r>
          </w:p>
        </w:tc>
        <w:tc>
          <w:tcPr>
            <w:tcW w:w="2264" w:type="pct"/>
          </w:tcPr>
          <w:p w14:paraId="42ABCCE1" w14:textId="0AD70EDD" w:rsidR="001304EE" w:rsidRPr="007A5227" w:rsidRDefault="001304EE" w:rsidP="001304EE">
            <w:pPr>
              <w:spacing w:line="480" w:lineRule="auto"/>
              <w:rPr>
                <w:rFonts w:ascii="Arial" w:hAnsi="Arial"/>
                <w:i/>
              </w:rPr>
            </w:pPr>
            <w:r w:rsidRPr="007A5227">
              <w:rPr>
                <w:rFonts w:ascii="Arial" w:hAnsi="Arial"/>
                <w:i/>
              </w:rPr>
              <w:t>ScFlo11A</w:t>
            </w:r>
            <w:r w:rsidRPr="007A5227">
              <w:rPr>
                <w:rFonts w:ascii="Arial" w:hAnsi="Arial"/>
                <w:i/>
                <w:vertAlign w:val="superscript"/>
              </w:rPr>
              <w:t>F22-S211</w:t>
            </w:r>
            <w:r w:rsidRPr="007A5227">
              <w:rPr>
                <w:rFonts w:ascii="Arial" w:hAnsi="Arial"/>
              </w:rPr>
              <w:t xml:space="preserve"> in pET28a(+)</w:t>
            </w:r>
          </w:p>
        </w:tc>
        <w:tc>
          <w:tcPr>
            <w:tcW w:w="830" w:type="pct"/>
          </w:tcPr>
          <w:p w14:paraId="53DFA33D" w14:textId="18248469" w:rsidR="001304EE" w:rsidRPr="007A5227" w:rsidRDefault="00550DA6" w:rsidP="001304EE">
            <w:pPr>
              <w:spacing w:line="480" w:lineRule="auto"/>
              <w:rPr>
                <w:rFonts w:ascii="Arial" w:hAnsi="Arial"/>
              </w:rPr>
            </w:pPr>
            <w:r>
              <w:rPr>
                <w:rFonts w:ascii="Arial" w:hAnsi="Arial"/>
              </w:rPr>
              <w:fldChar w:fldCharType="begin"/>
            </w:r>
            <w:r>
              <w:rPr>
                <w:rFonts w:ascii="Arial" w:hAnsi="Arial"/>
              </w:rPr>
              <w:instrText xml:space="preserve"> ADDIN EN.CITE &lt;EndNote&gt;&lt;Cite&gt;&lt;Author&gt;Kraushaar&lt;/Author&gt;&lt;Year&gt;2015&lt;/Year&gt;&lt;RecNum&gt;2568&lt;/RecNum&gt;&lt;DisplayText&gt;(Kraushaar et al., 2015)&lt;/DisplayText&gt;&lt;record&gt;&lt;rec-number&gt;2568&lt;/rec-number&gt;&lt;foreign-keys&gt;&lt;key app="EN" db-id="dazasddrprvd9kesxxlveat4vv0rvv2p9rrw" timestamp="1479202190" guid="9d421b50-1df4-4ece-b906-d9328e8a2cd5"&gt;2568&lt;/key&gt;&lt;/foreign-keys&gt;&lt;ref-type name="Journal Article"&gt;17&lt;/ref-type&gt;&lt;contributors&gt;&lt;authors&gt;&lt;author&gt;Kraushaar, Timo&lt;/author&gt;&lt;author&gt;Brückner, Stefan&lt;/author&gt;&lt;author&gt;Veelders, Maik&lt;/author&gt;&lt;author&gt;Rhinow, Daniel&lt;/author&gt;&lt;author&gt;Schreiner, Franka&lt;/author&gt;&lt;author&gt;Birke, Raphael&lt;/author&gt;&lt;author&gt;Pagenstecher, Axel&lt;/author&gt;&lt;author&gt;Mösch, Hans-Ulrich&lt;/author&gt;&lt;author&gt;Essen, Lars-Oliver&lt;/author&gt;&lt;/authors&gt;&lt;/contributors&gt;&lt;auth-address&gt;Department of Chemistry, Philipps-Universitat, Hans-Meerwein-StraSSe 4, 35032 Marburg, Germany; Department of Biology, Philipps-Universitat, Karl-von-Frisch-StraSSe 8, 35043 Marburg, Germany.&lt;/auth-address&gt;&lt;titles&gt;&lt;title&gt;Interactions by the Fungal Flo11 Adhesin Depend on a Fibronectin Type III-like Adhesin Domain Girdled by Aromatic Bands&lt;/title&gt;&lt;secondary-title&gt;Structure&lt;/secondary-title&gt;&lt;alt-title&gt;Structure&lt;/alt-title&gt;&lt;/titles&gt;&lt;periodical&gt;&lt;full-title&gt;Structure&lt;/full-title&gt;&lt;/periodical&gt;&lt;alt-periodical&gt;&lt;full-title&gt;Structure&lt;/full-title&gt;&lt;/alt-periodical&gt;&lt;pages&gt;1005-17&lt;/pages&gt;&lt;volume&gt;23&lt;/volume&gt;&lt;number&gt;6&lt;/number&gt;&lt;dates&gt;&lt;year&gt;2015&lt;/year&gt;&lt;/dates&gt;&lt;accession-num&gt;25960408&lt;/accession-num&gt;&lt;urls&gt;&lt;related-urls&gt;&lt;url&gt;&amp;lt;Go to ISI&amp;gt;://MEDLINE:25960408&lt;/url&gt;&lt;/related-urls&gt;&lt;/urls&gt;&lt;language&gt;English&lt;/language&gt;&lt;/record&gt;&lt;/Cite&gt;&lt;/EndNote&gt;</w:instrText>
            </w:r>
            <w:r>
              <w:rPr>
                <w:rFonts w:ascii="Arial" w:hAnsi="Arial"/>
              </w:rPr>
              <w:fldChar w:fldCharType="separate"/>
            </w:r>
            <w:r>
              <w:rPr>
                <w:rFonts w:ascii="Arial" w:hAnsi="Arial"/>
                <w:noProof/>
              </w:rPr>
              <w:t>(Kraushaar et al., 2015)</w:t>
            </w:r>
            <w:r>
              <w:rPr>
                <w:rFonts w:ascii="Arial" w:hAnsi="Arial"/>
              </w:rPr>
              <w:fldChar w:fldCharType="end"/>
            </w:r>
          </w:p>
        </w:tc>
      </w:tr>
      <w:tr w:rsidR="001304EE" w:rsidRPr="007A5227" w14:paraId="3DB4326E" w14:textId="77777777" w:rsidTr="009B60E5">
        <w:trPr>
          <w:cantSplit/>
        </w:trPr>
        <w:tc>
          <w:tcPr>
            <w:tcW w:w="794" w:type="pct"/>
          </w:tcPr>
          <w:p w14:paraId="2385A312" w14:textId="37671619" w:rsidR="001304EE" w:rsidRPr="007A5227" w:rsidRDefault="001304EE" w:rsidP="001304EE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HUM3113</w:t>
            </w:r>
          </w:p>
        </w:tc>
        <w:tc>
          <w:tcPr>
            <w:tcW w:w="1112" w:type="pct"/>
          </w:tcPr>
          <w:p w14:paraId="58CDB6CA" w14:textId="16474FF1" w:rsidR="001304EE" w:rsidRPr="007A5227" w:rsidRDefault="001304EE" w:rsidP="001304EE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pFlo11A</w:t>
            </w:r>
          </w:p>
        </w:tc>
        <w:tc>
          <w:tcPr>
            <w:tcW w:w="2264" w:type="pct"/>
          </w:tcPr>
          <w:p w14:paraId="66EA47A3" w14:textId="201FDF70" w:rsidR="001304EE" w:rsidRPr="007A5227" w:rsidRDefault="001304EE" w:rsidP="001304EE">
            <w:pPr>
              <w:spacing w:line="480" w:lineRule="auto"/>
              <w:rPr>
                <w:rFonts w:ascii="Arial" w:hAnsi="Arial"/>
                <w:i/>
              </w:rPr>
            </w:pPr>
            <w:r w:rsidRPr="007A5227">
              <w:rPr>
                <w:rFonts w:ascii="Arial" w:hAnsi="Arial"/>
                <w:i/>
              </w:rPr>
              <w:t>KpFlo11A</w:t>
            </w:r>
            <w:r w:rsidRPr="007A5227">
              <w:rPr>
                <w:rFonts w:ascii="Arial" w:hAnsi="Arial"/>
                <w:i/>
                <w:vertAlign w:val="superscript"/>
              </w:rPr>
              <w:t>S23-189</w:t>
            </w:r>
            <w:r w:rsidRPr="007A5227">
              <w:rPr>
                <w:rFonts w:ascii="Arial" w:hAnsi="Arial"/>
              </w:rPr>
              <w:t xml:space="preserve"> in pET28a(+)</w:t>
            </w:r>
          </w:p>
        </w:tc>
        <w:tc>
          <w:tcPr>
            <w:tcW w:w="830" w:type="pct"/>
          </w:tcPr>
          <w:p w14:paraId="44CB1367" w14:textId="14400647" w:rsidR="001304EE" w:rsidRPr="007A5227" w:rsidRDefault="001304EE" w:rsidP="001304EE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1304EE" w:rsidRPr="007A5227" w14:paraId="37E064DA" w14:textId="77777777" w:rsidTr="009B60E5">
        <w:tc>
          <w:tcPr>
            <w:tcW w:w="794" w:type="pct"/>
          </w:tcPr>
          <w:p w14:paraId="713E3C10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YIplac211</w:t>
            </w:r>
          </w:p>
        </w:tc>
        <w:tc>
          <w:tcPr>
            <w:tcW w:w="1112" w:type="pct"/>
          </w:tcPr>
          <w:p w14:paraId="7B932A72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-</w:t>
            </w:r>
          </w:p>
        </w:tc>
        <w:tc>
          <w:tcPr>
            <w:tcW w:w="2264" w:type="pct"/>
          </w:tcPr>
          <w:p w14:paraId="57D04256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i/>
                <w:color w:val="000000" w:themeColor="text1"/>
              </w:rPr>
              <w:t xml:space="preserve">URA3 </w:t>
            </w:r>
            <w:proofErr w:type="spellStart"/>
            <w:r w:rsidRPr="007A5227">
              <w:rPr>
                <w:rFonts w:ascii="Arial" w:hAnsi="Arial"/>
                <w:i/>
                <w:color w:val="000000" w:themeColor="text1"/>
              </w:rPr>
              <w:t>AmpR</w:t>
            </w:r>
            <w:proofErr w:type="spellEnd"/>
          </w:p>
        </w:tc>
        <w:tc>
          <w:tcPr>
            <w:tcW w:w="830" w:type="pct"/>
          </w:tcPr>
          <w:p w14:paraId="6B8DBEDF" w14:textId="512B0129" w:rsidR="001304EE" w:rsidRPr="007A5227" w:rsidRDefault="00550DA6" w:rsidP="001304EE">
            <w:pPr>
              <w:spacing w:line="480" w:lineRule="auto"/>
              <w:jc w:val="center"/>
              <w:rPr>
                <w:rFonts w:ascii="Arial" w:hAnsi="Arial"/>
                <w:color w:val="000000" w:themeColor="text1"/>
              </w:rPr>
            </w:pPr>
            <w:r>
              <w:rPr>
                <w:rFonts w:ascii="Arial" w:hAnsi="Arial"/>
                <w:color w:val="000000" w:themeColor="text1"/>
              </w:rPr>
              <w:fldChar w:fldCharType="begin"/>
            </w:r>
            <w:r>
              <w:rPr>
                <w:rFonts w:ascii="Arial" w:hAnsi="Arial"/>
                <w:color w:val="000000" w:themeColor="text1"/>
              </w:rPr>
              <w:instrText xml:space="preserve"> ADDIN EN.CITE &lt;EndNote&gt;&lt;Cite&gt;&lt;Author&gt;Gietz&lt;/Author&gt;&lt;Year&gt;1988&lt;/Year&gt;&lt;RecNum&gt;600&lt;/RecNum&gt;&lt;DisplayText&gt;(Gietz and Sugino, 1988)&lt;/DisplayText&gt;&lt;record&gt;&lt;rec-number&gt;600&lt;/rec-number&gt;&lt;foreign-keys&gt;&lt;key app="EN" db-id="dazasddrprvd9kesxxlveat4vv0rvv2p9rrw" timestamp="1479202096" guid="dbc4446e-c3e1-4ab1-a7db-a864ba43c352"&gt;600&lt;/key&gt;&lt;/foreign-keys&gt;&lt;ref-type name="Journal Article"&gt;17&lt;/ref-type&gt;&lt;contributors&gt;&lt;authors&gt;&lt;author&gt;Gietz, R. D.&lt;/author&gt;&lt;author&gt;Sugino, A.&lt;/author&gt;&lt;/authors&gt;&lt;/contributors&gt;&lt;auth-address&gt;Laboratory of Molecular Genetics, National Institute of Environmental Health Sciences, Research Triangle Park, NC 27709.&lt;/auth-address&gt;&lt;titles&gt;&lt;title&gt;&lt;style face="normal" font="default" size="100%"&gt;New yeast-&lt;/style&gt;&lt;style face="italic" font="default" size="100%"&gt;Escherichia coli&lt;/style&gt;&lt;style face="normal" font="default" size="100%"&gt; shuttle vectors constructed with in vitro mutagenized yeast genes lacking six-base pair restriction sites&lt;/style&gt;&lt;/title&gt;&lt;secondary-title&gt;Gene&lt;/secondary-title&gt;&lt;alt-title&gt;Gene&lt;/alt-title&gt;&lt;/titles&gt;&lt;periodical&gt;&lt;full-title&gt;Gene&lt;/full-title&gt;&lt;/periodical&gt;&lt;alt-periodical&gt;&lt;full-title&gt;Gene&lt;/full-title&gt;&lt;/alt-periodical&gt;&lt;pages&gt;527-534&lt;/pages&gt;&lt;volume&gt;74&lt;/volume&gt;&lt;number&gt;2&lt;/number&gt;&lt;edition&gt;1988/12/30&lt;/edition&gt;&lt;keywords&gt;&lt;keyword&gt;Alleles&lt;/keyword&gt;&lt;keyword&gt;DNA, Recombinant&lt;/keyword&gt;&lt;keyword&gt;Escherichia coli/*genetics&lt;/keyword&gt;&lt;keyword&gt;*Genes, Fungal&lt;/keyword&gt;&lt;keyword&gt;*Genetic Vectors&lt;/keyword&gt;&lt;keyword&gt;Genotype&lt;/keyword&gt;&lt;keyword&gt;*Mutation&lt;/keyword&gt;&lt;keyword&gt;Oligodeoxyribonucleotides/chemical synthesis&lt;/keyword&gt;&lt;keyword&gt;Plasmids&lt;/keyword&gt;&lt;keyword&gt;*Restriction Mapping&lt;/keyword&gt;&lt;keyword&gt;Saccharomyces cerevisiae/*genetics&lt;/keyword&gt;&lt;keyword&gt;Transformation, Genetic&lt;/keyword&gt;&lt;/keywords&gt;&lt;dates&gt;&lt;year&gt;1988&lt;/year&gt;&lt;pub-dates&gt;&lt;date&gt;Dec 30&lt;/date&gt;&lt;/pub-dates&gt;&lt;/dates&gt;&lt;accession-num&gt;3073106&lt;/accession-num&gt;&lt;urls&gt;&lt;related-urls&gt;&lt;url&gt;http://www.ncbi.nlm.nih.gov/pubmed/3073106&lt;/url&gt;&lt;/related-urls&gt;&lt;/urls&gt;&lt;language&gt;eng&lt;/language&gt;&lt;/record&gt;&lt;/Cite&gt;&lt;/EndNote&gt;</w:instrText>
            </w:r>
            <w:r>
              <w:rPr>
                <w:rFonts w:ascii="Arial" w:hAnsi="Arial"/>
                <w:color w:val="000000" w:themeColor="text1"/>
              </w:rPr>
              <w:fldChar w:fldCharType="separate"/>
            </w:r>
            <w:r>
              <w:rPr>
                <w:rFonts w:ascii="Arial" w:hAnsi="Arial"/>
                <w:noProof/>
                <w:color w:val="000000" w:themeColor="text1"/>
              </w:rPr>
              <w:t>(Gietz and Sugino, 1988)</w:t>
            </w:r>
            <w:r>
              <w:rPr>
                <w:rFonts w:ascii="Arial" w:hAnsi="Arial"/>
                <w:color w:val="000000" w:themeColor="text1"/>
              </w:rPr>
              <w:fldChar w:fldCharType="end"/>
            </w:r>
          </w:p>
        </w:tc>
      </w:tr>
      <w:tr w:rsidR="001304EE" w:rsidRPr="007A5227" w14:paraId="3903B819" w14:textId="77777777" w:rsidTr="009B60E5">
        <w:tc>
          <w:tcPr>
            <w:tcW w:w="794" w:type="pct"/>
          </w:tcPr>
          <w:p w14:paraId="3689D224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BHUM0778</w:t>
            </w:r>
          </w:p>
        </w:tc>
        <w:tc>
          <w:tcPr>
            <w:tcW w:w="1112" w:type="pct"/>
          </w:tcPr>
          <w:p w14:paraId="604F8BD6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-</w:t>
            </w:r>
          </w:p>
        </w:tc>
        <w:tc>
          <w:tcPr>
            <w:tcW w:w="2264" w:type="pct"/>
          </w:tcPr>
          <w:p w14:paraId="66B48BFF" w14:textId="77777777" w:rsidR="001304EE" w:rsidRPr="00E7232D" w:rsidRDefault="001304EE" w:rsidP="001304EE">
            <w:pPr>
              <w:spacing w:line="480" w:lineRule="auto"/>
              <w:rPr>
                <w:rFonts w:ascii="Arial" w:hAnsi="Arial"/>
                <w:i/>
                <w:color w:val="000000" w:themeColor="text1"/>
                <w:lang w:val="de-DE"/>
              </w:rPr>
            </w:pPr>
            <w:r w:rsidRPr="00E7232D">
              <w:rPr>
                <w:rFonts w:ascii="Arial" w:hAnsi="Arial"/>
                <w:i/>
                <w:iCs/>
                <w:color w:val="000000" w:themeColor="text1"/>
                <w:lang w:val="de-DE"/>
              </w:rPr>
              <w:t>P</w:t>
            </w:r>
            <w:r w:rsidRPr="00E7232D">
              <w:rPr>
                <w:rFonts w:ascii="Arial" w:hAnsi="Arial"/>
                <w:i/>
                <w:iCs/>
                <w:color w:val="000000" w:themeColor="text1"/>
                <w:vertAlign w:val="subscript"/>
                <w:lang w:val="de-DE"/>
              </w:rPr>
              <w:t>FLO11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</w:t>
            </w:r>
            <w:r w:rsidRPr="00E7232D">
              <w:rPr>
                <w:rFonts w:ascii="Arial" w:hAnsi="Arial"/>
                <w:i/>
                <w:color w:val="000000" w:themeColor="text1"/>
                <w:vertAlign w:val="subscript"/>
                <w:lang w:val="de-DE"/>
              </w:rPr>
              <w:t>1278b</w:t>
            </w:r>
            <w:r w:rsidRPr="00E7232D">
              <w:rPr>
                <w:rFonts w:ascii="Arial" w:hAnsi="Arial"/>
                <w:i/>
                <w:iCs/>
                <w:color w:val="000000" w:themeColor="text1"/>
                <w:lang w:val="de-DE"/>
              </w:rPr>
              <w:t>-</w:t>
            </w:r>
            <w:r w:rsidRPr="00E7232D">
              <w:rPr>
                <w:rFonts w:ascii="Arial" w:hAnsi="Arial"/>
                <w:i/>
                <w:color w:val="000000" w:themeColor="text1"/>
                <w:lang w:val="de-DE"/>
              </w:rPr>
              <w:t xml:space="preserve"> FLO11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</w:t>
            </w:r>
            <w:r w:rsidRPr="00E7232D">
              <w:rPr>
                <w:rFonts w:ascii="Arial" w:hAnsi="Arial"/>
                <w:i/>
                <w:color w:val="000000" w:themeColor="text1"/>
                <w:vertAlign w:val="subscript"/>
                <w:lang w:val="de-DE"/>
              </w:rPr>
              <w:t>1278b(E9P9G2)</w:t>
            </w:r>
            <w:r w:rsidRPr="00E7232D">
              <w:rPr>
                <w:rFonts w:ascii="Arial" w:hAnsi="Arial"/>
                <w:i/>
                <w:color w:val="000000" w:themeColor="text1"/>
                <w:lang w:val="de-DE"/>
              </w:rPr>
              <w:t>-T</w:t>
            </w:r>
            <w:r w:rsidRPr="00E7232D">
              <w:rPr>
                <w:rFonts w:ascii="Arial" w:hAnsi="Arial"/>
                <w:i/>
                <w:color w:val="000000" w:themeColor="text1"/>
                <w:vertAlign w:val="subscript"/>
                <w:lang w:val="de-DE"/>
              </w:rPr>
              <w:t>FLO11</w:t>
            </w:r>
            <w:r w:rsidRPr="00E7232D">
              <w:rPr>
                <w:rFonts w:ascii="Arial" w:hAnsi="Arial"/>
                <w:i/>
                <w:iCs/>
                <w:color w:val="000000" w:themeColor="text1"/>
                <w:vertAlign w:val="subscript"/>
                <w:lang w:val="de-DE"/>
              </w:rPr>
              <w:t>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</w:t>
            </w:r>
            <w:r w:rsidRPr="00E7232D">
              <w:rPr>
                <w:rFonts w:ascii="Arial" w:hAnsi="Arial"/>
                <w:i/>
                <w:color w:val="000000" w:themeColor="text1"/>
                <w:vertAlign w:val="subscript"/>
                <w:lang w:val="de-DE"/>
              </w:rPr>
              <w:t>1278b</w:t>
            </w:r>
            <w:r w:rsidRPr="00E7232D">
              <w:rPr>
                <w:rFonts w:ascii="Arial" w:hAnsi="Arial"/>
                <w:i/>
                <w:iCs/>
                <w:color w:val="000000" w:themeColor="text1"/>
                <w:lang w:val="de-DE"/>
              </w:rPr>
              <w:t xml:space="preserve">  </w:t>
            </w:r>
            <w:r w:rsidRPr="00E7232D">
              <w:rPr>
                <w:rFonts w:ascii="Arial" w:hAnsi="Arial"/>
                <w:i/>
                <w:color w:val="000000" w:themeColor="text1"/>
                <w:lang w:val="de-DE"/>
              </w:rPr>
              <w:t>CEN  URA3</w:t>
            </w:r>
          </w:p>
        </w:tc>
        <w:tc>
          <w:tcPr>
            <w:tcW w:w="830" w:type="pct"/>
          </w:tcPr>
          <w:p w14:paraId="376BAE1F" w14:textId="7115081B" w:rsidR="001304EE" w:rsidRPr="007A5227" w:rsidRDefault="00550DA6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>
              <w:rPr>
                <w:rFonts w:ascii="Arial" w:hAnsi="Arial"/>
                <w:color w:val="000000" w:themeColor="text1"/>
              </w:rPr>
              <w:fldChar w:fldCharType="begin">
                <w:fldData xml:space="preserve">PEVuZE5vdGU+PENpdGU+PEF1dGhvcj5CcmF1czwvQXV0aG9yPjxZZWFyPjIwMDM8L1llYXI+PFJl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</w:fldData>
              </w:fldChar>
            </w:r>
            <w:r>
              <w:rPr>
                <w:rFonts w:ascii="Arial" w:hAnsi="Arial"/>
                <w:color w:val="000000" w:themeColor="text1"/>
              </w:rPr>
              <w:instrText xml:space="preserve"> ADDIN EN.CITE </w:instrText>
            </w:r>
            <w:r>
              <w:rPr>
                <w:rFonts w:ascii="Arial" w:hAnsi="Arial"/>
                <w:color w:val="000000" w:themeColor="text1"/>
              </w:rPr>
              <w:fldChar w:fldCharType="begin">
                <w:fldData xml:space="preserve">PEVuZE5vdGU+PENpdGU+PEF1dGhvcj5CcmF1czwvQXV0aG9yPjxZZWFyPjIwMDM8L1llYXI+PFJl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</w:fldData>
              </w:fldChar>
            </w:r>
            <w:r>
              <w:rPr>
                <w:rFonts w:ascii="Arial" w:hAnsi="Arial"/>
                <w:color w:val="000000" w:themeColor="text1"/>
              </w:rPr>
              <w:instrText xml:space="preserve"> ADDIN EN.CITE.DATA </w:instrText>
            </w:r>
            <w:r>
              <w:rPr>
                <w:rFonts w:ascii="Arial" w:hAnsi="Arial"/>
                <w:color w:val="000000" w:themeColor="text1"/>
              </w:rPr>
            </w:r>
            <w:r>
              <w:rPr>
                <w:rFonts w:ascii="Arial" w:hAnsi="Arial"/>
                <w:color w:val="000000" w:themeColor="text1"/>
              </w:rPr>
              <w:fldChar w:fldCharType="end"/>
            </w:r>
            <w:r>
              <w:rPr>
                <w:rFonts w:ascii="Arial" w:hAnsi="Arial"/>
                <w:color w:val="000000" w:themeColor="text1"/>
              </w:rPr>
            </w:r>
            <w:r>
              <w:rPr>
                <w:rFonts w:ascii="Arial" w:hAnsi="Arial"/>
                <w:color w:val="000000" w:themeColor="text1"/>
              </w:rPr>
              <w:fldChar w:fldCharType="separate"/>
            </w:r>
            <w:r>
              <w:rPr>
                <w:rFonts w:ascii="Arial" w:hAnsi="Arial"/>
                <w:noProof/>
                <w:color w:val="000000" w:themeColor="text1"/>
              </w:rPr>
              <w:t>(Braus et al., 2003)</w:t>
            </w:r>
            <w:r>
              <w:rPr>
                <w:rFonts w:ascii="Arial" w:hAnsi="Arial"/>
                <w:color w:val="000000" w:themeColor="text1"/>
              </w:rPr>
              <w:fldChar w:fldCharType="end"/>
            </w:r>
          </w:p>
        </w:tc>
      </w:tr>
      <w:tr w:rsidR="001304EE" w:rsidRPr="007A5227" w14:paraId="60702A55" w14:textId="77777777" w:rsidTr="009B60E5">
        <w:tc>
          <w:tcPr>
            <w:tcW w:w="794" w:type="pct"/>
          </w:tcPr>
          <w:p w14:paraId="5EBA72F1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BHUM3353</w:t>
            </w:r>
          </w:p>
        </w:tc>
        <w:tc>
          <w:tcPr>
            <w:tcW w:w="1112" w:type="pct"/>
          </w:tcPr>
          <w:p w14:paraId="31D87BEA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-</w:t>
            </w:r>
          </w:p>
        </w:tc>
        <w:tc>
          <w:tcPr>
            <w:tcW w:w="2264" w:type="pct"/>
          </w:tcPr>
          <w:p w14:paraId="59169D38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 </w:t>
            </w:r>
            <w:r w:rsidRPr="007A5227">
              <w:rPr>
                <w:rFonts w:ascii="Arial" w:hAnsi="Arial"/>
                <w:color w:val="000000" w:themeColor="text1"/>
              </w:rPr>
              <w:t xml:space="preserve">in </w:t>
            </w:r>
            <w:r w:rsidRPr="007A5227">
              <w:rPr>
                <w:rFonts w:ascii="Arial" w:hAnsi="Arial"/>
                <w:color w:val="000000" w:themeColor="text1"/>
              </w:rPr>
              <w:lastRenderedPageBreak/>
              <w:t>YIplac211</w:t>
            </w:r>
          </w:p>
        </w:tc>
        <w:tc>
          <w:tcPr>
            <w:tcW w:w="830" w:type="pct"/>
          </w:tcPr>
          <w:p w14:paraId="539A45AF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lastRenderedPageBreak/>
              <w:t>This study</w:t>
            </w:r>
          </w:p>
        </w:tc>
      </w:tr>
      <w:tr w:rsidR="001304EE" w:rsidRPr="007A5227" w14:paraId="018628C0" w14:textId="77777777" w:rsidTr="009B60E5">
        <w:tc>
          <w:tcPr>
            <w:tcW w:w="794" w:type="pct"/>
          </w:tcPr>
          <w:p w14:paraId="4A14DDF6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BHUM3354</w:t>
            </w:r>
          </w:p>
        </w:tc>
        <w:tc>
          <w:tcPr>
            <w:tcW w:w="1112" w:type="pct"/>
          </w:tcPr>
          <w:p w14:paraId="1D941377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-</w:t>
            </w:r>
          </w:p>
        </w:tc>
        <w:tc>
          <w:tcPr>
            <w:tcW w:w="2264" w:type="pct"/>
          </w:tcPr>
          <w:p w14:paraId="54BB81B0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M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1-G30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208-L1360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 </w:t>
            </w:r>
            <w:r w:rsidRPr="007A5227">
              <w:rPr>
                <w:rFonts w:ascii="Arial" w:hAnsi="Arial"/>
                <w:color w:val="000000" w:themeColor="text1"/>
              </w:rPr>
              <w:t>in YIplac211</w:t>
            </w:r>
          </w:p>
        </w:tc>
        <w:tc>
          <w:tcPr>
            <w:tcW w:w="830" w:type="pct"/>
          </w:tcPr>
          <w:p w14:paraId="386B2563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This study</w:t>
            </w:r>
          </w:p>
        </w:tc>
      </w:tr>
      <w:tr w:rsidR="001304EE" w:rsidRPr="007A5227" w14:paraId="7A325E14" w14:textId="77777777" w:rsidTr="009B60E5">
        <w:tc>
          <w:tcPr>
            <w:tcW w:w="794" w:type="pct"/>
          </w:tcPr>
          <w:p w14:paraId="12D602CD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BHUM3356</w:t>
            </w:r>
          </w:p>
        </w:tc>
        <w:tc>
          <w:tcPr>
            <w:tcW w:w="1112" w:type="pct"/>
          </w:tcPr>
          <w:p w14:paraId="37363D07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-</w:t>
            </w:r>
          </w:p>
        </w:tc>
        <w:tc>
          <w:tcPr>
            <w:tcW w:w="2264" w:type="pct"/>
          </w:tcPr>
          <w:p w14:paraId="36D0109F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M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1-G30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FLO11A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(E9P9G2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S31-C220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208-L1360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 </w:t>
            </w:r>
            <w:r w:rsidRPr="007A5227">
              <w:rPr>
                <w:rFonts w:ascii="Arial" w:hAnsi="Arial"/>
                <w:color w:val="000000" w:themeColor="text1"/>
              </w:rPr>
              <w:t>in YIplac211</w:t>
            </w:r>
          </w:p>
        </w:tc>
        <w:tc>
          <w:tcPr>
            <w:tcW w:w="830" w:type="pct"/>
          </w:tcPr>
          <w:p w14:paraId="671A621A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This study</w:t>
            </w:r>
          </w:p>
        </w:tc>
      </w:tr>
      <w:tr w:rsidR="001304EE" w:rsidRPr="007A5227" w14:paraId="3E97FDE5" w14:textId="77777777" w:rsidTr="009B60E5">
        <w:tc>
          <w:tcPr>
            <w:tcW w:w="794" w:type="pct"/>
          </w:tcPr>
          <w:p w14:paraId="79500EE9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BHUM3359</w:t>
            </w:r>
          </w:p>
        </w:tc>
        <w:tc>
          <w:tcPr>
            <w:tcW w:w="1112" w:type="pct"/>
          </w:tcPr>
          <w:p w14:paraId="0F590559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-</w:t>
            </w:r>
          </w:p>
        </w:tc>
        <w:tc>
          <w:tcPr>
            <w:tcW w:w="2264" w:type="pct"/>
          </w:tcPr>
          <w:p w14:paraId="652ECED1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M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1-G30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>FLO11A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 xml:space="preserve"> K. pastoris(C4R2D7_A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P29-W184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208-L1360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 </w:t>
            </w:r>
            <w:r w:rsidRPr="007A5227">
              <w:rPr>
                <w:rFonts w:ascii="Arial" w:hAnsi="Arial"/>
                <w:color w:val="000000" w:themeColor="text1"/>
              </w:rPr>
              <w:t>in YIplac211</w:t>
            </w:r>
          </w:p>
        </w:tc>
        <w:tc>
          <w:tcPr>
            <w:tcW w:w="830" w:type="pct"/>
          </w:tcPr>
          <w:p w14:paraId="4FC11D90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This study</w:t>
            </w:r>
          </w:p>
        </w:tc>
      </w:tr>
      <w:tr w:rsidR="001304EE" w:rsidRPr="007A5227" w14:paraId="4101EDC4" w14:textId="77777777" w:rsidTr="009B60E5">
        <w:tc>
          <w:tcPr>
            <w:tcW w:w="794" w:type="pct"/>
          </w:tcPr>
          <w:p w14:paraId="67F41933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BHUM3360</w:t>
            </w:r>
          </w:p>
        </w:tc>
        <w:tc>
          <w:tcPr>
            <w:tcW w:w="1112" w:type="pct"/>
          </w:tcPr>
          <w:p w14:paraId="1A779FA8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-</w:t>
            </w:r>
          </w:p>
        </w:tc>
        <w:tc>
          <w:tcPr>
            <w:tcW w:w="2264" w:type="pct"/>
          </w:tcPr>
          <w:p w14:paraId="7A34B99C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M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1-G30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>FLO11A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C. lusitaniae(C4XZ24_A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V20-W175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208-L1360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 </w:t>
            </w:r>
            <w:r w:rsidRPr="007A5227">
              <w:rPr>
                <w:rFonts w:ascii="Arial" w:hAnsi="Arial"/>
                <w:color w:val="000000" w:themeColor="text1"/>
              </w:rPr>
              <w:t>in YIplac211</w:t>
            </w:r>
          </w:p>
        </w:tc>
        <w:tc>
          <w:tcPr>
            <w:tcW w:w="830" w:type="pct"/>
          </w:tcPr>
          <w:p w14:paraId="53C17DBF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This study</w:t>
            </w:r>
          </w:p>
        </w:tc>
      </w:tr>
      <w:tr w:rsidR="001304EE" w:rsidRPr="007A5227" w14:paraId="682BDA7B" w14:textId="77777777" w:rsidTr="009B60E5">
        <w:tc>
          <w:tcPr>
            <w:tcW w:w="794" w:type="pct"/>
          </w:tcPr>
          <w:p w14:paraId="5988EF0D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pRS304</w:t>
            </w:r>
          </w:p>
        </w:tc>
        <w:tc>
          <w:tcPr>
            <w:tcW w:w="1112" w:type="pct"/>
          </w:tcPr>
          <w:p w14:paraId="75479A17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-</w:t>
            </w:r>
          </w:p>
        </w:tc>
        <w:tc>
          <w:tcPr>
            <w:tcW w:w="2264" w:type="pct"/>
          </w:tcPr>
          <w:p w14:paraId="56EF526D" w14:textId="77777777" w:rsidR="001304EE" w:rsidRPr="007A5227" w:rsidRDefault="001304EE" w:rsidP="001304EE">
            <w:pPr>
              <w:spacing w:line="480" w:lineRule="auto"/>
              <w:rPr>
                <w:rFonts w:ascii="Arial" w:hAnsi="Arial" w:cs="Arial"/>
                <w:i/>
                <w:color w:val="000000" w:themeColor="text1"/>
              </w:rPr>
            </w:pPr>
            <w:r w:rsidRPr="007A5227">
              <w:rPr>
                <w:rFonts w:ascii="Arial" w:hAnsi="Arial" w:cs="Arial"/>
                <w:i/>
                <w:color w:val="000000" w:themeColor="text1"/>
              </w:rPr>
              <w:t xml:space="preserve">TRP1 </w:t>
            </w:r>
            <w:proofErr w:type="spellStart"/>
            <w:r w:rsidRPr="007A5227">
              <w:rPr>
                <w:rFonts w:ascii="Arial" w:hAnsi="Arial" w:cs="Arial"/>
                <w:i/>
                <w:color w:val="000000" w:themeColor="text1"/>
              </w:rPr>
              <w:t>AmpR</w:t>
            </w:r>
            <w:proofErr w:type="spellEnd"/>
          </w:p>
        </w:tc>
        <w:tc>
          <w:tcPr>
            <w:tcW w:w="830" w:type="pct"/>
          </w:tcPr>
          <w:p w14:paraId="3639F2FE" w14:textId="1165FABA" w:rsidR="001304EE" w:rsidRPr="007A5227" w:rsidRDefault="00550DA6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>
              <w:rPr>
                <w:rFonts w:ascii="Arial" w:hAnsi="Arial"/>
                <w:color w:val="000000" w:themeColor="text1"/>
              </w:rPr>
              <w:fldChar w:fldCharType="begin"/>
            </w:r>
            <w:r>
              <w:rPr>
                <w:rFonts w:ascii="Arial" w:hAnsi="Arial"/>
                <w:color w:val="000000" w:themeColor="text1"/>
              </w:rPr>
              <w:instrText xml:space="preserve"> ADDIN EN.CITE &lt;EndNote&gt;&lt;Cite&gt;&lt;Author&gt;Sikorski&lt;/Author&gt;&lt;Year&gt;1989&lt;/Year&gt;&lt;RecNum&gt;253&lt;/RecNum&gt;&lt;DisplayText&gt;(Sikorski and Hieter, 1989)&lt;/DisplayText&gt;&lt;record&gt;&lt;rec-number&gt;253&lt;/rec-number&gt;&lt;foreign-keys&gt;&lt;key app="EN" db-id="dazasddrprvd9kesxxlveat4vv0rvv2p9rrw" timestamp="1479202090" guid="f3ee9f9a-b048-4ec5-ba26-e507ec87fd3c"&gt;253&lt;/key&gt;&lt;/foreign-keys&gt;&lt;ref-type name="Journal Article"&gt;17&lt;/ref-type&gt;&lt;contributors&gt;&lt;authors&gt;&lt;author&gt;Sikorski, R. S.&lt;/author&gt;&lt;author&gt;Hieter, P.&lt;/author&gt;&lt;/authors&gt;&lt;/contributors&gt;&lt;titles&gt;&lt;title&gt;&lt;style face="normal" font="default" size="100%"&gt;A system of shuttle vectors and yeast host strains designed for efficient manipulation of DNA in &lt;/style&gt;&lt;style face="italic" font="default" size="100%"&gt;Saccharomyces cerevisiae&lt;/style&gt;&lt;/title&gt;&lt;secondary-title&gt;Genetics&lt;/secondary-title&gt;&lt;/titles&gt;&lt;periodical&gt;&lt;full-title&gt;Genetics&lt;/full-title&gt;&lt;/periodical&gt;&lt;pages&gt;19-27&lt;/pages&gt;&lt;volume&gt;122&lt;/volume&gt;&lt;number&gt;1&lt;/number&gt;&lt;dates&gt;&lt;year&gt;1989&lt;/year&gt;&lt;/dates&gt;&lt;urls&gt;&lt;/urls&gt;&lt;/record&gt;&lt;/Cite&gt;&lt;/EndNote&gt;</w:instrText>
            </w:r>
            <w:r>
              <w:rPr>
                <w:rFonts w:ascii="Arial" w:hAnsi="Arial"/>
                <w:color w:val="000000" w:themeColor="text1"/>
              </w:rPr>
              <w:fldChar w:fldCharType="separate"/>
            </w:r>
            <w:r>
              <w:rPr>
                <w:rFonts w:ascii="Arial" w:hAnsi="Arial"/>
                <w:noProof/>
                <w:color w:val="000000" w:themeColor="text1"/>
              </w:rPr>
              <w:t>(Sikorski and Hieter, 1989)</w:t>
            </w:r>
            <w:r>
              <w:rPr>
                <w:rFonts w:ascii="Arial" w:hAnsi="Arial"/>
                <w:color w:val="000000" w:themeColor="text1"/>
              </w:rPr>
              <w:fldChar w:fldCharType="end"/>
            </w:r>
          </w:p>
        </w:tc>
      </w:tr>
      <w:tr w:rsidR="001304EE" w:rsidRPr="007A5227" w14:paraId="6CEE8A8D" w14:textId="77777777" w:rsidTr="009B60E5">
        <w:tc>
          <w:tcPr>
            <w:tcW w:w="794" w:type="pct"/>
          </w:tcPr>
          <w:p w14:paraId="75698336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pDS90</w:t>
            </w:r>
          </w:p>
        </w:tc>
        <w:tc>
          <w:tcPr>
            <w:tcW w:w="1112" w:type="pct"/>
          </w:tcPr>
          <w:p w14:paraId="6BDBA959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-</w:t>
            </w:r>
          </w:p>
        </w:tc>
        <w:tc>
          <w:tcPr>
            <w:tcW w:w="2264" w:type="pct"/>
          </w:tcPr>
          <w:p w14:paraId="64FCA98D" w14:textId="77777777" w:rsidR="001304EE" w:rsidRPr="007A5227" w:rsidRDefault="001304EE" w:rsidP="001304EE">
            <w:pPr>
              <w:spacing w:line="480" w:lineRule="auto"/>
              <w:rPr>
                <w:rFonts w:ascii="Arial" w:hAnsi="Arial" w:cs="Arial"/>
                <w:i/>
                <w:color w:val="000000" w:themeColor="text1"/>
              </w:rPr>
            </w:pPr>
            <w:r w:rsidRPr="007A5227">
              <w:rPr>
                <w:rFonts w:ascii="Arial" w:hAnsi="Arial" w:cs="Arial"/>
                <w:i/>
                <w:color w:val="000000" w:themeColor="text1"/>
              </w:rPr>
              <w:t>P</w:t>
            </w:r>
            <w:r w:rsidRPr="007A5227">
              <w:rPr>
                <w:rFonts w:ascii="Arial" w:hAnsi="Arial" w:cs="Arial"/>
                <w:i/>
                <w:color w:val="000000" w:themeColor="text1"/>
                <w:vertAlign w:val="subscript"/>
              </w:rPr>
              <w:t>TDH3</w:t>
            </w:r>
            <w:r w:rsidRPr="007A5227">
              <w:rPr>
                <w:rFonts w:ascii="Arial" w:hAnsi="Arial" w:cs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7A5227">
              <w:rPr>
                <w:rFonts w:ascii="Arial" w:hAnsi="Arial" w:cs="Arial"/>
                <w:i/>
                <w:color w:val="000000" w:themeColor="text1"/>
              </w:rPr>
              <w:t>tagRFP-AtLOV2-cODC1</w:t>
            </w:r>
            <w:r w:rsidRPr="007A5227">
              <w:rPr>
                <w:rFonts w:ascii="Arial" w:hAnsi="Arial" w:cs="Arial"/>
                <w:color w:val="000000" w:themeColor="text1"/>
              </w:rPr>
              <w:t xml:space="preserve"> </w:t>
            </w:r>
          </w:p>
        </w:tc>
        <w:tc>
          <w:tcPr>
            <w:tcW w:w="830" w:type="pct"/>
          </w:tcPr>
          <w:p w14:paraId="4C01678E" w14:textId="63A68F14" w:rsidR="001304EE" w:rsidRPr="007A5227" w:rsidRDefault="00550DA6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>
              <w:rPr>
                <w:rFonts w:ascii="Arial" w:hAnsi="Arial"/>
                <w:color w:val="000000" w:themeColor="text1"/>
              </w:rPr>
              <w:fldChar w:fldCharType="begin"/>
            </w:r>
            <w:r>
              <w:rPr>
                <w:rFonts w:ascii="Arial" w:hAnsi="Arial"/>
                <w:color w:val="000000" w:themeColor="text1"/>
              </w:rPr>
              <w:instrText xml:space="preserve"> ADDIN EN.CITE &lt;EndNote&gt;&lt;Cite&gt;&lt;Author&gt;Usherenko&lt;/Author&gt;&lt;Year&gt;2014&lt;/Year&gt;&lt;RecNum&gt;2801&lt;/RecNum&gt;&lt;DisplayText&gt;(Usherenko et al., 2014)&lt;/DisplayText&gt;&lt;record&gt;&lt;rec-number&gt;2801&lt;/rec-number&gt;&lt;foreign-keys&gt;&lt;key app="EN" db-id="dazasddrprvd9kesxxlveat4vv0rvv2p9rrw" timestamp="1579703541" guid="4412f428-d62e-4d35-815c-baea6144c6b7"&gt;2801&lt;/key&gt;&lt;/foreign-keys&gt;&lt;ref-type name="Journal Article"&gt;17&lt;/ref-type&gt;&lt;contributors&gt;&lt;authors&gt;&lt;author&gt;Usherenko, S.&lt;/author&gt;&lt;author&gt;Stibbe, H.&lt;/author&gt;&lt;author&gt;Musco, M.&lt;/author&gt;&lt;author&gt;Essen, L. O.&lt;/author&gt;&lt;author&gt;Kostina, E. A.&lt;/author&gt;&lt;author&gt;Taxis, C.&lt;/author&gt;&lt;/authors&gt;&lt;/contributors&gt;&lt;auth-address&gt;Department of Biology/Genetics, Philipps-Universitat Marburg, Karl-von-Frisch-Strasse 8, Marburg, 35043, Germany. taxis@staff.uni-marburg.de.&lt;/auth-address&gt;&lt;titles&gt;&lt;title&gt;Photo-sensitive degron variants for tuning protein stability by light&lt;/title&gt;&lt;secondary-title&gt;BMC Syst Biol&lt;/secondary-title&gt;&lt;/titles&gt;&lt;periodical&gt;&lt;full-title&gt;Bmc Systems Biology&lt;/full-title&gt;&lt;abbr-1&gt;Bmc Syst Biol&lt;/abbr-1&gt;&lt;/periodical&gt;&lt;pages&gt;128&lt;/pages&gt;&lt;volume&gt;8&lt;/volume&gt;&lt;edition&gt;2014/11/19&lt;/edition&gt;&lt;keywords&gt;&lt;keyword&gt;Amino Acid Sequence&lt;/keyword&gt;&lt;keyword&gt;Arabidopsis/*genetics&lt;/keyword&gt;&lt;keyword&gt;Arabidopsis Proteins/*chemistry/genetics/metabolism&lt;/keyword&gt;&lt;keyword&gt;*Light&lt;/keyword&gt;&lt;keyword&gt;Models, Biological&lt;/keyword&gt;&lt;keyword&gt;Molecular Sequence Data&lt;/keyword&gt;&lt;keyword&gt;Mutation/*radiation effects&lt;/keyword&gt;&lt;keyword&gt;Optogenetics/*methods&lt;/keyword&gt;&lt;keyword&gt;Phototropins/chemistry/genetics/metabolism&lt;/keyword&gt;&lt;keyword&gt;Protein Stability/radiation effects&lt;/keyword&gt;&lt;keyword&gt;Saccharomyces cerevisiae/genetics&lt;/keyword&gt;&lt;/keywords&gt;&lt;dates&gt;&lt;year&gt;2014&lt;/year&gt;&lt;pub-dates&gt;&lt;date&gt;Nov 18&lt;/date&gt;&lt;/pub-dates&gt;&lt;/dates&gt;&lt;isbn&gt;1752-0509 (Electronic)&amp;#xD;1752-0509 (Linking)&lt;/isbn&gt;&lt;accession-num&gt;25403319&lt;/accession-num&gt;&lt;urls&gt;&lt;related-urls&gt;&lt;url&gt;https://www.ncbi.nlm.nih.gov/pubmed/25403319&lt;/url&gt;&lt;/related-urls&gt;&lt;/urls&gt;&lt;custom2&gt;PMC4236813&lt;/custom2&gt;&lt;electronic-resource-num&gt;10.1186/s12918-014-0128-9&lt;/electronic-resource-num&gt;&lt;/record&gt;&lt;/Cite&gt;&lt;/EndNote&gt;</w:instrText>
            </w:r>
            <w:r>
              <w:rPr>
                <w:rFonts w:ascii="Arial" w:hAnsi="Arial"/>
                <w:color w:val="000000" w:themeColor="text1"/>
              </w:rPr>
              <w:fldChar w:fldCharType="separate"/>
            </w:r>
            <w:r>
              <w:rPr>
                <w:rFonts w:ascii="Arial" w:hAnsi="Arial"/>
                <w:noProof/>
                <w:color w:val="000000" w:themeColor="text1"/>
              </w:rPr>
              <w:t>(Usherenko et al., 2014)</w:t>
            </w:r>
            <w:r>
              <w:rPr>
                <w:rFonts w:ascii="Arial" w:hAnsi="Arial"/>
                <w:color w:val="000000" w:themeColor="text1"/>
              </w:rPr>
              <w:fldChar w:fldCharType="end"/>
            </w:r>
          </w:p>
        </w:tc>
      </w:tr>
      <w:tr w:rsidR="001304EE" w:rsidRPr="007A5227" w14:paraId="75B9C974" w14:textId="77777777" w:rsidTr="009B60E5">
        <w:tc>
          <w:tcPr>
            <w:tcW w:w="794" w:type="pct"/>
          </w:tcPr>
          <w:p w14:paraId="16462681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lastRenderedPageBreak/>
              <w:t>pYM12</w:t>
            </w:r>
          </w:p>
        </w:tc>
        <w:tc>
          <w:tcPr>
            <w:tcW w:w="1112" w:type="pct"/>
          </w:tcPr>
          <w:p w14:paraId="1C3FF044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</w:p>
        </w:tc>
        <w:tc>
          <w:tcPr>
            <w:tcW w:w="2264" w:type="pct"/>
          </w:tcPr>
          <w:p w14:paraId="5BF12C87" w14:textId="77777777" w:rsidR="001304EE" w:rsidRPr="007A5227" w:rsidRDefault="001304EE" w:rsidP="001304EE">
            <w:pPr>
              <w:spacing w:line="480" w:lineRule="auto"/>
              <w:rPr>
                <w:rFonts w:ascii="Arial" w:hAnsi="Arial" w:cs="Arial"/>
                <w:i/>
                <w:color w:val="000000" w:themeColor="text1"/>
              </w:rPr>
            </w:pPr>
            <w:r w:rsidRPr="007A5227">
              <w:rPr>
                <w:rFonts w:ascii="Arial" w:hAnsi="Arial" w:cs="Arial"/>
                <w:i/>
                <w:color w:val="000000" w:themeColor="text1"/>
              </w:rPr>
              <w:t>yEGFP-kanMX4</w:t>
            </w:r>
          </w:p>
        </w:tc>
        <w:tc>
          <w:tcPr>
            <w:tcW w:w="830" w:type="pct"/>
          </w:tcPr>
          <w:p w14:paraId="4E46305A" w14:textId="7C3CFE87" w:rsidR="001304EE" w:rsidRPr="007A5227" w:rsidRDefault="00550DA6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>
              <w:rPr>
                <w:rFonts w:ascii="Arial" w:hAnsi="Arial"/>
                <w:color w:val="000000" w:themeColor="text1"/>
              </w:rPr>
              <w:fldChar w:fldCharType="begin"/>
            </w:r>
            <w:r>
              <w:rPr>
                <w:rFonts w:ascii="Arial" w:hAnsi="Arial"/>
                <w:color w:val="000000" w:themeColor="text1"/>
              </w:rPr>
              <w:instrText xml:space="preserve"> ADDIN EN.CITE &lt;EndNote&gt;&lt;Cite&gt;&lt;Author&gt;Knop&lt;/Author&gt;&lt;Year&gt;1999&lt;/Year&gt;&lt;RecNum&gt;2447&lt;/RecNum&gt;&lt;DisplayText&gt;(Knop et al., 1999)&lt;/DisplayText&gt;&lt;record&gt;&lt;rec-number&gt;2447&lt;/rec-number&gt;&lt;foreign-keys&gt;&lt;key app="EN" db-id="dazasddrprvd9kesxxlveat4vv0rvv2p9rrw" timestamp="1479202186" guid="aa697413-f79a-4348-aed4-2e4dd21455c4"&gt;2447&lt;/key&gt;&lt;/foreign-keys&gt;&lt;ref-type name="Journal Article"&gt;17&lt;/ref-type&gt;&lt;contributors&gt;&lt;authors&gt;&lt;author&gt;Knop, M.&lt;/author&gt;&lt;author&gt;Siegers, K.&lt;/author&gt;&lt;author&gt;Pereira, G.&lt;/author&gt;&lt;author&gt;Zachariae, W.&lt;/author&gt;&lt;author&gt;Winsor, B.&lt;/author&gt;&lt;author&gt;Nasmyth, K.&lt;/author&gt;&lt;author&gt;Schiebel, E.&lt;/author&gt;&lt;/authors&gt;&lt;/contributors&gt;&lt;auth-address&gt;The Beatson Institute for Cancer Research, CRC Beatson Laboratories, Garscube Estate, Switchback Road, Bearsden, Glasgow G61 1BD, U.K.&lt;/auth-address&gt;&lt;titles&gt;&lt;title&gt;Epitope tagging of yeast genes using a PCR-based strategy: more tags and improved practical routines&lt;/title&gt;&lt;secondary-title&gt;Yeast&lt;/secondary-title&gt;&lt;alt-title&gt;Yeast&lt;/alt-title&gt;&lt;/titles&gt;&lt;periodical&gt;&lt;full-title&gt;Yeast&lt;/full-title&gt;&lt;/periodical&gt;&lt;alt-periodical&gt;&lt;full-title&gt;Yeast&lt;/full-title&gt;&lt;/alt-periodical&gt;&lt;pages&gt;963-72&lt;/pages&gt;&lt;volume&gt;15&lt;/volume&gt;&lt;number&gt;10B&lt;/number&gt;&lt;keywords&gt;&lt;keyword&gt;Blotting, Western&lt;/keyword&gt;&lt;keyword&gt;Epitope Mapping&lt;/keyword&gt;&lt;keyword&gt;Fungal Proteins&lt;/keyword&gt;&lt;keyword&gt;Genes, Fungal&lt;/keyword&gt;&lt;keyword&gt;Mitotic Spindle Apparatus&lt;/keyword&gt;&lt;keyword&gt;Polymerase Chain Reaction&lt;/keyword&gt;&lt;keyword&gt;Saccharomyces cerevisiae&lt;/keyword&gt;&lt;keyword&gt;Transformation, Genetic&lt;/keyword&gt;&lt;keyword&gt;genetics&lt;/keyword&gt;&lt;keyword&gt;genetics&lt;/keyword&gt;&lt;keyword&gt;methods&lt;/keyword&gt;&lt;keyword&gt;genetics&lt;/keyword&gt;&lt;/keywords&gt;&lt;dates&gt;&lt;year&gt;1999&lt;/year&gt;&lt;/dates&gt;&lt;isbn&gt;0749-503X&lt;/isbn&gt;&lt;accession-num&gt;10407276&lt;/accession-num&gt;&lt;urls&gt;&lt;related-urls&gt;&lt;url&gt;&amp;lt;Go to ISI&amp;gt;://MEDLINE:10407276&lt;/url&gt;&lt;/related-urls&gt;&lt;/urls&gt;&lt;language&gt;English&lt;/language&gt;&lt;/record&gt;&lt;/Cite&gt;&lt;/EndNote&gt;</w:instrText>
            </w:r>
            <w:r>
              <w:rPr>
                <w:rFonts w:ascii="Arial" w:hAnsi="Arial"/>
                <w:color w:val="000000" w:themeColor="text1"/>
              </w:rPr>
              <w:fldChar w:fldCharType="separate"/>
            </w:r>
            <w:r>
              <w:rPr>
                <w:rFonts w:ascii="Arial" w:hAnsi="Arial"/>
                <w:noProof/>
                <w:color w:val="000000" w:themeColor="text1"/>
              </w:rPr>
              <w:t>(Knop et al., 1999)</w:t>
            </w:r>
            <w:r>
              <w:rPr>
                <w:rFonts w:ascii="Arial" w:hAnsi="Arial"/>
                <w:color w:val="000000" w:themeColor="text1"/>
              </w:rPr>
              <w:fldChar w:fldCharType="end"/>
            </w:r>
          </w:p>
        </w:tc>
      </w:tr>
      <w:tr w:rsidR="001304EE" w:rsidRPr="007A5227" w14:paraId="145397F5" w14:textId="77777777" w:rsidTr="009B60E5">
        <w:tc>
          <w:tcPr>
            <w:tcW w:w="794" w:type="pct"/>
          </w:tcPr>
          <w:p w14:paraId="02DC88CB" w14:textId="77777777" w:rsidR="001304EE" w:rsidRPr="007A5227" w:rsidRDefault="001304EE" w:rsidP="0073089A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BHUM3349</w:t>
            </w:r>
          </w:p>
        </w:tc>
        <w:tc>
          <w:tcPr>
            <w:tcW w:w="1112" w:type="pct"/>
          </w:tcPr>
          <w:p w14:paraId="617895FB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-</w:t>
            </w:r>
          </w:p>
        </w:tc>
        <w:tc>
          <w:tcPr>
            <w:tcW w:w="2264" w:type="pct"/>
          </w:tcPr>
          <w:p w14:paraId="6A1EADE7" w14:textId="77777777" w:rsidR="001304EE" w:rsidRPr="007A5227" w:rsidRDefault="001304EE" w:rsidP="001304EE">
            <w:pPr>
              <w:spacing w:line="480" w:lineRule="auto"/>
              <w:rPr>
                <w:rFonts w:ascii="Arial" w:hAnsi="Arial" w:cs="Arial"/>
                <w:i/>
                <w:color w:val="000000" w:themeColor="text1"/>
              </w:rPr>
            </w:pPr>
            <w:r w:rsidRPr="007A5227">
              <w:rPr>
                <w:rFonts w:ascii="Arial" w:hAnsi="Arial" w:cs="Arial"/>
                <w:i/>
                <w:color w:val="000000" w:themeColor="text1"/>
              </w:rPr>
              <w:t>P</w:t>
            </w:r>
            <w:r w:rsidRPr="007A5227">
              <w:rPr>
                <w:rFonts w:ascii="Arial" w:hAnsi="Arial" w:cs="Arial"/>
                <w:i/>
                <w:color w:val="000000" w:themeColor="text1"/>
                <w:vertAlign w:val="subscript"/>
              </w:rPr>
              <w:t>TDH3</w:t>
            </w:r>
            <w:r w:rsidRPr="007A5227">
              <w:rPr>
                <w:rFonts w:ascii="Arial" w:hAnsi="Arial" w:cs="Arial"/>
                <w:i/>
                <w:color w:val="000000" w:themeColor="text1"/>
              </w:rPr>
              <w:t>-tagRFP-T</w:t>
            </w:r>
            <w:r w:rsidRPr="007A5227">
              <w:rPr>
                <w:rFonts w:ascii="Arial" w:hAnsi="Arial" w:cs="Arial"/>
                <w:i/>
                <w:color w:val="000000" w:themeColor="text1"/>
                <w:vertAlign w:val="subscript"/>
              </w:rPr>
              <w:t>CYC1</w:t>
            </w:r>
            <w:r w:rsidRPr="007A5227">
              <w:rPr>
                <w:rFonts w:ascii="Arial" w:hAnsi="Arial" w:cs="Arial"/>
                <w:color w:val="000000" w:themeColor="text1"/>
              </w:rPr>
              <w:t xml:space="preserve">  in pRS304</w:t>
            </w:r>
          </w:p>
        </w:tc>
        <w:tc>
          <w:tcPr>
            <w:tcW w:w="830" w:type="pct"/>
          </w:tcPr>
          <w:p w14:paraId="36026118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This study</w:t>
            </w:r>
          </w:p>
        </w:tc>
      </w:tr>
      <w:tr w:rsidR="001304EE" w:rsidRPr="007A5227" w14:paraId="30202CDD" w14:textId="77777777" w:rsidTr="009B60E5">
        <w:tc>
          <w:tcPr>
            <w:tcW w:w="794" w:type="pct"/>
          </w:tcPr>
          <w:p w14:paraId="65F95B5B" w14:textId="77777777" w:rsidR="001304EE" w:rsidRPr="007A5227" w:rsidRDefault="001304EE" w:rsidP="0073089A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BHUM3350</w:t>
            </w:r>
          </w:p>
        </w:tc>
        <w:tc>
          <w:tcPr>
            <w:tcW w:w="1112" w:type="pct"/>
          </w:tcPr>
          <w:p w14:paraId="2A32AB98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-</w:t>
            </w:r>
          </w:p>
        </w:tc>
        <w:tc>
          <w:tcPr>
            <w:tcW w:w="2264" w:type="pct"/>
          </w:tcPr>
          <w:p w14:paraId="74EDB185" w14:textId="77777777" w:rsidR="001304EE" w:rsidRPr="007A5227" w:rsidRDefault="001304EE" w:rsidP="001304EE">
            <w:pPr>
              <w:spacing w:line="480" w:lineRule="auto"/>
              <w:rPr>
                <w:rFonts w:ascii="Arial" w:hAnsi="Arial" w:cs="Arial"/>
                <w:i/>
                <w:color w:val="000000" w:themeColor="text1"/>
              </w:rPr>
            </w:pPr>
            <w:r w:rsidRPr="007A5227">
              <w:rPr>
                <w:rFonts w:ascii="Arial" w:hAnsi="Arial" w:cs="Arial"/>
                <w:i/>
                <w:color w:val="000000" w:themeColor="text1"/>
              </w:rPr>
              <w:t>P</w:t>
            </w:r>
            <w:r w:rsidRPr="007A5227">
              <w:rPr>
                <w:rFonts w:ascii="Arial" w:hAnsi="Arial" w:cs="Arial"/>
                <w:i/>
                <w:color w:val="000000" w:themeColor="text1"/>
                <w:vertAlign w:val="subscript"/>
              </w:rPr>
              <w:t>TDH3</w:t>
            </w:r>
            <w:r w:rsidRPr="007A5227">
              <w:rPr>
                <w:rFonts w:ascii="Arial" w:hAnsi="Arial" w:cs="Arial"/>
                <w:i/>
                <w:color w:val="000000" w:themeColor="text1"/>
              </w:rPr>
              <w:t>-yEGFP-T</w:t>
            </w:r>
            <w:r w:rsidRPr="007A5227">
              <w:rPr>
                <w:rFonts w:ascii="Arial" w:hAnsi="Arial" w:cs="Arial"/>
                <w:i/>
                <w:color w:val="000000" w:themeColor="text1"/>
                <w:vertAlign w:val="subscript"/>
              </w:rPr>
              <w:t>CYC1</w:t>
            </w:r>
            <w:r w:rsidRPr="007A5227">
              <w:rPr>
                <w:rFonts w:ascii="Arial" w:hAnsi="Arial" w:cs="Arial"/>
                <w:color w:val="000000" w:themeColor="text1"/>
              </w:rPr>
              <w:t xml:space="preserve">  in pRS304</w:t>
            </w:r>
          </w:p>
        </w:tc>
        <w:tc>
          <w:tcPr>
            <w:tcW w:w="830" w:type="pct"/>
          </w:tcPr>
          <w:p w14:paraId="5DC02A35" w14:textId="77777777" w:rsidR="001304EE" w:rsidRPr="007A5227" w:rsidRDefault="001304EE" w:rsidP="001304EE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This study</w:t>
            </w:r>
          </w:p>
        </w:tc>
      </w:tr>
    </w:tbl>
    <w:p w14:paraId="0D05E902" w14:textId="77777777" w:rsidR="007363CE" w:rsidRPr="007A5227" w:rsidRDefault="007363CE" w:rsidP="00030768">
      <w:pPr>
        <w:spacing w:line="480" w:lineRule="auto"/>
        <w:rPr>
          <w:rFonts w:ascii="Arial" w:hAnsi="Arial"/>
          <w:b/>
        </w:rPr>
      </w:pPr>
    </w:p>
    <w:p w14:paraId="10B35731" w14:textId="29CEA266" w:rsidR="0060149F" w:rsidRPr="007A5227" w:rsidRDefault="00664E10" w:rsidP="00517594">
      <w:pPr>
        <w:spacing w:line="480" w:lineRule="auto"/>
        <w:rPr>
          <w:rFonts w:ascii="Arial" w:hAnsi="Arial"/>
        </w:rPr>
      </w:pPr>
      <w:r w:rsidRPr="007A5227">
        <w:rPr>
          <w:rFonts w:ascii="Arial" w:hAnsi="Arial"/>
          <w:vertAlign w:val="superscript"/>
        </w:rPr>
        <w:t>1</w:t>
      </w:r>
      <w:r w:rsidR="00030768" w:rsidRPr="007A5227">
        <w:rPr>
          <w:rFonts w:ascii="Arial" w:hAnsi="Arial"/>
        </w:rPr>
        <w:t xml:space="preserve">UniProt </w:t>
      </w:r>
      <w:proofErr w:type="spellStart"/>
      <w:r w:rsidR="00030768" w:rsidRPr="007A5227">
        <w:rPr>
          <w:rFonts w:ascii="Arial" w:hAnsi="Arial"/>
        </w:rPr>
        <w:t>KnowledgeBase</w:t>
      </w:r>
      <w:proofErr w:type="spellEnd"/>
      <w:r w:rsidR="00030768" w:rsidRPr="007A5227">
        <w:rPr>
          <w:rFonts w:ascii="Arial" w:hAnsi="Arial"/>
        </w:rPr>
        <w:t xml:space="preserve"> identification number</w:t>
      </w:r>
      <w:r w:rsidR="00C96DD4" w:rsidRPr="007A5227">
        <w:rPr>
          <w:rFonts w:ascii="Arial" w:hAnsi="Arial"/>
        </w:rPr>
        <w:t>s</w:t>
      </w:r>
      <w:r w:rsidR="00030768" w:rsidRPr="007A5227">
        <w:rPr>
          <w:rFonts w:ascii="Arial" w:hAnsi="Arial"/>
        </w:rPr>
        <w:t xml:space="preserve"> </w:t>
      </w:r>
      <w:r w:rsidR="00C618F6" w:rsidRPr="007A5227">
        <w:rPr>
          <w:rFonts w:ascii="Arial" w:hAnsi="Arial"/>
        </w:rPr>
        <w:t xml:space="preserve">of </w:t>
      </w:r>
      <w:r w:rsidR="00C618F6" w:rsidRPr="007A5227">
        <w:rPr>
          <w:rFonts w:ascii="Arial" w:hAnsi="Arial"/>
          <w:i/>
        </w:rPr>
        <w:t>FLO11A</w:t>
      </w:r>
      <w:r w:rsidR="004B0B42" w:rsidRPr="007A5227">
        <w:rPr>
          <w:rFonts w:ascii="Arial" w:hAnsi="Arial"/>
        </w:rPr>
        <w:t xml:space="preserve"> domain </w:t>
      </w:r>
      <w:r w:rsidR="00602FCE" w:rsidRPr="007A5227">
        <w:rPr>
          <w:rFonts w:ascii="Arial" w:hAnsi="Arial"/>
        </w:rPr>
        <w:t xml:space="preserve">bearing </w:t>
      </w:r>
      <w:r w:rsidR="004B0B42" w:rsidRPr="007A5227">
        <w:rPr>
          <w:rFonts w:ascii="Arial" w:hAnsi="Arial"/>
        </w:rPr>
        <w:t xml:space="preserve">proteins </w:t>
      </w:r>
      <w:r w:rsidR="00C96DD4" w:rsidRPr="007A5227">
        <w:rPr>
          <w:rFonts w:ascii="Arial" w:hAnsi="Arial"/>
        </w:rPr>
        <w:t>are</w:t>
      </w:r>
      <w:r w:rsidR="00517594" w:rsidRPr="007A5227">
        <w:rPr>
          <w:rFonts w:ascii="Arial" w:hAnsi="Arial"/>
        </w:rPr>
        <w:t xml:space="preserve"> shown in parenthese</w:t>
      </w:r>
      <w:r w:rsidR="000F6129" w:rsidRPr="007A5227">
        <w:rPr>
          <w:rFonts w:ascii="Arial" w:hAnsi="Arial"/>
        </w:rPr>
        <w:t>s</w:t>
      </w:r>
      <w:r w:rsidR="00C618F6" w:rsidRPr="007A5227">
        <w:rPr>
          <w:rFonts w:ascii="Arial" w:hAnsi="Arial"/>
        </w:rPr>
        <w:t>, when available</w:t>
      </w:r>
      <w:r w:rsidR="000207B3" w:rsidRPr="007A5227">
        <w:rPr>
          <w:rFonts w:ascii="Arial" w:hAnsi="Arial"/>
        </w:rPr>
        <w:t>.</w:t>
      </w:r>
    </w:p>
    <w:p w14:paraId="7A299016" w14:textId="33A76496" w:rsidR="000E4DDE" w:rsidRPr="007A5227" w:rsidRDefault="00380BDE" w:rsidP="00517594">
      <w:pPr>
        <w:spacing w:line="480" w:lineRule="auto"/>
        <w:rPr>
          <w:rFonts w:ascii="Arial" w:hAnsi="Arial"/>
        </w:rPr>
      </w:pPr>
      <w:r w:rsidRPr="007A5227">
        <w:rPr>
          <w:rFonts w:ascii="Arial" w:hAnsi="Arial"/>
          <w:vertAlign w:val="superscript"/>
        </w:rPr>
        <w:t>2</w:t>
      </w:r>
      <w:r w:rsidRPr="007A5227">
        <w:rPr>
          <w:rFonts w:ascii="Arial" w:hAnsi="Arial"/>
        </w:rPr>
        <w:t>For proteins carrying multiple Flo11</w:t>
      </w:r>
      <w:r w:rsidR="00AE2857" w:rsidRPr="007A5227">
        <w:rPr>
          <w:rFonts w:ascii="Arial" w:hAnsi="Arial"/>
        </w:rPr>
        <w:t>A</w:t>
      </w:r>
      <w:r w:rsidRPr="007A5227">
        <w:rPr>
          <w:rFonts w:ascii="Arial" w:hAnsi="Arial"/>
        </w:rPr>
        <w:t xml:space="preserve"> domains, the relative position </w:t>
      </w:r>
      <w:r w:rsidR="0083048A" w:rsidRPr="007A5227">
        <w:rPr>
          <w:rFonts w:ascii="Arial" w:hAnsi="Arial"/>
        </w:rPr>
        <w:t xml:space="preserve">(A, B or C) </w:t>
      </w:r>
      <w:r w:rsidRPr="007A5227">
        <w:rPr>
          <w:rFonts w:ascii="Arial" w:hAnsi="Arial"/>
        </w:rPr>
        <w:t>of the domain used is</w:t>
      </w:r>
      <w:r w:rsidR="00A63C71" w:rsidRPr="007A5227">
        <w:rPr>
          <w:rFonts w:ascii="Arial" w:hAnsi="Arial"/>
        </w:rPr>
        <w:t xml:space="preserve"> indicated after the </w:t>
      </w:r>
      <w:proofErr w:type="spellStart"/>
      <w:r w:rsidR="00A63C71" w:rsidRPr="007A5227">
        <w:rPr>
          <w:rFonts w:ascii="Arial" w:hAnsi="Arial"/>
        </w:rPr>
        <w:t>UniProt</w:t>
      </w:r>
      <w:proofErr w:type="spellEnd"/>
      <w:r w:rsidR="00A63C71" w:rsidRPr="007A5227">
        <w:rPr>
          <w:rFonts w:ascii="Arial" w:hAnsi="Arial"/>
        </w:rPr>
        <w:t xml:space="preserve"> number.</w:t>
      </w:r>
    </w:p>
    <w:p w14:paraId="5AD01C7E" w14:textId="77777777" w:rsidR="007F6CB8" w:rsidRDefault="000E4DDE" w:rsidP="00DC5EAE">
      <w:pPr>
        <w:spacing w:line="480" w:lineRule="auto"/>
        <w:rPr>
          <w:rFonts w:ascii="Arial" w:hAnsi="Arial"/>
        </w:rPr>
      </w:pPr>
      <w:r w:rsidRPr="007A5227">
        <w:rPr>
          <w:rFonts w:ascii="Arial" w:hAnsi="Arial"/>
          <w:vertAlign w:val="superscript"/>
        </w:rPr>
        <w:t>3</w:t>
      </w:r>
      <w:r w:rsidR="000207B3" w:rsidRPr="007A5227">
        <w:rPr>
          <w:rFonts w:ascii="Arial" w:hAnsi="Arial"/>
        </w:rPr>
        <w:t xml:space="preserve">For </w:t>
      </w:r>
      <w:r w:rsidR="000207B3" w:rsidRPr="007A5227">
        <w:rPr>
          <w:rFonts w:ascii="Arial" w:hAnsi="Arial"/>
          <w:i/>
        </w:rPr>
        <w:t>S. paradoxus</w:t>
      </w:r>
      <w:r w:rsidR="000207B3" w:rsidRPr="007A5227">
        <w:rPr>
          <w:rFonts w:ascii="Arial" w:hAnsi="Arial"/>
        </w:rPr>
        <w:t xml:space="preserve">, </w:t>
      </w:r>
      <w:r w:rsidR="000207B3" w:rsidRPr="007A5227">
        <w:rPr>
          <w:rFonts w:ascii="Arial" w:hAnsi="Arial"/>
          <w:i/>
        </w:rPr>
        <w:t>FLO11A</w:t>
      </w:r>
      <w:r w:rsidR="000207B3" w:rsidRPr="007A5227">
        <w:rPr>
          <w:rFonts w:ascii="Arial" w:hAnsi="Arial"/>
        </w:rPr>
        <w:t xml:space="preserve"> from strain CBS432 was used.</w:t>
      </w:r>
    </w:p>
    <w:p w14:paraId="64782948" w14:textId="0855B451" w:rsidR="00550DA6" w:rsidRPr="00E22FA4" w:rsidRDefault="00550DA6" w:rsidP="00DC5EAE">
      <w:pPr>
        <w:spacing w:line="480" w:lineRule="auto"/>
        <w:rPr>
          <w:rFonts w:ascii="Arial" w:hAnsi="Arial"/>
          <w:b/>
          <w:bCs/>
          <w:lang w:val="de-DE"/>
        </w:rPr>
      </w:pPr>
      <w:r w:rsidRPr="00E22FA4">
        <w:rPr>
          <w:rFonts w:ascii="Arial" w:hAnsi="Arial"/>
          <w:b/>
          <w:bCs/>
          <w:lang w:val="de-DE"/>
        </w:rPr>
        <w:t>References</w:t>
      </w:r>
    </w:p>
    <w:p w14:paraId="79B7AFA1" w14:textId="77777777" w:rsidR="00550DA6" w:rsidRPr="00550DA6" w:rsidRDefault="00550DA6" w:rsidP="00550DA6">
      <w:pPr>
        <w:pStyle w:val="EndNoteBibliography"/>
        <w:ind w:left="720" w:hanging="720"/>
        <w:rPr>
          <w:noProof/>
        </w:rPr>
      </w:pPr>
      <w:r>
        <w:fldChar w:fldCharType="begin"/>
      </w:r>
      <w:r w:rsidRPr="00E22FA4">
        <w:rPr>
          <w:lang w:val="de-DE"/>
        </w:rPr>
        <w:instrText xml:space="preserve"> ADDIN EN.REFLIST </w:instrText>
      </w:r>
      <w:r>
        <w:fldChar w:fldCharType="separate"/>
      </w:r>
      <w:r w:rsidRPr="00E22FA4">
        <w:rPr>
          <w:noProof/>
          <w:lang w:val="de-DE"/>
        </w:rPr>
        <w:t xml:space="preserve">BRAUS, G. H., GRUNDMANN, O., BRÜCKNER, S. &amp; MÖSCH, H.-U. 2003. </w:t>
      </w:r>
      <w:r w:rsidRPr="00550DA6">
        <w:rPr>
          <w:noProof/>
        </w:rPr>
        <w:t xml:space="preserve">Amino acid starvation and Gcn4p regulate adhesive growth and </w:t>
      </w:r>
      <w:r w:rsidRPr="00550DA6">
        <w:rPr>
          <w:i/>
          <w:noProof/>
        </w:rPr>
        <w:t>FLO11</w:t>
      </w:r>
      <w:r w:rsidRPr="00550DA6">
        <w:rPr>
          <w:noProof/>
        </w:rPr>
        <w:t xml:space="preserve"> gene expression in </w:t>
      </w:r>
      <w:r w:rsidRPr="00550DA6">
        <w:rPr>
          <w:i/>
          <w:noProof/>
        </w:rPr>
        <w:t>Saccharomyces cerevisiae</w:t>
      </w:r>
      <w:r w:rsidRPr="00550DA6">
        <w:rPr>
          <w:noProof/>
        </w:rPr>
        <w:t xml:space="preserve">. </w:t>
      </w:r>
      <w:r w:rsidRPr="00550DA6">
        <w:rPr>
          <w:i/>
          <w:noProof/>
        </w:rPr>
        <w:t>Mol Biol Cell,</w:t>
      </w:r>
      <w:r w:rsidRPr="00550DA6">
        <w:rPr>
          <w:noProof/>
        </w:rPr>
        <w:t xml:space="preserve"> 14</w:t>
      </w:r>
      <w:r w:rsidRPr="00550DA6">
        <w:rPr>
          <w:b/>
          <w:noProof/>
        </w:rPr>
        <w:t>,</w:t>
      </w:r>
      <w:r w:rsidRPr="00550DA6">
        <w:rPr>
          <w:noProof/>
        </w:rPr>
        <w:t xml:space="preserve"> 4272-84.</w:t>
      </w:r>
    </w:p>
    <w:p w14:paraId="7D1DB85F" w14:textId="77777777" w:rsidR="00550DA6" w:rsidRPr="00E22FA4" w:rsidRDefault="00550DA6" w:rsidP="00550DA6">
      <w:pPr>
        <w:pStyle w:val="EndNoteBibliography"/>
        <w:ind w:left="720" w:hanging="720"/>
        <w:rPr>
          <w:noProof/>
          <w:lang w:val="de-DE"/>
        </w:rPr>
      </w:pPr>
      <w:r w:rsidRPr="00550DA6">
        <w:rPr>
          <w:noProof/>
        </w:rPr>
        <w:t>GIETZ, R. D. &amp; SUGINO, A. 1988. New yeast-</w:t>
      </w:r>
      <w:r w:rsidRPr="00550DA6">
        <w:rPr>
          <w:i/>
          <w:noProof/>
        </w:rPr>
        <w:t>Escherichia coli</w:t>
      </w:r>
      <w:r w:rsidRPr="00550DA6">
        <w:rPr>
          <w:noProof/>
        </w:rPr>
        <w:t xml:space="preserve"> shuttle vectors constructed with in vitro mutagenized yeast genes lacking six-base pair restriction sites. </w:t>
      </w:r>
      <w:r w:rsidRPr="00E22FA4">
        <w:rPr>
          <w:i/>
          <w:noProof/>
          <w:lang w:val="de-DE"/>
        </w:rPr>
        <w:t>Gene,</w:t>
      </w:r>
      <w:r w:rsidRPr="00E22FA4">
        <w:rPr>
          <w:noProof/>
          <w:lang w:val="de-DE"/>
        </w:rPr>
        <w:t xml:space="preserve"> 74</w:t>
      </w:r>
      <w:r w:rsidRPr="00E22FA4">
        <w:rPr>
          <w:b/>
          <w:noProof/>
          <w:lang w:val="de-DE"/>
        </w:rPr>
        <w:t>,</w:t>
      </w:r>
      <w:r w:rsidRPr="00E22FA4">
        <w:rPr>
          <w:noProof/>
          <w:lang w:val="de-DE"/>
        </w:rPr>
        <w:t xml:space="preserve"> 527-534.</w:t>
      </w:r>
    </w:p>
    <w:p w14:paraId="3B91D279" w14:textId="77777777" w:rsidR="00550DA6" w:rsidRPr="00E22FA4" w:rsidRDefault="00550DA6" w:rsidP="00550DA6">
      <w:pPr>
        <w:pStyle w:val="EndNoteBibliography"/>
        <w:ind w:left="720" w:hanging="720"/>
        <w:rPr>
          <w:noProof/>
          <w:lang w:val="de-DE"/>
        </w:rPr>
      </w:pPr>
      <w:r w:rsidRPr="00E22FA4">
        <w:rPr>
          <w:noProof/>
          <w:lang w:val="de-DE"/>
        </w:rPr>
        <w:t xml:space="preserve">KNOP, M., SIEGERS, K., PEREIRA, G., ZACHARIAE, W., WINSOR, B., NASMYTH, K. &amp; SCHIEBEL, E. 1999. </w:t>
      </w:r>
      <w:r w:rsidRPr="00550DA6">
        <w:rPr>
          <w:noProof/>
        </w:rPr>
        <w:t xml:space="preserve">Epitope tagging of yeast genes using a PCR-based strategy: more tags and improved practical routines. </w:t>
      </w:r>
      <w:r w:rsidRPr="00E22FA4">
        <w:rPr>
          <w:i/>
          <w:noProof/>
          <w:lang w:val="de-DE"/>
        </w:rPr>
        <w:t>Yeast,</w:t>
      </w:r>
      <w:r w:rsidRPr="00E22FA4">
        <w:rPr>
          <w:noProof/>
          <w:lang w:val="de-DE"/>
        </w:rPr>
        <w:t xml:space="preserve"> 15</w:t>
      </w:r>
      <w:r w:rsidRPr="00E22FA4">
        <w:rPr>
          <w:b/>
          <w:noProof/>
          <w:lang w:val="de-DE"/>
        </w:rPr>
        <w:t>,</w:t>
      </w:r>
      <w:r w:rsidRPr="00E22FA4">
        <w:rPr>
          <w:noProof/>
          <w:lang w:val="de-DE"/>
        </w:rPr>
        <w:t xml:space="preserve"> 963-72.</w:t>
      </w:r>
    </w:p>
    <w:p w14:paraId="21861D95" w14:textId="77777777" w:rsidR="00550DA6" w:rsidRPr="00550DA6" w:rsidRDefault="00550DA6" w:rsidP="00550DA6">
      <w:pPr>
        <w:pStyle w:val="EndNoteBibliography"/>
        <w:ind w:left="720" w:hanging="720"/>
        <w:rPr>
          <w:noProof/>
        </w:rPr>
      </w:pPr>
      <w:r w:rsidRPr="00E22FA4">
        <w:rPr>
          <w:noProof/>
          <w:lang w:val="de-DE"/>
        </w:rPr>
        <w:t xml:space="preserve">KRAUSHAAR, T., BRÜCKNER, S., VEELDERS, M., RHINOW, D., SCHREINER, F., BIRKE, R., PAGENSTECHER, A., MÖSCH, H.-U. &amp; ESSEN, L.-O. 2015. </w:t>
      </w:r>
      <w:r w:rsidRPr="00550DA6">
        <w:rPr>
          <w:noProof/>
        </w:rPr>
        <w:t xml:space="preserve">Interactions by the Fungal Flo11 Adhesin Depend on a Fibronectin Type III-like Adhesin Domain Girdled by Aromatic Bands. </w:t>
      </w:r>
      <w:r w:rsidRPr="00550DA6">
        <w:rPr>
          <w:i/>
          <w:noProof/>
        </w:rPr>
        <w:t>Structure,</w:t>
      </w:r>
      <w:r w:rsidRPr="00550DA6">
        <w:rPr>
          <w:noProof/>
        </w:rPr>
        <w:t xml:space="preserve"> 23</w:t>
      </w:r>
      <w:r w:rsidRPr="00550DA6">
        <w:rPr>
          <w:b/>
          <w:noProof/>
        </w:rPr>
        <w:t>,</w:t>
      </w:r>
      <w:r w:rsidRPr="00550DA6">
        <w:rPr>
          <w:noProof/>
        </w:rPr>
        <w:t xml:space="preserve"> 1005-17.</w:t>
      </w:r>
    </w:p>
    <w:p w14:paraId="4E042E33" w14:textId="77777777" w:rsidR="00550DA6" w:rsidRPr="00550DA6" w:rsidRDefault="00550DA6" w:rsidP="00550DA6">
      <w:pPr>
        <w:pStyle w:val="EndNoteBibliography"/>
        <w:ind w:left="720" w:hanging="720"/>
        <w:rPr>
          <w:noProof/>
        </w:rPr>
      </w:pPr>
      <w:r w:rsidRPr="00550DA6">
        <w:rPr>
          <w:noProof/>
        </w:rPr>
        <w:t xml:space="preserve">SIKORSKI, R. S. &amp; HIETER, P. 1989. A system of shuttle vectors and yeast host strains designed for efficient manipulation of DNA in </w:t>
      </w:r>
      <w:r w:rsidRPr="00550DA6">
        <w:rPr>
          <w:i/>
          <w:noProof/>
        </w:rPr>
        <w:t>Saccharomyces cerevisiae</w:t>
      </w:r>
      <w:r w:rsidRPr="00550DA6">
        <w:rPr>
          <w:noProof/>
        </w:rPr>
        <w:t xml:space="preserve">. </w:t>
      </w:r>
      <w:r w:rsidRPr="00550DA6">
        <w:rPr>
          <w:i/>
          <w:noProof/>
        </w:rPr>
        <w:t>Genetics,</w:t>
      </w:r>
      <w:r w:rsidRPr="00550DA6">
        <w:rPr>
          <w:noProof/>
        </w:rPr>
        <w:t xml:space="preserve"> 122</w:t>
      </w:r>
      <w:r w:rsidRPr="00550DA6">
        <w:rPr>
          <w:b/>
          <w:noProof/>
        </w:rPr>
        <w:t>,</w:t>
      </w:r>
      <w:r w:rsidRPr="00550DA6">
        <w:rPr>
          <w:noProof/>
        </w:rPr>
        <w:t xml:space="preserve"> 19-27.</w:t>
      </w:r>
    </w:p>
    <w:p w14:paraId="240EDC60" w14:textId="77777777" w:rsidR="00550DA6" w:rsidRPr="00550DA6" w:rsidRDefault="00550DA6" w:rsidP="00550DA6">
      <w:pPr>
        <w:pStyle w:val="EndNoteBibliography"/>
        <w:ind w:left="720" w:hanging="720"/>
        <w:rPr>
          <w:noProof/>
        </w:rPr>
      </w:pPr>
      <w:r w:rsidRPr="00550DA6">
        <w:rPr>
          <w:noProof/>
        </w:rPr>
        <w:t xml:space="preserve">USHERENKO, S., STIBBE, H., MUSCO, M., ESSEN, L. O., KOSTINA, E. A. &amp; TAXIS, C. 2014. Photo-sensitive degron variants for tuning protein stability by light. </w:t>
      </w:r>
      <w:r w:rsidRPr="00550DA6">
        <w:rPr>
          <w:i/>
          <w:noProof/>
        </w:rPr>
        <w:t>BMC Syst Biol,</w:t>
      </w:r>
      <w:r w:rsidRPr="00550DA6">
        <w:rPr>
          <w:noProof/>
        </w:rPr>
        <w:t xml:space="preserve"> 8</w:t>
      </w:r>
      <w:r w:rsidRPr="00550DA6">
        <w:rPr>
          <w:b/>
          <w:noProof/>
        </w:rPr>
        <w:t>,</w:t>
      </w:r>
      <w:r w:rsidRPr="00550DA6">
        <w:rPr>
          <w:noProof/>
        </w:rPr>
        <w:t xml:space="preserve"> 128.</w:t>
      </w:r>
    </w:p>
    <w:p w14:paraId="7E4C0A91" w14:textId="116D2AC7" w:rsidR="002772D7" w:rsidRPr="007A5227" w:rsidRDefault="00550DA6" w:rsidP="00DC5EAE">
      <w:pPr>
        <w:spacing w:line="480" w:lineRule="auto"/>
        <w:rPr>
          <w:rFonts w:ascii="Arial" w:hAnsi="Arial"/>
        </w:rPr>
      </w:pPr>
      <w:r>
        <w:rPr>
          <w:rFonts w:ascii="Arial" w:hAnsi="Arial"/>
        </w:rPr>
        <w:fldChar w:fldCharType="end"/>
      </w:r>
    </w:p>
    <w:sectPr w:rsidR="002772D7" w:rsidRPr="007A5227" w:rsidSect="00F16C8C">
      <w:footerReference w:type="default" r:id="rId8"/>
      <w:pgSz w:w="16840" w:h="11900" w:orient="landscape"/>
      <w:pgMar w:top="1418" w:right="1134" w:bottom="1418" w:left="1418" w:header="709" w:footer="709" w:gutter="0"/>
      <w:cols w:space="708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516DB60" w14:textId="77777777" w:rsidR="004F713D" w:rsidRDefault="004F713D">
      <w:pPr>
        <w:pStyle w:val="Standa1"/>
      </w:pPr>
      <w:r>
        <w:separator/>
      </w:r>
    </w:p>
  </w:endnote>
  <w:endnote w:type="continuationSeparator" w:id="0">
    <w:p w14:paraId="4D631908" w14:textId="77777777" w:rsidR="004F713D" w:rsidRDefault="004F713D">
      <w:pPr>
        <w:pStyle w:val="Standa1"/>
      </w:pPr>
      <w:r>
        <w:continuationSeparator/>
      </w:r>
    </w:p>
  </w:endnote>
  <w:endnote w:type="continuationNotice" w:id="1">
    <w:p w14:paraId="16BA204C" w14:textId="77777777" w:rsidR="004F713D" w:rsidRDefault="004F713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909A14" w14:textId="77777777" w:rsidR="001F179D" w:rsidRPr="00445EE0" w:rsidRDefault="001F179D">
    <w:pPr>
      <w:pStyle w:val="Fuzei"/>
      <w:jc w:val="center"/>
      <w:rPr>
        <w:rFonts w:ascii="Arial" w:hAnsi="Arial"/>
      </w:rPr>
    </w:pPr>
    <w:r w:rsidRPr="00445EE0">
      <w:rPr>
        <w:rStyle w:val="Seitenzahl"/>
        <w:rFonts w:ascii="Arial" w:hAnsi="Arial"/>
      </w:rPr>
      <w:fldChar w:fldCharType="begin"/>
    </w:r>
    <w:r w:rsidRPr="00445EE0">
      <w:rPr>
        <w:rStyle w:val="Seitenzahl"/>
        <w:rFonts w:ascii="Arial" w:hAnsi="Arial"/>
      </w:rPr>
      <w:instrText xml:space="preserve"> PAGE </w:instrText>
    </w:r>
    <w:r w:rsidRPr="00445EE0">
      <w:rPr>
        <w:rStyle w:val="Seitenzahl"/>
        <w:rFonts w:ascii="Arial" w:hAnsi="Arial"/>
      </w:rPr>
      <w:fldChar w:fldCharType="separate"/>
    </w:r>
    <w:r>
      <w:rPr>
        <w:rStyle w:val="Seitenzahl"/>
        <w:rFonts w:ascii="Arial" w:hAnsi="Arial"/>
        <w:noProof/>
      </w:rPr>
      <w:t>28</w:t>
    </w:r>
    <w:r w:rsidRPr="00445EE0">
      <w:rPr>
        <w:rStyle w:val="Seitenzahl"/>
        <w:rFonts w:ascii="Arial" w:hAnsi="Arial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211D96D" w14:textId="77777777" w:rsidR="004F713D" w:rsidRDefault="004F713D">
      <w:pPr>
        <w:pStyle w:val="Standa1"/>
      </w:pPr>
      <w:r>
        <w:separator/>
      </w:r>
    </w:p>
  </w:footnote>
  <w:footnote w:type="continuationSeparator" w:id="0">
    <w:p w14:paraId="777DD855" w14:textId="77777777" w:rsidR="004F713D" w:rsidRDefault="004F713D">
      <w:pPr>
        <w:pStyle w:val="Standa1"/>
      </w:pPr>
      <w:r>
        <w:continuationSeparator/>
      </w:r>
    </w:p>
  </w:footnote>
  <w:footnote w:type="continuationNotice" w:id="1">
    <w:p w14:paraId="27EEE83F" w14:textId="77777777" w:rsidR="004F713D" w:rsidRDefault="004F713D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48B6D0CC"/>
    <w:lvl w:ilvl="0">
      <w:start w:val="1"/>
      <w:numFmt w:val="bullet"/>
      <w:pStyle w:val="NoteLevel1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1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1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pStyle w:val="NoteLevel41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1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1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1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pStyle w:val="NoteLevel81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1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56240D"/>
    <w:multiLevelType w:val="hybridMultilevel"/>
    <w:tmpl w:val="91529E9C"/>
    <w:lvl w:ilvl="0" w:tplc="3AC03E3E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462C91E0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B2C4B6B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4ECC658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A0C0575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C3761F4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F2ECCFB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ACD2623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2D8CD20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B5C7108"/>
    <w:multiLevelType w:val="hybridMultilevel"/>
    <w:tmpl w:val="321243C0"/>
    <w:lvl w:ilvl="0" w:tplc="6EE49A1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F120F9B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B7D865C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703C30F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6A605168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6B8A0D2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0B1C6CE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D7BCE11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134232D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41F1519"/>
    <w:multiLevelType w:val="hybridMultilevel"/>
    <w:tmpl w:val="11DC8C22"/>
    <w:lvl w:ilvl="0" w:tplc="84065C54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84A062B6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7F9ACB8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8940080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77708CB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67ACCB6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DC40060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7270A634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8AD204C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69468D6"/>
    <w:multiLevelType w:val="hybridMultilevel"/>
    <w:tmpl w:val="66564CCE"/>
    <w:lvl w:ilvl="0" w:tplc="DD302AE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A886C9A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D85E48B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2F34555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82407706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9F18048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3FF024F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7A5803E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64DA6EB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F3A2C9C"/>
    <w:multiLevelType w:val="hybridMultilevel"/>
    <w:tmpl w:val="1AE8B6E8"/>
    <w:lvl w:ilvl="0" w:tplc="765052C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A4FAB26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C6EA778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0CCA122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416E8EB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B0F08FC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0572629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611E1A98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A8789DD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25723CA7"/>
    <w:multiLevelType w:val="hybridMultilevel"/>
    <w:tmpl w:val="AB94DDD0"/>
    <w:lvl w:ilvl="0" w:tplc="5846F466"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eastAsia="Times New Roman" w:hAnsi="Times New Roman" w:hint="default"/>
        <w:w w:val="0"/>
      </w:rPr>
    </w:lvl>
    <w:lvl w:ilvl="1" w:tplc="04070003" w:tentative="1">
      <w:start w:val="1"/>
      <w:numFmt w:val="bullet"/>
      <w:lvlText w:val="o"/>
      <w:lvlJc w:val="left"/>
      <w:pPr>
        <w:tabs>
          <w:tab w:val="num" w:pos="1140"/>
        </w:tabs>
        <w:ind w:left="11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1860"/>
        </w:tabs>
        <w:ind w:left="18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580"/>
        </w:tabs>
        <w:ind w:left="25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300"/>
        </w:tabs>
        <w:ind w:left="33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020"/>
        </w:tabs>
        <w:ind w:left="40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4740"/>
        </w:tabs>
        <w:ind w:left="47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460"/>
        </w:tabs>
        <w:ind w:left="54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180"/>
        </w:tabs>
        <w:ind w:left="6180" w:hanging="360"/>
      </w:pPr>
      <w:rPr>
        <w:rFonts w:ascii="Wingdings" w:hAnsi="Wingdings" w:hint="default"/>
      </w:rPr>
    </w:lvl>
  </w:abstractNum>
  <w:abstractNum w:abstractNumId="7" w15:restartNumberingAfterBreak="0">
    <w:nsid w:val="319C77BE"/>
    <w:multiLevelType w:val="hybridMultilevel"/>
    <w:tmpl w:val="04C2D942"/>
    <w:lvl w:ilvl="0" w:tplc="74FA1B7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B276D54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B64E63B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45EE0DDA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BC88314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8E1A24A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AB6CC7D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3C643366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1F94E3A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452F6BE1"/>
    <w:multiLevelType w:val="hybridMultilevel"/>
    <w:tmpl w:val="E43423D2"/>
    <w:lvl w:ilvl="0" w:tplc="B62AEC5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C73264DA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76EA868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921E310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1A64D246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454CC62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C5D413E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37123CA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3D1228A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4A9A4177"/>
    <w:multiLevelType w:val="hybridMultilevel"/>
    <w:tmpl w:val="5660F328"/>
    <w:lvl w:ilvl="0" w:tplc="F8F6820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E612EF9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32EAB7A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BB0C36E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B4AE27AE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88AE1BF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7C5C396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AB300514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2FE24C3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5CA270C7"/>
    <w:multiLevelType w:val="hybridMultilevel"/>
    <w:tmpl w:val="C45C72EE"/>
    <w:lvl w:ilvl="0" w:tplc="00029C34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  <w:i w:val="0"/>
        <w:w w:val="0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DFD7715"/>
    <w:multiLevelType w:val="hybridMultilevel"/>
    <w:tmpl w:val="7DE4F2E0"/>
    <w:lvl w:ilvl="0" w:tplc="0BD8C48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DBC6CB3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FB429CD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93441AF6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BC721010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849E16B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DA9C2B2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3F68039C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B58E966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66DB3E61"/>
    <w:multiLevelType w:val="multilevel"/>
    <w:tmpl w:val="B76E8A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6"/>
  </w:num>
  <w:num w:numId="2">
    <w:abstractNumId w:val="8"/>
  </w:num>
  <w:num w:numId="3">
    <w:abstractNumId w:val="9"/>
  </w:num>
  <w:num w:numId="4">
    <w:abstractNumId w:val="4"/>
  </w:num>
  <w:num w:numId="5">
    <w:abstractNumId w:val="5"/>
  </w:num>
  <w:num w:numId="6">
    <w:abstractNumId w:val="2"/>
  </w:num>
  <w:num w:numId="7">
    <w:abstractNumId w:val="11"/>
  </w:num>
  <w:num w:numId="8">
    <w:abstractNumId w:val="3"/>
  </w:num>
  <w:num w:numId="9">
    <w:abstractNumId w:val="1"/>
  </w:num>
  <w:num w:numId="10">
    <w:abstractNumId w:val="7"/>
  </w:num>
  <w:num w:numId="11">
    <w:abstractNumId w:val="10"/>
  </w:num>
  <w:num w:numId="12">
    <w:abstractNumId w:val="0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63"/>
  <w:embedSystemFonts/>
  <w:proofState w:spelling="clean" w:grammar="clean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09"/>
  <w:hyphenationZone w:val="425"/>
  <w:doNotHyphenateCaps/>
  <w:drawingGridHorizontalSpacing w:val="120"/>
  <w:drawingGridVerticalSpacing w:val="163"/>
  <w:displayHorizontalDrawingGridEvery w:val="0"/>
  <w:displayVerticalDrawingGridEvery w:val="0"/>
  <w:noPunctuationKerning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zasddrprvd9kesxxlveat4vv0rvv2p9rrw&quot;&gt;HUM_Main_Library&lt;record-ids&gt;&lt;item&gt;253&lt;/item&gt;&lt;item&gt;600&lt;/item&gt;&lt;item&gt;1966&lt;/item&gt;&lt;item&gt;2447&lt;/item&gt;&lt;item&gt;2568&lt;/item&gt;&lt;item&gt;2801&lt;/item&gt;&lt;/record-ids&gt;&lt;/item&gt;&lt;/Libraries&gt;"/>
  </w:docVars>
  <w:rsids>
    <w:rsidRoot w:val="000C21E4"/>
    <w:rsid w:val="000003FB"/>
    <w:rsid w:val="000006BB"/>
    <w:rsid w:val="00000732"/>
    <w:rsid w:val="00000AAC"/>
    <w:rsid w:val="00001094"/>
    <w:rsid w:val="00001A4A"/>
    <w:rsid w:val="00001CBD"/>
    <w:rsid w:val="00001DBB"/>
    <w:rsid w:val="000021A4"/>
    <w:rsid w:val="000026F0"/>
    <w:rsid w:val="00002E5D"/>
    <w:rsid w:val="00002FAC"/>
    <w:rsid w:val="00003014"/>
    <w:rsid w:val="00003242"/>
    <w:rsid w:val="00003297"/>
    <w:rsid w:val="00003F00"/>
    <w:rsid w:val="00004001"/>
    <w:rsid w:val="000040A8"/>
    <w:rsid w:val="00004164"/>
    <w:rsid w:val="00004474"/>
    <w:rsid w:val="00004BE1"/>
    <w:rsid w:val="000054AC"/>
    <w:rsid w:val="00005508"/>
    <w:rsid w:val="00005701"/>
    <w:rsid w:val="00005764"/>
    <w:rsid w:val="00005AA3"/>
    <w:rsid w:val="00005AEC"/>
    <w:rsid w:val="00005E27"/>
    <w:rsid w:val="00005FBF"/>
    <w:rsid w:val="0000609C"/>
    <w:rsid w:val="00006CFB"/>
    <w:rsid w:val="0000705E"/>
    <w:rsid w:val="00007207"/>
    <w:rsid w:val="000074EB"/>
    <w:rsid w:val="00007C2C"/>
    <w:rsid w:val="00007EF5"/>
    <w:rsid w:val="00007F50"/>
    <w:rsid w:val="0001019F"/>
    <w:rsid w:val="000101DD"/>
    <w:rsid w:val="00010248"/>
    <w:rsid w:val="00010717"/>
    <w:rsid w:val="00010A24"/>
    <w:rsid w:val="00010A96"/>
    <w:rsid w:val="00010AC9"/>
    <w:rsid w:val="00011159"/>
    <w:rsid w:val="000115EE"/>
    <w:rsid w:val="00011776"/>
    <w:rsid w:val="00011D3C"/>
    <w:rsid w:val="000120BC"/>
    <w:rsid w:val="00012238"/>
    <w:rsid w:val="000134AD"/>
    <w:rsid w:val="00013577"/>
    <w:rsid w:val="000135A4"/>
    <w:rsid w:val="00013CF9"/>
    <w:rsid w:val="00014258"/>
    <w:rsid w:val="00014270"/>
    <w:rsid w:val="00014C72"/>
    <w:rsid w:val="00014CD0"/>
    <w:rsid w:val="00015440"/>
    <w:rsid w:val="0001548E"/>
    <w:rsid w:val="00015498"/>
    <w:rsid w:val="00015682"/>
    <w:rsid w:val="00015951"/>
    <w:rsid w:val="00015A8E"/>
    <w:rsid w:val="00015BC6"/>
    <w:rsid w:val="00015D55"/>
    <w:rsid w:val="000167EB"/>
    <w:rsid w:val="00016A60"/>
    <w:rsid w:val="00016CE9"/>
    <w:rsid w:val="00016D4C"/>
    <w:rsid w:val="0001791C"/>
    <w:rsid w:val="00017B06"/>
    <w:rsid w:val="00017C41"/>
    <w:rsid w:val="00017C98"/>
    <w:rsid w:val="00017D06"/>
    <w:rsid w:val="00017EF1"/>
    <w:rsid w:val="00020079"/>
    <w:rsid w:val="000207B3"/>
    <w:rsid w:val="00020841"/>
    <w:rsid w:val="00020A83"/>
    <w:rsid w:val="00020C05"/>
    <w:rsid w:val="00021581"/>
    <w:rsid w:val="00021681"/>
    <w:rsid w:val="00021759"/>
    <w:rsid w:val="00021D9C"/>
    <w:rsid w:val="00021F40"/>
    <w:rsid w:val="0002272C"/>
    <w:rsid w:val="000227AE"/>
    <w:rsid w:val="00022C20"/>
    <w:rsid w:val="00022C5D"/>
    <w:rsid w:val="00022E8B"/>
    <w:rsid w:val="00022F92"/>
    <w:rsid w:val="0002349D"/>
    <w:rsid w:val="00023535"/>
    <w:rsid w:val="0002388F"/>
    <w:rsid w:val="00023A56"/>
    <w:rsid w:val="00023A84"/>
    <w:rsid w:val="00023F06"/>
    <w:rsid w:val="00023F2D"/>
    <w:rsid w:val="00023F47"/>
    <w:rsid w:val="000240E4"/>
    <w:rsid w:val="00024312"/>
    <w:rsid w:val="000248CE"/>
    <w:rsid w:val="00024ADD"/>
    <w:rsid w:val="00024BD2"/>
    <w:rsid w:val="00025134"/>
    <w:rsid w:val="000256F5"/>
    <w:rsid w:val="000257B7"/>
    <w:rsid w:val="0002767B"/>
    <w:rsid w:val="0002777F"/>
    <w:rsid w:val="000277FE"/>
    <w:rsid w:val="00027BA9"/>
    <w:rsid w:val="00027CFC"/>
    <w:rsid w:val="00027E17"/>
    <w:rsid w:val="00030067"/>
    <w:rsid w:val="00030244"/>
    <w:rsid w:val="000305E4"/>
    <w:rsid w:val="000306E7"/>
    <w:rsid w:val="00030768"/>
    <w:rsid w:val="000308C0"/>
    <w:rsid w:val="00030B70"/>
    <w:rsid w:val="00030BBC"/>
    <w:rsid w:val="00030FBE"/>
    <w:rsid w:val="000310F2"/>
    <w:rsid w:val="0003126E"/>
    <w:rsid w:val="00031363"/>
    <w:rsid w:val="00031568"/>
    <w:rsid w:val="00031A20"/>
    <w:rsid w:val="00031C35"/>
    <w:rsid w:val="0003223A"/>
    <w:rsid w:val="000338B8"/>
    <w:rsid w:val="00033935"/>
    <w:rsid w:val="00033BEF"/>
    <w:rsid w:val="00033CF5"/>
    <w:rsid w:val="000345D2"/>
    <w:rsid w:val="00034BA8"/>
    <w:rsid w:val="00035170"/>
    <w:rsid w:val="00035414"/>
    <w:rsid w:val="000356D3"/>
    <w:rsid w:val="00035E4E"/>
    <w:rsid w:val="0003601F"/>
    <w:rsid w:val="00036155"/>
    <w:rsid w:val="00036828"/>
    <w:rsid w:val="00037486"/>
    <w:rsid w:val="000377E0"/>
    <w:rsid w:val="00037FDB"/>
    <w:rsid w:val="000400A8"/>
    <w:rsid w:val="000402B3"/>
    <w:rsid w:val="0004041C"/>
    <w:rsid w:val="000404E7"/>
    <w:rsid w:val="00040621"/>
    <w:rsid w:val="00040787"/>
    <w:rsid w:val="0004087D"/>
    <w:rsid w:val="00040EC8"/>
    <w:rsid w:val="00040F05"/>
    <w:rsid w:val="0004108B"/>
    <w:rsid w:val="00041159"/>
    <w:rsid w:val="00041218"/>
    <w:rsid w:val="00041583"/>
    <w:rsid w:val="00041617"/>
    <w:rsid w:val="0004182B"/>
    <w:rsid w:val="0004192D"/>
    <w:rsid w:val="00041CC7"/>
    <w:rsid w:val="00041EFE"/>
    <w:rsid w:val="0004226D"/>
    <w:rsid w:val="00042A3E"/>
    <w:rsid w:val="00043823"/>
    <w:rsid w:val="00044290"/>
    <w:rsid w:val="000445E7"/>
    <w:rsid w:val="00044BDF"/>
    <w:rsid w:val="00044C13"/>
    <w:rsid w:val="00044D9A"/>
    <w:rsid w:val="00045459"/>
    <w:rsid w:val="00045E22"/>
    <w:rsid w:val="0004689F"/>
    <w:rsid w:val="00046F64"/>
    <w:rsid w:val="00046FEF"/>
    <w:rsid w:val="0004724B"/>
    <w:rsid w:val="00047621"/>
    <w:rsid w:val="00047CD0"/>
    <w:rsid w:val="00047EDF"/>
    <w:rsid w:val="000509C1"/>
    <w:rsid w:val="00050A05"/>
    <w:rsid w:val="00050C31"/>
    <w:rsid w:val="000511D4"/>
    <w:rsid w:val="0005171D"/>
    <w:rsid w:val="0005176C"/>
    <w:rsid w:val="00051D9E"/>
    <w:rsid w:val="00052129"/>
    <w:rsid w:val="000523FD"/>
    <w:rsid w:val="000528A4"/>
    <w:rsid w:val="00052E5A"/>
    <w:rsid w:val="00053208"/>
    <w:rsid w:val="00053256"/>
    <w:rsid w:val="00053418"/>
    <w:rsid w:val="0005396A"/>
    <w:rsid w:val="0005396B"/>
    <w:rsid w:val="00053C58"/>
    <w:rsid w:val="00053EAA"/>
    <w:rsid w:val="00054380"/>
    <w:rsid w:val="000548E1"/>
    <w:rsid w:val="00054A34"/>
    <w:rsid w:val="00054B5A"/>
    <w:rsid w:val="000551FD"/>
    <w:rsid w:val="0005528D"/>
    <w:rsid w:val="000553BD"/>
    <w:rsid w:val="000558E7"/>
    <w:rsid w:val="00055A78"/>
    <w:rsid w:val="00055AAC"/>
    <w:rsid w:val="00055DAA"/>
    <w:rsid w:val="00055F7B"/>
    <w:rsid w:val="00056403"/>
    <w:rsid w:val="000569F4"/>
    <w:rsid w:val="00056DC8"/>
    <w:rsid w:val="00057053"/>
    <w:rsid w:val="000576F0"/>
    <w:rsid w:val="000579CA"/>
    <w:rsid w:val="000600CB"/>
    <w:rsid w:val="000601A5"/>
    <w:rsid w:val="00061072"/>
    <w:rsid w:val="000615A1"/>
    <w:rsid w:val="00061B60"/>
    <w:rsid w:val="00062149"/>
    <w:rsid w:val="000621D0"/>
    <w:rsid w:val="00062810"/>
    <w:rsid w:val="00062A0D"/>
    <w:rsid w:val="00062C4E"/>
    <w:rsid w:val="00062C6B"/>
    <w:rsid w:val="00062CBB"/>
    <w:rsid w:val="00063365"/>
    <w:rsid w:val="000633E0"/>
    <w:rsid w:val="00063506"/>
    <w:rsid w:val="00063CDA"/>
    <w:rsid w:val="00063D9D"/>
    <w:rsid w:val="00063FFE"/>
    <w:rsid w:val="000652B4"/>
    <w:rsid w:val="00065603"/>
    <w:rsid w:val="000656D8"/>
    <w:rsid w:val="00065970"/>
    <w:rsid w:val="00065BCA"/>
    <w:rsid w:val="00065C20"/>
    <w:rsid w:val="00065F50"/>
    <w:rsid w:val="00065F9B"/>
    <w:rsid w:val="00066192"/>
    <w:rsid w:val="0006621A"/>
    <w:rsid w:val="000669CA"/>
    <w:rsid w:val="00066C1A"/>
    <w:rsid w:val="00066DBD"/>
    <w:rsid w:val="00066E11"/>
    <w:rsid w:val="0006723C"/>
    <w:rsid w:val="00067699"/>
    <w:rsid w:val="000677DA"/>
    <w:rsid w:val="00067B40"/>
    <w:rsid w:val="00067F8E"/>
    <w:rsid w:val="000700E1"/>
    <w:rsid w:val="00070273"/>
    <w:rsid w:val="00070458"/>
    <w:rsid w:val="00070927"/>
    <w:rsid w:val="00070D5D"/>
    <w:rsid w:val="000716C5"/>
    <w:rsid w:val="000716F7"/>
    <w:rsid w:val="00071D23"/>
    <w:rsid w:val="00072A28"/>
    <w:rsid w:val="00072DF6"/>
    <w:rsid w:val="000731B8"/>
    <w:rsid w:val="00073609"/>
    <w:rsid w:val="00073BD1"/>
    <w:rsid w:val="00073F2C"/>
    <w:rsid w:val="00074192"/>
    <w:rsid w:val="00074194"/>
    <w:rsid w:val="00074455"/>
    <w:rsid w:val="000745EF"/>
    <w:rsid w:val="0007475B"/>
    <w:rsid w:val="00074945"/>
    <w:rsid w:val="00074FBF"/>
    <w:rsid w:val="00075058"/>
    <w:rsid w:val="00075187"/>
    <w:rsid w:val="000752C3"/>
    <w:rsid w:val="00075372"/>
    <w:rsid w:val="0007571E"/>
    <w:rsid w:val="00075B61"/>
    <w:rsid w:val="00075C3D"/>
    <w:rsid w:val="000765A7"/>
    <w:rsid w:val="000767FD"/>
    <w:rsid w:val="00076963"/>
    <w:rsid w:val="00076A44"/>
    <w:rsid w:val="00076D15"/>
    <w:rsid w:val="00076F27"/>
    <w:rsid w:val="00077190"/>
    <w:rsid w:val="000775AE"/>
    <w:rsid w:val="0007795A"/>
    <w:rsid w:val="000779F1"/>
    <w:rsid w:val="00077BB1"/>
    <w:rsid w:val="0008026D"/>
    <w:rsid w:val="000805E2"/>
    <w:rsid w:val="000806EF"/>
    <w:rsid w:val="00080823"/>
    <w:rsid w:val="00080F08"/>
    <w:rsid w:val="00081075"/>
    <w:rsid w:val="0008116D"/>
    <w:rsid w:val="00082812"/>
    <w:rsid w:val="00082B70"/>
    <w:rsid w:val="000830AB"/>
    <w:rsid w:val="000832D2"/>
    <w:rsid w:val="00083617"/>
    <w:rsid w:val="00083618"/>
    <w:rsid w:val="00083708"/>
    <w:rsid w:val="0008377E"/>
    <w:rsid w:val="00083BC6"/>
    <w:rsid w:val="00083BEA"/>
    <w:rsid w:val="000847FC"/>
    <w:rsid w:val="00084A29"/>
    <w:rsid w:val="00084B88"/>
    <w:rsid w:val="00084C2F"/>
    <w:rsid w:val="00085FA6"/>
    <w:rsid w:val="000862F3"/>
    <w:rsid w:val="00086713"/>
    <w:rsid w:val="00086894"/>
    <w:rsid w:val="000869F6"/>
    <w:rsid w:val="00086BF4"/>
    <w:rsid w:val="00086D3E"/>
    <w:rsid w:val="00086F1E"/>
    <w:rsid w:val="0008756A"/>
    <w:rsid w:val="0008770A"/>
    <w:rsid w:val="00087C96"/>
    <w:rsid w:val="00087CF8"/>
    <w:rsid w:val="00087F0B"/>
    <w:rsid w:val="000901F3"/>
    <w:rsid w:val="000905B1"/>
    <w:rsid w:val="0009080D"/>
    <w:rsid w:val="00090C4F"/>
    <w:rsid w:val="00091160"/>
    <w:rsid w:val="000912E1"/>
    <w:rsid w:val="000916DF"/>
    <w:rsid w:val="0009180B"/>
    <w:rsid w:val="00091CD3"/>
    <w:rsid w:val="000924D5"/>
    <w:rsid w:val="000929DE"/>
    <w:rsid w:val="00092B23"/>
    <w:rsid w:val="00093B0F"/>
    <w:rsid w:val="00093B41"/>
    <w:rsid w:val="00093BB8"/>
    <w:rsid w:val="00093D09"/>
    <w:rsid w:val="00093D46"/>
    <w:rsid w:val="00094517"/>
    <w:rsid w:val="00094897"/>
    <w:rsid w:val="00094DDE"/>
    <w:rsid w:val="00094E08"/>
    <w:rsid w:val="00095239"/>
    <w:rsid w:val="000955D5"/>
    <w:rsid w:val="000957EB"/>
    <w:rsid w:val="000958DA"/>
    <w:rsid w:val="000962A9"/>
    <w:rsid w:val="000966E5"/>
    <w:rsid w:val="0009699D"/>
    <w:rsid w:val="00096CE1"/>
    <w:rsid w:val="00096F7E"/>
    <w:rsid w:val="00097514"/>
    <w:rsid w:val="00097AF1"/>
    <w:rsid w:val="000A003B"/>
    <w:rsid w:val="000A0112"/>
    <w:rsid w:val="000A061B"/>
    <w:rsid w:val="000A0917"/>
    <w:rsid w:val="000A0C8D"/>
    <w:rsid w:val="000A0E4F"/>
    <w:rsid w:val="000A1721"/>
    <w:rsid w:val="000A1AB4"/>
    <w:rsid w:val="000A1D0A"/>
    <w:rsid w:val="000A26CE"/>
    <w:rsid w:val="000A286E"/>
    <w:rsid w:val="000A298A"/>
    <w:rsid w:val="000A2A7F"/>
    <w:rsid w:val="000A2AB2"/>
    <w:rsid w:val="000A2AE4"/>
    <w:rsid w:val="000A2B0E"/>
    <w:rsid w:val="000A2EB9"/>
    <w:rsid w:val="000A3461"/>
    <w:rsid w:val="000A390A"/>
    <w:rsid w:val="000A3CF7"/>
    <w:rsid w:val="000A3E46"/>
    <w:rsid w:val="000A422D"/>
    <w:rsid w:val="000A4A13"/>
    <w:rsid w:val="000A53C1"/>
    <w:rsid w:val="000A556E"/>
    <w:rsid w:val="000A5AEC"/>
    <w:rsid w:val="000A6537"/>
    <w:rsid w:val="000A6778"/>
    <w:rsid w:val="000A6AA4"/>
    <w:rsid w:val="000A70AB"/>
    <w:rsid w:val="000A711E"/>
    <w:rsid w:val="000A75AD"/>
    <w:rsid w:val="000B0277"/>
    <w:rsid w:val="000B06E6"/>
    <w:rsid w:val="000B0948"/>
    <w:rsid w:val="000B0CDA"/>
    <w:rsid w:val="000B1496"/>
    <w:rsid w:val="000B1626"/>
    <w:rsid w:val="000B167A"/>
    <w:rsid w:val="000B16E7"/>
    <w:rsid w:val="000B174C"/>
    <w:rsid w:val="000B1876"/>
    <w:rsid w:val="000B1E11"/>
    <w:rsid w:val="000B2166"/>
    <w:rsid w:val="000B22F4"/>
    <w:rsid w:val="000B233A"/>
    <w:rsid w:val="000B28B5"/>
    <w:rsid w:val="000B2AC3"/>
    <w:rsid w:val="000B307C"/>
    <w:rsid w:val="000B335A"/>
    <w:rsid w:val="000B34BC"/>
    <w:rsid w:val="000B37E9"/>
    <w:rsid w:val="000B3969"/>
    <w:rsid w:val="000B3A1F"/>
    <w:rsid w:val="000B3B6A"/>
    <w:rsid w:val="000B3E02"/>
    <w:rsid w:val="000B40BC"/>
    <w:rsid w:val="000B40D7"/>
    <w:rsid w:val="000B4865"/>
    <w:rsid w:val="000B4F5C"/>
    <w:rsid w:val="000B5746"/>
    <w:rsid w:val="000B59CE"/>
    <w:rsid w:val="000B5CB5"/>
    <w:rsid w:val="000B5F7E"/>
    <w:rsid w:val="000B6767"/>
    <w:rsid w:val="000B67D8"/>
    <w:rsid w:val="000B6A0B"/>
    <w:rsid w:val="000B79D6"/>
    <w:rsid w:val="000B7D1C"/>
    <w:rsid w:val="000B7F55"/>
    <w:rsid w:val="000C0136"/>
    <w:rsid w:val="000C03DE"/>
    <w:rsid w:val="000C0C5D"/>
    <w:rsid w:val="000C11DC"/>
    <w:rsid w:val="000C14FB"/>
    <w:rsid w:val="000C19D3"/>
    <w:rsid w:val="000C1ED0"/>
    <w:rsid w:val="000C2099"/>
    <w:rsid w:val="000C21E4"/>
    <w:rsid w:val="000C2983"/>
    <w:rsid w:val="000C2AEC"/>
    <w:rsid w:val="000C3084"/>
    <w:rsid w:val="000C328F"/>
    <w:rsid w:val="000C33B0"/>
    <w:rsid w:val="000C3E9F"/>
    <w:rsid w:val="000C3F45"/>
    <w:rsid w:val="000C4058"/>
    <w:rsid w:val="000C41AC"/>
    <w:rsid w:val="000C44D6"/>
    <w:rsid w:val="000C4A3C"/>
    <w:rsid w:val="000C4BDD"/>
    <w:rsid w:val="000C4E69"/>
    <w:rsid w:val="000C5022"/>
    <w:rsid w:val="000C5343"/>
    <w:rsid w:val="000C59F0"/>
    <w:rsid w:val="000C5C1D"/>
    <w:rsid w:val="000C5FA0"/>
    <w:rsid w:val="000C6191"/>
    <w:rsid w:val="000C6410"/>
    <w:rsid w:val="000C6722"/>
    <w:rsid w:val="000C6994"/>
    <w:rsid w:val="000C6A9C"/>
    <w:rsid w:val="000C6CDE"/>
    <w:rsid w:val="000C6D83"/>
    <w:rsid w:val="000C6F09"/>
    <w:rsid w:val="000C6F52"/>
    <w:rsid w:val="000C7352"/>
    <w:rsid w:val="000C7454"/>
    <w:rsid w:val="000C79BB"/>
    <w:rsid w:val="000C7B7D"/>
    <w:rsid w:val="000D01FE"/>
    <w:rsid w:val="000D048C"/>
    <w:rsid w:val="000D04C3"/>
    <w:rsid w:val="000D06C0"/>
    <w:rsid w:val="000D07A6"/>
    <w:rsid w:val="000D09F5"/>
    <w:rsid w:val="000D0AA1"/>
    <w:rsid w:val="000D0ABC"/>
    <w:rsid w:val="000D17CB"/>
    <w:rsid w:val="000D19A9"/>
    <w:rsid w:val="000D201A"/>
    <w:rsid w:val="000D25FC"/>
    <w:rsid w:val="000D2C76"/>
    <w:rsid w:val="000D3490"/>
    <w:rsid w:val="000D37DB"/>
    <w:rsid w:val="000D4617"/>
    <w:rsid w:val="000D47EB"/>
    <w:rsid w:val="000D494C"/>
    <w:rsid w:val="000D4A4D"/>
    <w:rsid w:val="000D4F86"/>
    <w:rsid w:val="000D503D"/>
    <w:rsid w:val="000D5642"/>
    <w:rsid w:val="000D5E10"/>
    <w:rsid w:val="000D5FD4"/>
    <w:rsid w:val="000D6155"/>
    <w:rsid w:val="000D62D5"/>
    <w:rsid w:val="000D70C3"/>
    <w:rsid w:val="000D721F"/>
    <w:rsid w:val="000D732C"/>
    <w:rsid w:val="000D74B9"/>
    <w:rsid w:val="000D755D"/>
    <w:rsid w:val="000D77DA"/>
    <w:rsid w:val="000D7A11"/>
    <w:rsid w:val="000D7AEA"/>
    <w:rsid w:val="000E02B5"/>
    <w:rsid w:val="000E0303"/>
    <w:rsid w:val="000E073E"/>
    <w:rsid w:val="000E096C"/>
    <w:rsid w:val="000E0FAE"/>
    <w:rsid w:val="000E0FD3"/>
    <w:rsid w:val="000E11B1"/>
    <w:rsid w:val="000E123A"/>
    <w:rsid w:val="000E1567"/>
    <w:rsid w:val="000E19D5"/>
    <w:rsid w:val="000E1A21"/>
    <w:rsid w:val="000E1D9D"/>
    <w:rsid w:val="000E23C6"/>
    <w:rsid w:val="000E269A"/>
    <w:rsid w:val="000E26D6"/>
    <w:rsid w:val="000E2871"/>
    <w:rsid w:val="000E2DB3"/>
    <w:rsid w:val="000E2EE5"/>
    <w:rsid w:val="000E3278"/>
    <w:rsid w:val="000E39EB"/>
    <w:rsid w:val="000E3B8B"/>
    <w:rsid w:val="000E418B"/>
    <w:rsid w:val="000E43B2"/>
    <w:rsid w:val="000E4845"/>
    <w:rsid w:val="000E4DDE"/>
    <w:rsid w:val="000E53C4"/>
    <w:rsid w:val="000E53EB"/>
    <w:rsid w:val="000E53F2"/>
    <w:rsid w:val="000E5618"/>
    <w:rsid w:val="000E561A"/>
    <w:rsid w:val="000E56E3"/>
    <w:rsid w:val="000E592A"/>
    <w:rsid w:val="000E5972"/>
    <w:rsid w:val="000E5A2F"/>
    <w:rsid w:val="000E5AB7"/>
    <w:rsid w:val="000E5D19"/>
    <w:rsid w:val="000E5F63"/>
    <w:rsid w:val="000E6B6E"/>
    <w:rsid w:val="000E70B5"/>
    <w:rsid w:val="000E70D4"/>
    <w:rsid w:val="000E72D0"/>
    <w:rsid w:val="000E73FD"/>
    <w:rsid w:val="000E750A"/>
    <w:rsid w:val="000E786C"/>
    <w:rsid w:val="000E7B33"/>
    <w:rsid w:val="000E7CE8"/>
    <w:rsid w:val="000F0144"/>
    <w:rsid w:val="000F01F8"/>
    <w:rsid w:val="000F0234"/>
    <w:rsid w:val="000F02F0"/>
    <w:rsid w:val="000F060C"/>
    <w:rsid w:val="000F080F"/>
    <w:rsid w:val="000F0AD3"/>
    <w:rsid w:val="000F14C3"/>
    <w:rsid w:val="000F155B"/>
    <w:rsid w:val="000F1A66"/>
    <w:rsid w:val="000F1B3F"/>
    <w:rsid w:val="000F1B9F"/>
    <w:rsid w:val="000F1D21"/>
    <w:rsid w:val="000F2275"/>
    <w:rsid w:val="000F24D9"/>
    <w:rsid w:val="000F25EC"/>
    <w:rsid w:val="000F2C4A"/>
    <w:rsid w:val="000F2C5C"/>
    <w:rsid w:val="000F2EE0"/>
    <w:rsid w:val="000F2F02"/>
    <w:rsid w:val="000F3769"/>
    <w:rsid w:val="000F3819"/>
    <w:rsid w:val="000F3DBB"/>
    <w:rsid w:val="000F4527"/>
    <w:rsid w:val="000F4734"/>
    <w:rsid w:val="000F4A4E"/>
    <w:rsid w:val="000F4D2C"/>
    <w:rsid w:val="000F4D48"/>
    <w:rsid w:val="000F4FF4"/>
    <w:rsid w:val="000F506D"/>
    <w:rsid w:val="000F52E7"/>
    <w:rsid w:val="000F548D"/>
    <w:rsid w:val="000F55C7"/>
    <w:rsid w:val="000F55F9"/>
    <w:rsid w:val="000F57EC"/>
    <w:rsid w:val="000F588B"/>
    <w:rsid w:val="000F58CE"/>
    <w:rsid w:val="000F5959"/>
    <w:rsid w:val="000F5B32"/>
    <w:rsid w:val="000F5B86"/>
    <w:rsid w:val="000F6129"/>
    <w:rsid w:val="000F6741"/>
    <w:rsid w:val="000F7184"/>
    <w:rsid w:val="000F7A31"/>
    <w:rsid w:val="000F7ADA"/>
    <w:rsid w:val="000F7D19"/>
    <w:rsid w:val="000F7D5F"/>
    <w:rsid w:val="001006D0"/>
    <w:rsid w:val="001006E3"/>
    <w:rsid w:val="001006F9"/>
    <w:rsid w:val="001006FD"/>
    <w:rsid w:val="00100A07"/>
    <w:rsid w:val="00100D8E"/>
    <w:rsid w:val="00100DAE"/>
    <w:rsid w:val="00100F85"/>
    <w:rsid w:val="0010146B"/>
    <w:rsid w:val="0010159B"/>
    <w:rsid w:val="001015D4"/>
    <w:rsid w:val="00101849"/>
    <w:rsid w:val="00101959"/>
    <w:rsid w:val="00101B43"/>
    <w:rsid w:val="00102765"/>
    <w:rsid w:val="00102AC0"/>
    <w:rsid w:val="00102C0B"/>
    <w:rsid w:val="00102EAF"/>
    <w:rsid w:val="00103118"/>
    <w:rsid w:val="00103206"/>
    <w:rsid w:val="00103247"/>
    <w:rsid w:val="0010331F"/>
    <w:rsid w:val="001038E4"/>
    <w:rsid w:val="00103CDA"/>
    <w:rsid w:val="00103D5E"/>
    <w:rsid w:val="00103D9B"/>
    <w:rsid w:val="00104616"/>
    <w:rsid w:val="00104ADD"/>
    <w:rsid w:val="0010501A"/>
    <w:rsid w:val="001057BE"/>
    <w:rsid w:val="00105A03"/>
    <w:rsid w:val="00105C83"/>
    <w:rsid w:val="00106005"/>
    <w:rsid w:val="00106398"/>
    <w:rsid w:val="001065F4"/>
    <w:rsid w:val="001067EA"/>
    <w:rsid w:val="00106D09"/>
    <w:rsid w:val="00106D86"/>
    <w:rsid w:val="00106E43"/>
    <w:rsid w:val="00110263"/>
    <w:rsid w:val="00110314"/>
    <w:rsid w:val="001107FF"/>
    <w:rsid w:val="00110CC3"/>
    <w:rsid w:val="00110E53"/>
    <w:rsid w:val="00111028"/>
    <w:rsid w:val="00111378"/>
    <w:rsid w:val="0011162A"/>
    <w:rsid w:val="001120D8"/>
    <w:rsid w:val="00112419"/>
    <w:rsid w:val="0011267C"/>
    <w:rsid w:val="00112684"/>
    <w:rsid w:val="001127EE"/>
    <w:rsid w:val="001135A8"/>
    <w:rsid w:val="0011399A"/>
    <w:rsid w:val="00113A1A"/>
    <w:rsid w:val="00113E07"/>
    <w:rsid w:val="00114644"/>
    <w:rsid w:val="0011489B"/>
    <w:rsid w:val="00114DB3"/>
    <w:rsid w:val="0011508D"/>
    <w:rsid w:val="001157B3"/>
    <w:rsid w:val="00116452"/>
    <w:rsid w:val="0011647B"/>
    <w:rsid w:val="0011673D"/>
    <w:rsid w:val="0011691F"/>
    <w:rsid w:val="00116A65"/>
    <w:rsid w:val="00117017"/>
    <w:rsid w:val="001176A9"/>
    <w:rsid w:val="001177C3"/>
    <w:rsid w:val="001178B2"/>
    <w:rsid w:val="00117909"/>
    <w:rsid w:val="00117D50"/>
    <w:rsid w:val="00120385"/>
    <w:rsid w:val="00120829"/>
    <w:rsid w:val="00120B49"/>
    <w:rsid w:val="00120DBE"/>
    <w:rsid w:val="00120FB2"/>
    <w:rsid w:val="00120FF2"/>
    <w:rsid w:val="00121058"/>
    <w:rsid w:val="0012137D"/>
    <w:rsid w:val="0012145E"/>
    <w:rsid w:val="00121848"/>
    <w:rsid w:val="001218E7"/>
    <w:rsid w:val="00121A17"/>
    <w:rsid w:val="00121DAB"/>
    <w:rsid w:val="00121E4F"/>
    <w:rsid w:val="00122053"/>
    <w:rsid w:val="0012326C"/>
    <w:rsid w:val="0012352C"/>
    <w:rsid w:val="0012367E"/>
    <w:rsid w:val="00123D19"/>
    <w:rsid w:val="001240E9"/>
    <w:rsid w:val="001244B7"/>
    <w:rsid w:val="001248EC"/>
    <w:rsid w:val="00124CC4"/>
    <w:rsid w:val="00124E51"/>
    <w:rsid w:val="0012539C"/>
    <w:rsid w:val="00125689"/>
    <w:rsid w:val="0012568E"/>
    <w:rsid w:val="00125A9B"/>
    <w:rsid w:val="00125B8C"/>
    <w:rsid w:val="0012623D"/>
    <w:rsid w:val="0012648C"/>
    <w:rsid w:val="0012680B"/>
    <w:rsid w:val="0012691C"/>
    <w:rsid w:val="001269B9"/>
    <w:rsid w:val="00126D8D"/>
    <w:rsid w:val="0012759C"/>
    <w:rsid w:val="00127D67"/>
    <w:rsid w:val="00127ED3"/>
    <w:rsid w:val="00127F61"/>
    <w:rsid w:val="001303F0"/>
    <w:rsid w:val="001304C7"/>
    <w:rsid w:val="001304EE"/>
    <w:rsid w:val="00130A80"/>
    <w:rsid w:val="0013118E"/>
    <w:rsid w:val="001313FE"/>
    <w:rsid w:val="00131686"/>
    <w:rsid w:val="00131FAB"/>
    <w:rsid w:val="00132195"/>
    <w:rsid w:val="001322A0"/>
    <w:rsid w:val="0013230D"/>
    <w:rsid w:val="00132ED2"/>
    <w:rsid w:val="00133029"/>
    <w:rsid w:val="00133BF9"/>
    <w:rsid w:val="00133CFF"/>
    <w:rsid w:val="00133D12"/>
    <w:rsid w:val="00133E14"/>
    <w:rsid w:val="001340B3"/>
    <w:rsid w:val="001340E6"/>
    <w:rsid w:val="001341BB"/>
    <w:rsid w:val="00134AE9"/>
    <w:rsid w:val="00134E15"/>
    <w:rsid w:val="00135A47"/>
    <w:rsid w:val="0013602A"/>
    <w:rsid w:val="0013698B"/>
    <w:rsid w:val="001369F8"/>
    <w:rsid w:val="00136BCC"/>
    <w:rsid w:val="00136D91"/>
    <w:rsid w:val="00136DBA"/>
    <w:rsid w:val="001370F6"/>
    <w:rsid w:val="0013725B"/>
    <w:rsid w:val="001375FD"/>
    <w:rsid w:val="00137840"/>
    <w:rsid w:val="001378CF"/>
    <w:rsid w:val="00137E7E"/>
    <w:rsid w:val="0014027F"/>
    <w:rsid w:val="00140AE6"/>
    <w:rsid w:val="00140CEE"/>
    <w:rsid w:val="00141260"/>
    <w:rsid w:val="00141365"/>
    <w:rsid w:val="00141ACF"/>
    <w:rsid w:val="00142094"/>
    <w:rsid w:val="0014224E"/>
    <w:rsid w:val="0014235F"/>
    <w:rsid w:val="00142A0C"/>
    <w:rsid w:val="00142D2E"/>
    <w:rsid w:val="00142F5B"/>
    <w:rsid w:val="00143454"/>
    <w:rsid w:val="001434C3"/>
    <w:rsid w:val="001435B0"/>
    <w:rsid w:val="00143BA2"/>
    <w:rsid w:val="00143CBA"/>
    <w:rsid w:val="00143CF4"/>
    <w:rsid w:val="001440D7"/>
    <w:rsid w:val="00144101"/>
    <w:rsid w:val="00144926"/>
    <w:rsid w:val="00144C4D"/>
    <w:rsid w:val="00144F37"/>
    <w:rsid w:val="00144F41"/>
    <w:rsid w:val="001456A2"/>
    <w:rsid w:val="0014649C"/>
    <w:rsid w:val="0014682F"/>
    <w:rsid w:val="00146959"/>
    <w:rsid w:val="00146FDF"/>
    <w:rsid w:val="00147258"/>
    <w:rsid w:val="0014757F"/>
    <w:rsid w:val="00147713"/>
    <w:rsid w:val="0014797E"/>
    <w:rsid w:val="00147AC1"/>
    <w:rsid w:val="00147F0F"/>
    <w:rsid w:val="0015025A"/>
    <w:rsid w:val="001503E5"/>
    <w:rsid w:val="00150425"/>
    <w:rsid w:val="0015059A"/>
    <w:rsid w:val="00150ECB"/>
    <w:rsid w:val="00150FCF"/>
    <w:rsid w:val="00151224"/>
    <w:rsid w:val="00151421"/>
    <w:rsid w:val="001517BE"/>
    <w:rsid w:val="00151A03"/>
    <w:rsid w:val="00151BB1"/>
    <w:rsid w:val="00151CED"/>
    <w:rsid w:val="00151D23"/>
    <w:rsid w:val="00151EDB"/>
    <w:rsid w:val="00151FBD"/>
    <w:rsid w:val="00152530"/>
    <w:rsid w:val="00152C9B"/>
    <w:rsid w:val="00153345"/>
    <w:rsid w:val="00153440"/>
    <w:rsid w:val="00153585"/>
    <w:rsid w:val="001537B2"/>
    <w:rsid w:val="00153A0D"/>
    <w:rsid w:val="00153C8A"/>
    <w:rsid w:val="00154530"/>
    <w:rsid w:val="001548EB"/>
    <w:rsid w:val="00154DA2"/>
    <w:rsid w:val="001552CE"/>
    <w:rsid w:val="0015549D"/>
    <w:rsid w:val="00155638"/>
    <w:rsid w:val="001556D3"/>
    <w:rsid w:val="00156068"/>
    <w:rsid w:val="001564B5"/>
    <w:rsid w:val="00156C34"/>
    <w:rsid w:val="00156C94"/>
    <w:rsid w:val="00156F7B"/>
    <w:rsid w:val="001571E2"/>
    <w:rsid w:val="00157BF6"/>
    <w:rsid w:val="00157C3E"/>
    <w:rsid w:val="00157D89"/>
    <w:rsid w:val="00157E27"/>
    <w:rsid w:val="0016000E"/>
    <w:rsid w:val="0016067B"/>
    <w:rsid w:val="001608ED"/>
    <w:rsid w:val="00160B33"/>
    <w:rsid w:val="00160B85"/>
    <w:rsid w:val="001610A1"/>
    <w:rsid w:val="001611CB"/>
    <w:rsid w:val="001613AA"/>
    <w:rsid w:val="0016159B"/>
    <w:rsid w:val="0016162E"/>
    <w:rsid w:val="0016196B"/>
    <w:rsid w:val="00161B26"/>
    <w:rsid w:val="00162294"/>
    <w:rsid w:val="00162DC9"/>
    <w:rsid w:val="0016311C"/>
    <w:rsid w:val="0016317A"/>
    <w:rsid w:val="0016321E"/>
    <w:rsid w:val="00163709"/>
    <w:rsid w:val="00163913"/>
    <w:rsid w:val="00163B6D"/>
    <w:rsid w:val="00163BE3"/>
    <w:rsid w:val="00163DED"/>
    <w:rsid w:val="00163E07"/>
    <w:rsid w:val="00163E4B"/>
    <w:rsid w:val="001642C5"/>
    <w:rsid w:val="001643C0"/>
    <w:rsid w:val="00165155"/>
    <w:rsid w:val="001651EE"/>
    <w:rsid w:val="00165323"/>
    <w:rsid w:val="001654A8"/>
    <w:rsid w:val="0016559E"/>
    <w:rsid w:val="00165B05"/>
    <w:rsid w:val="00165B07"/>
    <w:rsid w:val="00165CF1"/>
    <w:rsid w:val="00165EF1"/>
    <w:rsid w:val="00165FD6"/>
    <w:rsid w:val="00166525"/>
    <w:rsid w:val="00166CA2"/>
    <w:rsid w:val="00166DC9"/>
    <w:rsid w:val="0016724E"/>
    <w:rsid w:val="001672A9"/>
    <w:rsid w:val="00167670"/>
    <w:rsid w:val="001702DE"/>
    <w:rsid w:val="0017099C"/>
    <w:rsid w:val="00170E8A"/>
    <w:rsid w:val="00170F02"/>
    <w:rsid w:val="001711A8"/>
    <w:rsid w:val="0017146E"/>
    <w:rsid w:val="0017180E"/>
    <w:rsid w:val="001718FC"/>
    <w:rsid w:val="00171A39"/>
    <w:rsid w:val="00172361"/>
    <w:rsid w:val="001723BB"/>
    <w:rsid w:val="001723DE"/>
    <w:rsid w:val="00172425"/>
    <w:rsid w:val="0017271B"/>
    <w:rsid w:val="00172C33"/>
    <w:rsid w:val="00172D02"/>
    <w:rsid w:val="0017325E"/>
    <w:rsid w:val="001734FB"/>
    <w:rsid w:val="00173CC8"/>
    <w:rsid w:val="00173D07"/>
    <w:rsid w:val="00175549"/>
    <w:rsid w:val="00176989"/>
    <w:rsid w:val="00176AC6"/>
    <w:rsid w:val="00176C61"/>
    <w:rsid w:val="001770F6"/>
    <w:rsid w:val="0017720A"/>
    <w:rsid w:val="00177462"/>
    <w:rsid w:val="001775D7"/>
    <w:rsid w:val="00177BA7"/>
    <w:rsid w:val="001801AE"/>
    <w:rsid w:val="00180716"/>
    <w:rsid w:val="00180780"/>
    <w:rsid w:val="00180CE5"/>
    <w:rsid w:val="00180DDB"/>
    <w:rsid w:val="00180FC8"/>
    <w:rsid w:val="0018139A"/>
    <w:rsid w:val="001815E9"/>
    <w:rsid w:val="00181E5E"/>
    <w:rsid w:val="001824A1"/>
    <w:rsid w:val="0018266A"/>
    <w:rsid w:val="0018303F"/>
    <w:rsid w:val="001834EC"/>
    <w:rsid w:val="001834FD"/>
    <w:rsid w:val="00183559"/>
    <w:rsid w:val="00183917"/>
    <w:rsid w:val="00183DA3"/>
    <w:rsid w:val="0018485A"/>
    <w:rsid w:val="00184EB4"/>
    <w:rsid w:val="0018507E"/>
    <w:rsid w:val="0018526C"/>
    <w:rsid w:val="0018539C"/>
    <w:rsid w:val="00185456"/>
    <w:rsid w:val="00185558"/>
    <w:rsid w:val="0018560B"/>
    <w:rsid w:val="0018570F"/>
    <w:rsid w:val="001858F2"/>
    <w:rsid w:val="00185934"/>
    <w:rsid w:val="00185A0F"/>
    <w:rsid w:val="00185B84"/>
    <w:rsid w:val="00185BAF"/>
    <w:rsid w:val="00185C20"/>
    <w:rsid w:val="00185F50"/>
    <w:rsid w:val="001860BF"/>
    <w:rsid w:val="00186659"/>
    <w:rsid w:val="00186EBD"/>
    <w:rsid w:val="0018751E"/>
    <w:rsid w:val="00187894"/>
    <w:rsid w:val="001901E5"/>
    <w:rsid w:val="00190568"/>
    <w:rsid w:val="00190680"/>
    <w:rsid w:val="0019095D"/>
    <w:rsid w:val="00190989"/>
    <w:rsid w:val="00190C5C"/>
    <w:rsid w:val="00190E2B"/>
    <w:rsid w:val="00190E7A"/>
    <w:rsid w:val="00190F07"/>
    <w:rsid w:val="00190F96"/>
    <w:rsid w:val="00191A27"/>
    <w:rsid w:val="00191DE2"/>
    <w:rsid w:val="001921CD"/>
    <w:rsid w:val="001923F7"/>
    <w:rsid w:val="00192641"/>
    <w:rsid w:val="001928BA"/>
    <w:rsid w:val="00192CEF"/>
    <w:rsid w:val="00193587"/>
    <w:rsid w:val="00193A14"/>
    <w:rsid w:val="00193B07"/>
    <w:rsid w:val="00194522"/>
    <w:rsid w:val="00194A74"/>
    <w:rsid w:val="00195111"/>
    <w:rsid w:val="00195370"/>
    <w:rsid w:val="001954BB"/>
    <w:rsid w:val="001958BF"/>
    <w:rsid w:val="001961BB"/>
    <w:rsid w:val="001963ED"/>
    <w:rsid w:val="00196884"/>
    <w:rsid w:val="00196B91"/>
    <w:rsid w:val="00196BD0"/>
    <w:rsid w:val="00196CAA"/>
    <w:rsid w:val="00196F1B"/>
    <w:rsid w:val="00197CBD"/>
    <w:rsid w:val="00197CC2"/>
    <w:rsid w:val="00197D95"/>
    <w:rsid w:val="001A0016"/>
    <w:rsid w:val="001A0017"/>
    <w:rsid w:val="001A00AE"/>
    <w:rsid w:val="001A02EA"/>
    <w:rsid w:val="001A04BA"/>
    <w:rsid w:val="001A05D9"/>
    <w:rsid w:val="001A08F0"/>
    <w:rsid w:val="001A09AB"/>
    <w:rsid w:val="001A09AE"/>
    <w:rsid w:val="001A12F9"/>
    <w:rsid w:val="001A16E5"/>
    <w:rsid w:val="001A184F"/>
    <w:rsid w:val="001A19CB"/>
    <w:rsid w:val="001A1A2E"/>
    <w:rsid w:val="001A1AA9"/>
    <w:rsid w:val="001A23EF"/>
    <w:rsid w:val="001A2789"/>
    <w:rsid w:val="001A27EA"/>
    <w:rsid w:val="001A2C0E"/>
    <w:rsid w:val="001A2C2E"/>
    <w:rsid w:val="001A38EF"/>
    <w:rsid w:val="001A397E"/>
    <w:rsid w:val="001A3AD8"/>
    <w:rsid w:val="001A3F53"/>
    <w:rsid w:val="001A4159"/>
    <w:rsid w:val="001A443E"/>
    <w:rsid w:val="001A473D"/>
    <w:rsid w:val="001A59EC"/>
    <w:rsid w:val="001A5A40"/>
    <w:rsid w:val="001A5B4A"/>
    <w:rsid w:val="001A6612"/>
    <w:rsid w:val="001A6618"/>
    <w:rsid w:val="001A6AB3"/>
    <w:rsid w:val="001A7D88"/>
    <w:rsid w:val="001A7DEF"/>
    <w:rsid w:val="001B04F6"/>
    <w:rsid w:val="001B05BA"/>
    <w:rsid w:val="001B06ED"/>
    <w:rsid w:val="001B0A9D"/>
    <w:rsid w:val="001B0D68"/>
    <w:rsid w:val="001B0DD6"/>
    <w:rsid w:val="001B15AB"/>
    <w:rsid w:val="001B15D4"/>
    <w:rsid w:val="001B15D5"/>
    <w:rsid w:val="001B1B48"/>
    <w:rsid w:val="001B1BBC"/>
    <w:rsid w:val="001B1CB3"/>
    <w:rsid w:val="001B1CE1"/>
    <w:rsid w:val="001B1CF0"/>
    <w:rsid w:val="001B1E5B"/>
    <w:rsid w:val="001B1EDB"/>
    <w:rsid w:val="001B1F53"/>
    <w:rsid w:val="001B2289"/>
    <w:rsid w:val="001B2602"/>
    <w:rsid w:val="001B2622"/>
    <w:rsid w:val="001B2807"/>
    <w:rsid w:val="001B2A89"/>
    <w:rsid w:val="001B2BA6"/>
    <w:rsid w:val="001B2E64"/>
    <w:rsid w:val="001B2F77"/>
    <w:rsid w:val="001B2FD8"/>
    <w:rsid w:val="001B30AC"/>
    <w:rsid w:val="001B32FC"/>
    <w:rsid w:val="001B3322"/>
    <w:rsid w:val="001B35C7"/>
    <w:rsid w:val="001B3704"/>
    <w:rsid w:val="001B372D"/>
    <w:rsid w:val="001B38BF"/>
    <w:rsid w:val="001B3988"/>
    <w:rsid w:val="001B3B35"/>
    <w:rsid w:val="001B3D51"/>
    <w:rsid w:val="001B41C1"/>
    <w:rsid w:val="001B454C"/>
    <w:rsid w:val="001B4700"/>
    <w:rsid w:val="001B4D3B"/>
    <w:rsid w:val="001B4E70"/>
    <w:rsid w:val="001B50C2"/>
    <w:rsid w:val="001B5245"/>
    <w:rsid w:val="001B56CF"/>
    <w:rsid w:val="001B60F4"/>
    <w:rsid w:val="001B621C"/>
    <w:rsid w:val="001B628B"/>
    <w:rsid w:val="001B6453"/>
    <w:rsid w:val="001B6467"/>
    <w:rsid w:val="001B6EFC"/>
    <w:rsid w:val="001B7F3C"/>
    <w:rsid w:val="001C0097"/>
    <w:rsid w:val="001C0672"/>
    <w:rsid w:val="001C0757"/>
    <w:rsid w:val="001C0782"/>
    <w:rsid w:val="001C0961"/>
    <w:rsid w:val="001C0D71"/>
    <w:rsid w:val="001C10C7"/>
    <w:rsid w:val="001C127F"/>
    <w:rsid w:val="001C129B"/>
    <w:rsid w:val="001C2774"/>
    <w:rsid w:val="001C2DA0"/>
    <w:rsid w:val="001C2E4E"/>
    <w:rsid w:val="001C3310"/>
    <w:rsid w:val="001C34D4"/>
    <w:rsid w:val="001C382F"/>
    <w:rsid w:val="001C3DCC"/>
    <w:rsid w:val="001C3E3F"/>
    <w:rsid w:val="001C43AC"/>
    <w:rsid w:val="001C48FA"/>
    <w:rsid w:val="001C4A32"/>
    <w:rsid w:val="001C4B2A"/>
    <w:rsid w:val="001C50D2"/>
    <w:rsid w:val="001C517D"/>
    <w:rsid w:val="001C54EE"/>
    <w:rsid w:val="001C594F"/>
    <w:rsid w:val="001C5978"/>
    <w:rsid w:val="001C5D5E"/>
    <w:rsid w:val="001C5DFC"/>
    <w:rsid w:val="001C5E29"/>
    <w:rsid w:val="001C5F47"/>
    <w:rsid w:val="001C637A"/>
    <w:rsid w:val="001C6E67"/>
    <w:rsid w:val="001C6F8D"/>
    <w:rsid w:val="001C7169"/>
    <w:rsid w:val="001C7280"/>
    <w:rsid w:val="001C75BA"/>
    <w:rsid w:val="001C774B"/>
    <w:rsid w:val="001C7E6D"/>
    <w:rsid w:val="001C7F95"/>
    <w:rsid w:val="001C7FCF"/>
    <w:rsid w:val="001D083B"/>
    <w:rsid w:val="001D0B52"/>
    <w:rsid w:val="001D0C1C"/>
    <w:rsid w:val="001D1082"/>
    <w:rsid w:val="001D16A5"/>
    <w:rsid w:val="001D21A1"/>
    <w:rsid w:val="001D24A1"/>
    <w:rsid w:val="001D24B7"/>
    <w:rsid w:val="001D2ABC"/>
    <w:rsid w:val="001D2BEA"/>
    <w:rsid w:val="001D2E26"/>
    <w:rsid w:val="001D3734"/>
    <w:rsid w:val="001D391C"/>
    <w:rsid w:val="001D3A5B"/>
    <w:rsid w:val="001D3AC8"/>
    <w:rsid w:val="001D3CA2"/>
    <w:rsid w:val="001D4827"/>
    <w:rsid w:val="001D48FE"/>
    <w:rsid w:val="001D58E9"/>
    <w:rsid w:val="001D6226"/>
    <w:rsid w:val="001D6304"/>
    <w:rsid w:val="001D686E"/>
    <w:rsid w:val="001D758E"/>
    <w:rsid w:val="001D7998"/>
    <w:rsid w:val="001D7C06"/>
    <w:rsid w:val="001E03E8"/>
    <w:rsid w:val="001E0B2E"/>
    <w:rsid w:val="001E0BDF"/>
    <w:rsid w:val="001E0C74"/>
    <w:rsid w:val="001E0E90"/>
    <w:rsid w:val="001E1008"/>
    <w:rsid w:val="001E12E6"/>
    <w:rsid w:val="001E1617"/>
    <w:rsid w:val="001E2658"/>
    <w:rsid w:val="001E2EB7"/>
    <w:rsid w:val="001E2FA1"/>
    <w:rsid w:val="001E301F"/>
    <w:rsid w:val="001E36B7"/>
    <w:rsid w:val="001E391C"/>
    <w:rsid w:val="001E39B6"/>
    <w:rsid w:val="001E3DAC"/>
    <w:rsid w:val="001E44AE"/>
    <w:rsid w:val="001E4B5E"/>
    <w:rsid w:val="001E523D"/>
    <w:rsid w:val="001E5444"/>
    <w:rsid w:val="001E598D"/>
    <w:rsid w:val="001E616C"/>
    <w:rsid w:val="001E62B2"/>
    <w:rsid w:val="001E6A80"/>
    <w:rsid w:val="001E719B"/>
    <w:rsid w:val="001E78AD"/>
    <w:rsid w:val="001E7E18"/>
    <w:rsid w:val="001F0212"/>
    <w:rsid w:val="001F02ED"/>
    <w:rsid w:val="001F032B"/>
    <w:rsid w:val="001F07A7"/>
    <w:rsid w:val="001F08B5"/>
    <w:rsid w:val="001F0FE8"/>
    <w:rsid w:val="001F179D"/>
    <w:rsid w:val="001F19D4"/>
    <w:rsid w:val="001F2046"/>
    <w:rsid w:val="001F280A"/>
    <w:rsid w:val="001F2B79"/>
    <w:rsid w:val="001F2CA0"/>
    <w:rsid w:val="001F2D18"/>
    <w:rsid w:val="001F2D85"/>
    <w:rsid w:val="001F338E"/>
    <w:rsid w:val="001F34F7"/>
    <w:rsid w:val="001F35D9"/>
    <w:rsid w:val="001F3984"/>
    <w:rsid w:val="001F3B68"/>
    <w:rsid w:val="001F3BC3"/>
    <w:rsid w:val="001F3CFA"/>
    <w:rsid w:val="001F46E2"/>
    <w:rsid w:val="001F491B"/>
    <w:rsid w:val="001F4A67"/>
    <w:rsid w:val="001F4D76"/>
    <w:rsid w:val="001F52ED"/>
    <w:rsid w:val="001F5E5F"/>
    <w:rsid w:val="001F5FD0"/>
    <w:rsid w:val="001F60DB"/>
    <w:rsid w:val="001F64DA"/>
    <w:rsid w:val="001F6B1C"/>
    <w:rsid w:val="001F71EB"/>
    <w:rsid w:val="001F72AA"/>
    <w:rsid w:val="001F7509"/>
    <w:rsid w:val="001F7631"/>
    <w:rsid w:val="001F7D2B"/>
    <w:rsid w:val="00200A11"/>
    <w:rsid w:val="00200DAB"/>
    <w:rsid w:val="00201423"/>
    <w:rsid w:val="002015AF"/>
    <w:rsid w:val="00201A8F"/>
    <w:rsid w:val="00201BD2"/>
    <w:rsid w:val="002028AA"/>
    <w:rsid w:val="00202DBC"/>
    <w:rsid w:val="00203259"/>
    <w:rsid w:val="00203281"/>
    <w:rsid w:val="00203B73"/>
    <w:rsid w:val="00203EC0"/>
    <w:rsid w:val="00204154"/>
    <w:rsid w:val="002042F4"/>
    <w:rsid w:val="0020432E"/>
    <w:rsid w:val="002044BE"/>
    <w:rsid w:val="00204657"/>
    <w:rsid w:val="002047DF"/>
    <w:rsid w:val="002055BD"/>
    <w:rsid w:val="00205A63"/>
    <w:rsid w:val="002065B5"/>
    <w:rsid w:val="002067D9"/>
    <w:rsid w:val="00206971"/>
    <w:rsid w:val="00207136"/>
    <w:rsid w:val="0020730F"/>
    <w:rsid w:val="0020733D"/>
    <w:rsid w:val="0020747F"/>
    <w:rsid w:val="002078E8"/>
    <w:rsid w:val="00207D27"/>
    <w:rsid w:val="002100DC"/>
    <w:rsid w:val="002103B2"/>
    <w:rsid w:val="0021069F"/>
    <w:rsid w:val="0021078C"/>
    <w:rsid w:val="00210A52"/>
    <w:rsid w:val="002110A9"/>
    <w:rsid w:val="002111A5"/>
    <w:rsid w:val="0021138C"/>
    <w:rsid w:val="00211573"/>
    <w:rsid w:val="002116E9"/>
    <w:rsid w:val="002119D3"/>
    <w:rsid w:val="00212354"/>
    <w:rsid w:val="00212473"/>
    <w:rsid w:val="002127DA"/>
    <w:rsid w:val="00212A92"/>
    <w:rsid w:val="00212D52"/>
    <w:rsid w:val="002134AF"/>
    <w:rsid w:val="002135E4"/>
    <w:rsid w:val="00213A7A"/>
    <w:rsid w:val="00213C09"/>
    <w:rsid w:val="002140C4"/>
    <w:rsid w:val="0021476D"/>
    <w:rsid w:val="00214B45"/>
    <w:rsid w:val="002152C4"/>
    <w:rsid w:val="002153BF"/>
    <w:rsid w:val="00215637"/>
    <w:rsid w:val="002156C0"/>
    <w:rsid w:val="0021585D"/>
    <w:rsid w:val="002159CE"/>
    <w:rsid w:val="002159D8"/>
    <w:rsid w:val="002163BD"/>
    <w:rsid w:val="0021643A"/>
    <w:rsid w:val="00216578"/>
    <w:rsid w:val="00217383"/>
    <w:rsid w:val="00220150"/>
    <w:rsid w:val="0022025D"/>
    <w:rsid w:val="00220879"/>
    <w:rsid w:val="0022165A"/>
    <w:rsid w:val="002217AC"/>
    <w:rsid w:val="0022196C"/>
    <w:rsid w:val="00221BDA"/>
    <w:rsid w:val="002222CA"/>
    <w:rsid w:val="00222366"/>
    <w:rsid w:val="002225CD"/>
    <w:rsid w:val="00222722"/>
    <w:rsid w:val="00222752"/>
    <w:rsid w:val="00222B3B"/>
    <w:rsid w:val="00222F76"/>
    <w:rsid w:val="00223199"/>
    <w:rsid w:val="00223877"/>
    <w:rsid w:val="00223959"/>
    <w:rsid w:val="00224184"/>
    <w:rsid w:val="00224490"/>
    <w:rsid w:val="002245FD"/>
    <w:rsid w:val="00224670"/>
    <w:rsid w:val="00225909"/>
    <w:rsid w:val="002259D1"/>
    <w:rsid w:val="00225BF7"/>
    <w:rsid w:val="00225F00"/>
    <w:rsid w:val="00226263"/>
    <w:rsid w:val="002264C5"/>
    <w:rsid w:val="00226A75"/>
    <w:rsid w:val="00226AD2"/>
    <w:rsid w:val="00226FBF"/>
    <w:rsid w:val="002271E3"/>
    <w:rsid w:val="00227779"/>
    <w:rsid w:val="00227C7F"/>
    <w:rsid w:val="00227FC0"/>
    <w:rsid w:val="00230002"/>
    <w:rsid w:val="0023029C"/>
    <w:rsid w:val="002307E0"/>
    <w:rsid w:val="00230E69"/>
    <w:rsid w:val="00230F58"/>
    <w:rsid w:val="00230FC8"/>
    <w:rsid w:val="00231086"/>
    <w:rsid w:val="0023112C"/>
    <w:rsid w:val="00231548"/>
    <w:rsid w:val="0023177F"/>
    <w:rsid w:val="00231AF3"/>
    <w:rsid w:val="00231B37"/>
    <w:rsid w:val="00231F6A"/>
    <w:rsid w:val="00231F7C"/>
    <w:rsid w:val="002325B5"/>
    <w:rsid w:val="002327A3"/>
    <w:rsid w:val="00232EDA"/>
    <w:rsid w:val="00233547"/>
    <w:rsid w:val="002335AD"/>
    <w:rsid w:val="00233A49"/>
    <w:rsid w:val="002343A7"/>
    <w:rsid w:val="002345DE"/>
    <w:rsid w:val="002349E2"/>
    <w:rsid w:val="00234E2B"/>
    <w:rsid w:val="0023522B"/>
    <w:rsid w:val="00235397"/>
    <w:rsid w:val="002353D4"/>
    <w:rsid w:val="00235519"/>
    <w:rsid w:val="00236121"/>
    <w:rsid w:val="00236259"/>
    <w:rsid w:val="00236630"/>
    <w:rsid w:val="00236A22"/>
    <w:rsid w:val="00236E3F"/>
    <w:rsid w:val="00236F93"/>
    <w:rsid w:val="0023740D"/>
    <w:rsid w:val="00237678"/>
    <w:rsid w:val="00237A59"/>
    <w:rsid w:val="00237F49"/>
    <w:rsid w:val="0024005D"/>
    <w:rsid w:val="00241389"/>
    <w:rsid w:val="002418D7"/>
    <w:rsid w:val="002425CC"/>
    <w:rsid w:val="002427EB"/>
    <w:rsid w:val="00242920"/>
    <w:rsid w:val="00242B2F"/>
    <w:rsid w:val="00242DE1"/>
    <w:rsid w:val="00243180"/>
    <w:rsid w:val="00243282"/>
    <w:rsid w:val="002433F4"/>
    <w:rsid w:val="002435AB"/>
    <w:rsid w:val="00243710"/>
    <w:rsid w:val="00243BAC"/>
    <w:rsid w:val="002441DB"/>
    <w:rsid w:val="00244469"/>
    <w:rsid w:val="00244E6B"/>
    <w:rsid w:val="00245209"/>
    <w:rsid w:val="002454BB"/>
    <w:rsid w:val="00245574"/>
    <w:rsid w:val="00245E23"/>
    <w:rsid w:val="0024627E"/>
    <w:rsid w:val="002463E1"/>
    <w:rsid w:val="0024682A"/>
    <w:rsid w:val="002468FE"/>
    <w:rsid w:val="00246A38"/>
    <w:rsid w:val="00246A7B"/>
    <w:rsid w:val="00247402"/>
    <w:rsid w:val="0024749D"/>
    <w:rsid w:val="00247697"/>
    <w:rsid w:val="00247EA2"/>
    <w:rsid w:val="00250C25"/>
    <w:rsid w:val="00250E84"/>
    <w:rsid w:val="002511B3"/>
    <w:rsid w:val="002511D1"/>
    <w:rsid w:val="002515CD"/>
    <w:rsid w:val="0025185E"/>
    <w:rsid w:val="00251920"/>
    <w:rsid w:val="00251EE5"/>
    <w:rsid w:val="00252A6E"/>
    <w:rsid w:val="00252F04"/>
    <w:rsid w:val="00252F36"/>
    <w:rsid w:val="00253093"/>
    <w:rsid w:val="00253C47"/>
    <w:rsid w:val="00253EE6"/>
    <w:rsid w:val="002545EC"/>
    <w:rsid w:val="002549EC"/>
    <w:rsid w:val="00254D5D"/>
    <w:rsid w:val="00254ED1"/>
    <w:rsid w:val="00254F0F"/>
    <w:rsid w:val="002550D6"/>
    <w:rsid w:val="0025534E"/>
    <w:rsid w:val="0025594C"/>
    <w:rsid w:val="00255B72"/>
    <w:rsid w:val="00255B93"/>
    <w:rsid w:val="00255BE3"/>
    <w:rsid w:val="00255D54"/>
    <w:rsid w:val="00255D66"/>
    <w:rsid w:val="00256600"/>
    <w:rsid w:val="002569B4"/>
    <w:rsid w:val="00256E02"/>
    <w:rsid w:val="002574B5"/>
    <w:rsid w:val="002578D9"/>
    <w:rsid w:val="00257BA2"/>
    <w:rsid w:val="00260597"/>
    <w:rsid w:val="002605E6"/>
    <w:rsid w:val="00260A02"/>
    <w:rsid w:val="00260A0D"/>
    <w:rsid w:val="00260E5E"/>
    <w:rsid w:val="00260ED3"/>
    <w:rsid w:val="00261D5A"/>
    <w:rsid w:val="002620BE"/>
    <w:rsid w:val="00262566"/>
    <w:rsid w:val="0026259A"/>
    <w:rsid w:val="002629F9"/>
    <w:rsid w:val="002635EF"/>
    <w:rsid w:val="00263EA8"/>
    <w:rsid w:val="00264758"/>
    <w:rsid w:val="00264874"/>
    <w:rsid w:val="002649FE"/>
    <w:rsid w:val="00264B11"/>
    <w:rsid w:val="00264EAA"/>
    <w:rsid w:val="002654F1"/>
    <w:rsid w:val="0026567A"/>
    <w:rsid w:val="00265E69"/>
    <w:rsid w:val="00266D2D"/>
    <w:rsid w:val="00266FF4"/>
    <w:rsid w:val="0026711B"/>
    <w:rsid w:val="002672D7"/>
    <w:rsid w:val="0026736C"/>
    <w:rsid w:val="002674D5"/>
    <w:rsid w:val="00267B52"/>
    <w:rsid w:val="00267D37"/>
    <w:rsid w:val="00267D98"/>
    <w:rsid w:val="00267D9B"/>
    <w:rsid w:val="00270386"/>
    <w:rsid w:val="00270510"/>
    <w:rsid w:val="0027057B"/>
    <w:rsid w:val="0027057E"/>
    <w:rsid w:val="00270869"/>
    <w:rsid w:val="00270CA6"/>
    <w:rsid w:val="00271430"/>
    <w:rsid w:val="00271BD8"/>
    <w:rsid w:val="00272041"/>
    <w:rsid w:val="00272747"/>
    <w:rsid w:val="00272A95"/>
    <w:rsid w:val="00272BF7"/>
    <w:rsid w:val="00272D4A"/>
    <w:rsid w:val="002731C3"/>
    <w:rsid w:val="002733A1"/>
    <w:rsid w:val="00273A31"/>
    <w:rsid w:val="002740C8"/>
    <w:rsid w:val="0027458E"/>
    <w:rsid w:val="002745CF"/>
    <w:rsid w:val="00274722"/>
    <w:rsid w:val="00274DD8"/>
    <w:rsid w:val="00275060"/>
    <w:rsid w:val="002753DA"/>
    <w:rsid w:val="0027589C"/>
    <w:rsid w:val="00275969"/>
    <w:rsid w:val="00275A22"/>
    <w:rsid w:val="00276214"/>
    <w:rsid w:val="00276449"/>
    <w:rsid w:val="00276846"/>
    <w:rsid w:val="00276A74"/>
    <w:rsid w:val="00276E05"/>
    <w:rsid w:val="00276E7F"/>
    <w:rsid w:val="002772D7"/>
    <w:rsid w:val="002772E3"/>
    <w:rsid w:val="002774C3"/>
    <w:rsid w:val="00277ED6"/>
    <w:rsid w:val="00280499"/>
    <w:rsid w:val="00280AC4"/>
    <w:rsid w:val="00280B29"/>
    <w:rsid w:val="00280B76"/>
    <w:rsid w:val="00280E08"/>
    <w:rsid w:val="00280F95"/>
    <w:rsid w:val="0028173E"/>
    <w:rsid w:val="00281C70"/>
    <w:rsid w:val="002823C8"/>
    <w:rsid w:val="00282631"/>
    <w:rsid w:val="002826D5"/>
    <w:rsid w:val="0028277A"/>
    <w:rsid w:val="00282A67"/>
    <w:rsid w:val="00282D93"/>
    <w:rsid w:val="0028301C"/>
    <w:rsid w:val="00283733"/>
    <w:rsid w:val="0028378B"/>
    <w:rsid w:val="00283807"/>
    <w:rsid w:val="00283A46"/>
    <w:rsid w:val="00283DD1"/>
    <w:rsid w:val="00283F39"/>
    <w:rsid w:val="00283FD8"/>
    <w:rsid w:val="00284ABA"/>
    <w:rsid w:val="00284F73"/>
    <w:rsid w:val="00285851"/>
    <w:rsid w:val="00285B7D"/>
    <w:rsid w:val="00285E7C"/>
    <w:rsid w:val="00286146"/>
    <w:rsid w:val="002867FB"/>
    <w:rsid w:val="00286C86"/>
    <w:rsid w:val="00286DE6"/>
    <w:rsid w:val="00286F31"/>
    <w:rsid w:val="0028723A"/>
    <w:rsid w:val="002873CD"/>
    <w:rsid w:val="00287933"/>
    <w:rsid w:val="00287BBD"/>
    <w:rsid w:val="00287EBA"/>
    <w:rsid w:val="00290053"/>
    <w:rsid w:val="002900F9"/>
    <w:rsid w:val="0029060E"/>
    <w:rsid w:val="00290D7F"/>
    <w:rsid w:val="00290FFB"/>
    <w:rsid w:val="002913DE"/>
    <w:rsid w:val="00291B65"/>
    <w:rsid w:val="00292101"/>
    <w:rsid w:val="002921E0"/>
    <w:rsid w:val="0029261F"/>
    <w:rsid w:val="002928BA"/>
    <w:rsid w:val="002930D0"/>
    <w:rsid w:val="002939F0"/>
    <w:rsid w:val="00294A1D"/>
    <w:rsid w:val="00295038"/>
    <w:rsid w:val="00295AA5"/>
    <w:rsid w:val="00295ED9"/>
    <w:rsid w:val="00296217"/>
    <w:rsid w:val="00296316"/>
    <w:rsid w:val="00296675"/>
    <w:rsid w:val="00296AC0"/>
    <w:rsid w:val="00296DE3"/>
    <w:rsid w:val="00296E3D"/>
    <w:rsid w:val="00297102"/>
    <w:rsid w:val="002975B6"/>
    <w:rsid w:val="002A045F"/>
    <w:rsid w:val="002A0EB4"/>
    <w:rsid w:val="002A0FA8"/>
    <w:rsid w:val="002A1ED1"/>
    <w:rsid w:val="002A285D"/>
    <w:rsid w:val="002A3982"/>
    <w:rsid w:val="002A3B4E"/>
    <w:rsid w:val="002A44F8"/>
    <w:rsid w:val="002A4663"/>
    <w:rsid w:val="002A48E4"/>
    <w:rsid w:val="002A4920"/>
    <w:rsid w:val="002A5BC0"/>
    <w:rsid w:val="002A5E9B"/>
    <w:rsid w:val="002A5F2D"/>
    <w:rsid w:val="002A62E9"/>
    <w:rsid w:val="002A63A3"/>
    <w:rsid w:val="002A6CBD"/>
    <w:rsid w:val="002A6D75"/>
    <w:rsid w:val="002A74C0"/>
    <w:rsid w:val="002A7514"/>
    <w:rsid w:val="002A7D9A"/>
    <w:rsid w:val="002A7F3C"/>
    <w:rsid w:val="002B01E7"/>
    <w:rsid w:val="002B0633"/>
    <w:rsid w:val="002B0D9F"/>
    <w:rsid w:val="002B0EDB"/>
    <w:rsid w:val="002B106E"/>
    <w:rsid w:val="002B1880"/>
    <w:rsid w:val="002B1D2C"/>
    <w:rsid w:val="002B1E87"/>
    <w:rsid w:val="002B239F"/>
    <w:rsid w:val="002B23B9"/>
    <w:rsid w:val="002B258C"/>
    <w:rsid w:val="002B2666"/>
    <w:rsid w:val="002B28A6"/>
    <w:rsid w:val="002B2D98"/>
    <w:rsid w:val="002B2EEC"/>
    <w:rsid w:val="002B3181"/>
    <w:rsid w:val="002B3266"/>
    <w:rsid w:val="002B45B6"/>
    <w:rsid w:val="002B47CC"/>
    <w:rsid w:val="002B49D4"/>
    <w:rsid w:val="002B51EF"/>
    <w:rsid w:val="002B577B"/>
    <w:rsid w:val="002B5EC9"/>
    <w:rsid w:val="002B5FA5"/>
    <w:rsid w:val="002B609A"/>
    <w:rsid w:val="002B611D"/>
    <w:rsid w:val="002B6142"/>
    <w:rsid w:val="002B63FD"/>
    <w:rsid w:val="002B6632"/>
    <w:rsid w:val="002B6DAD"/>
    <w:rsid w:val="002B6FAD"/>
    <w:rsid w:val="002B7A58"/>
    <w:rsid w:val="002B7D51"/>
    <w:rsid w:val="002B7EF2"/>
    <w:rsid w:val="002C04C7"/>
    <w:rsid w:val="002C0858"/>
    <w:rsid w:val="002C0ACA"/>
    <w:rsid w:val="002C0C3D"/>
    <w:rsid w:val="002C0F41"/>
    <w:rsid w:val="002C1547"/>
    <w:rsid w:val="002C1893"/>
    <w:rsid w:val="002C18A5"/>
    <w:rsid w:val="002C1957"/>
    <w:rsid w:val="002C22AF"/>
    <w:rsid w:val="002C25B5"/>
    <w:rsid w:val="002C2622"/>
    <w:rsid w:val="002C2CDF"/>
    <w:rsid w:val="002C3074"/>
    <w:rsid w:val="002C322B"/>
    <w:rsid w:val="002C33A3"/>
    <w:rsid w:val="002C33F0"/>
    <w:rsid w:val="002C3A18"/>
    <w:rsid w:val="002C3E25"/>
    <w:rsid w:val="002C430B"/>
    <w:rsid w:val="002C4BB0"/>
    <w:rsid w:val="002C4D2E"/>
    <w:rsid w:val="002C52F6"/>
    <w:rsid w:val="002C5589"/>
    <w:rsid w:val="002C5E4A"/>
    <w:rsid w:val="002C617A"/>
    <w:rsid w:val="002C633A"/>
    <w:rsid w:val="002C6C63"/>
    <w:rsid w:val="002C7786"/>
    <w:rsid w:val="002D012F"/>
    <w:rsid w:val="002D179D"/>
    <w:rsid w:val="002D276C"/>
    <w:rsid w:val="002D2BB2"/>
    <w:rsid w:val="002D2CDC"/>
    <w:rsid w:val="002D372E"/>
    <w:rsid w:val="002D3A0A"/>
    <w:rsid w:val="002D3C5F"/>
    <w:rsid w:val="002D3D98"/>
    <w:rsid w:val="002D3DE9"/>
    <w:rsid w:val="002D3F16"/>
    <w:rsid w:val="002D3F6C"/>
    <w:rsid w:val="002D40B9"/>
    <w:rsid w:val="002D42F9"/>
    <w:rsid w:val="002D436E"/>
    <w:rsid w:val="002D47F4"/>
    <w:rsid w:val="002D4B4E"/>
    <w:rsid w:val="002D505B"/>
    <w:rsid w:val="002D5479"/>
    <w:rsid w:val="002D5488"/>
    <w:rsid w:val="002D5566"/>
    <w:rsid w:val="002D5929"/>
    <w:rsid w:val="002D5CC2"/>
    <w:rsid w:val="002D5CC5"/>
    <w:rsid w:val="002D5EC3"/>
    <w:rsid w:val="002D6386"/>
    <w:rsid w:val="002D6962"/>
    <w:rsid w:val="002D7700"/>
    <w:rsid w:val="002D7873"/>
    <w:rsid w:val="002D7F73"/>
    <w:rsid w:val="002E04A9"/>
    <w:rsid w:val="002E067D"/>
    <w:rsid w:val="002E0949"/>
    <w:rsid w:val="002E095C"/>
    <w:rsid w:val="002E0E45"/>
    <w:rsid w:val="002E1722"/>
    <w:rsid w:val="002E19FF"/>
    <w:rsid w:val="002E1A7B"/>
    <w:rsid w:val="002E1FB7"/>
    <w:rsid w:val="002E22E3"/>
    <w:rsid w:val="002E2727"/>
    <w:rsid w:val="002E2DFC"/>
    <w:rsid w:val="002E33F8"/>
    <w:rsid w:val="002E343D"/>
    <w:rsid w:val="002E3565"/>
    <w:rsid w:val="002E3D3E"/>
    <w:rsid w:val="002E3E8B"/>
    <w:rsid w:val="002E49DD"/>
    <w:rsid w:val="002E5031"/>
    <w:rsid w:val="002E5214"/>
    <w:rsid w:val="002E5800"/>
    <w:rsid w:val="002E5802"/>
    <w:rsid w:val="002E5B8A"/>
    <w:rsid w:val="002E5F26"/>
    <w:rsid w:val="002E62E4"/>
    <w:rsid w:val="002E6660"/>
    <w:rsid w:val="002E67B8"/>
    <w:rsid w:val="002E686D"/>
    <w:rsid w:val="002E6B3A"/>
    <w:rsid w:val="002E715A"/>
    <w:rsid w:val="002E758F"/>
    <w:rsid w:val="002E79BA"/>
    <w:rsid w:val="002E7C36"/>
    <w:rsid w:val="002E7CEC"/>
    <w:rsid w:val="002F046F"/>
    <w:rsid w:val="002F04B2"/>
    <w:rsid w:val="002F0531"/>
    <w:rsid w:val="002F067B"/>
    <w:rsid w:val="002F0725"/>
    <w:rsid w:val="002F0ABC"/>
    <w:rsid w:val="002F0B08"/>
    <w:rsid w:val="002F123A"/>
    <w:rsid w:val="002F136D"/>
    <w:rsid w:val="002F172A"/>
    <w:rsid w:val="002F18ED"/>
    <w:rsid w:val="002F1B31"/>
    <w:rsid w:val="002F2002"/>
    <w:rsid w:val="002F21B3"/>
    <w:rsid w:val="002F246B"/>
    <w:rsid w:val="002F2A23"/>
    <w:rsid w:val="002F2C29"/>
    <w:rsid w:val="002F2D20"/>
    <w:rsid w:val="002F3374"/>
    <w:rsid w:val="002F3EAE"/>
    <w:rsid w:val="002F4452"/>
    <w:rsid w:val="002F448C"/>
    <w:rsid w:val="002F4768"/>
    <w:rsid w:val="002F4B49"/>
    <w:rsid w:val="002F4C50"/>
    <w:rsid w:val="002F4DA0"/>
    <w:rsid w:val="002F4E6D"/>
    <w:rsid w:val="002F5149"/>
    <w:rsid w:val="002F53BA"/>
    <w:rsid w:val="002F55E3"/>
    <w:rsid w:val="002F568F"/>
    <w:rsid w:val="002F5E8A"/>
    <w:rsid w:val="002F652B"/>
    <w:rsid w:val="002F69B0"/>
    <w:rsid w:val="002F69B4"/>
    <w:rsid w:val="002F78D1"/>
    <w:rsid w:val="002F79F1"/>
    <w:rsid w:val="002F7AB6"/>
    <w:rsid w:val="002F7E28"/>
    <w:rsid w:val="00300197"/>
    <w:rsid w:val="0030037B"/>
    <w:rsid w:val="003007DD"/>
    <w:rsid w:val="003009EB"/>
    <w:rsid w:val="00300AAB"/>
    <w:rsid w:val="00300F8C"/>
    <w:rsid w:val="00301215"/>
    <w:rsid w:val="0030131C"/>
    <w:rsid w:val="00302698"/>
    <w:rsid w:val="00302D37"/>
    <w:rsid w:val="00303C11"/>
    <w:rsid w:val="00303C3E"/>
    <w:rsid w:val="00303E0F"/>
    <w:rsid w:val="003044DD"/>
    <w:rsid w:val="00304700"/>
    <w:rsid w:val="00304D57"/>
    <w:rsid w:val="00304D9C"/>
    <w:rsid w:val="0030546E"/>
    <w:rsid w:val="003054C1"/>
    <w:rsid w:val="00305985"/>
    <w:rsid w:val="00305A12"/>
    <w:rsid w:val="003061C0"/>
    <w:rsid w:val="003066B3"/>
    <w:rsid w:val="003066D8"/>
    <w:rsid w:val="00306766"/>
    <w:rsid w:val="003067A8"/>
    <w:rsid w:val="00307532"/>
    <w:rsid w:val="0030772A"/>
    <w:rsid w:val="00307B75"/>
    <w:rsid w:val="00307C57"/>
    <w:rsid w:val="00307FFD"/>
    <w:rsid w:val="003105F7"/>
    <w:rsid w:val="00310CFF"/>
    <w:rsid w:val="00311150"/>
    <w:rsid w:val="0031117E"/>
    <w:rsid w:val="00311435"/>
    <w:rsid w:val="003115CE"/>
    <w:rsid w:val="0031178C"/>
    <w:rsid w:val="00311909"/>
    <w:rsid w:val="00311982"/>
    <w:rsid w:val="00312023"/>
    <w:rsid w:val="00312429"/>
    <w:rsid w:val="003124CE"/>
    <w:rsid w:val="003124ED"/>
    <w:rsid w:val="003126BA"/>
    <w:rsid w:val="00312D6C"/>
    <w:rsid w:val="00313395"/>
    <w:rsid w:val="00313636"/>
    <w:rsid w:val="00313CA6"/>
    <w:rsid w:val="00313E66"/>
    <w:rsid w:val="00313F7F"/>
    <w:rsid w:val="003140A5"/>
    <w:rsid w:val="00314152"/>
    <w:rsid w:val="00314607"/>
    <w:rsid w:val="00314D8C"/>
    <w:rsid w:val="00314DCE"/>
    <w:rsid w:val="00314FB6"/>
    <w:rsid w:val="003152EE"/>
    <w:rsid w:val="0031547D"/>
    <w:rsid w:val="00315498"/>
    <w:rsid w:val="003154EE"/>
    <w:rsid w:val="003154F5"/>
    <w:rsid w:val="003156C4"/>
    <w:rsid w:val="0031581D"/>
    <w:rsid w:val="00315AA4"/>
    <w:rsid w:val="003162C4"/>
    <w:rsid w:val="003162CF"/>
    <w:rsid w:val="003167E9"/>
    <w:rsid w:val="00316891"/>
    <w:rsid w:val="00316E86"/>
    <w:rsid w:val="00316EF0"/>
    <w:rsid w:val="00317222"/>
    <w:rsid w:val="00317613"/>
    <w:rsid w:val="003177A1"/>
    <w:rsid w:val="00317D2F"/>
    <w:rsid w:val="00317FC0"/>
    <w:rsid w:val="003203E0"/>
    <w:rsid w:val="00320914"/>
    <w:rsid w:val="0032102E"/>
    <w:rsid w:val="0032124E"/>
    <w:rsid w:val="00321464"/>
    <w:rsid w:val="003218C5"/>
    <w:rsid w:val="00321E9B"/>
    <w:rsid w:val="00321F28"/>
    <w:rsid w:val="00321FE5"/>
    <w:rsid w:val="00322120"/>
    <w:rsid w:val="003222C7"/>
    <w:rsid w:val="00322334"/>
    <w:rsid w:val="003225AE"/>
    <w:rsid w:val="00322D27"/>
    <w:rsid w:val="00322FA3"/>
    <w:rsid w:val="00323C87"/>
    <w:rsid w:val="00323CD1"/>
    <w:rsid w:val="00323E50"/>
    <w:rsid w:val="00324154"/>
    <w:rsid w:val="0032417C"/>
    <w:rsid w:val="003246F6"/>
    <w:rsid w:val="00324AFF"/>
    <w:rsid w:val="00324FD9"/>
    <w:rsid w:val="003251AF"/>
    <w:rsid w:val="003251CC"/>
    <w:rsid w:val="0032533B"/>
    <w:rsid w:val="00325468"/>
    <w:rsid w:val="003257F3"/>
    <w:rsid w:val="0032607E"/>
    <w:rsid w:val="00326ADD"/>
    <w:rsid w:val="00326C2A"/>
    <w:rsid w:val="00326DDC"/>
    <w:rsid w:val="00327035"/>
    <w:rsid w:val="003275D9"/>
    <w:rsid w:val="0032773F"/>
    <w:rsid w:val="00327A67"/>
    <w:rsid w:val="00330C64"/>
    <w:rsid w:val="003312E6"/>
    <w:rsid w:val="003313EE"/>
    <w:rsid w:val="003313F3"/>
    <w:rsid w:val="00331829"/>
    <w:rsid w:val="00331ED1"/>
    <w:rsid w:val="003321F7"/>
    <w:rsid w:val="00332259"/>
    <w:rsid w:val="003331B2"/>
    <w:rsid w:val="0033345D"/>
    <w:rsid w:val="003334A8"/>
    <w:rsid w:val="003336B1"/>
    <w:rsid w:val="00333BB7"/>
    <w:rsid w:val="00333F1B"/>
    <w:rsid w:val="003341B6"/>
    <w:rsid w:val="0033443B"/>
    <w:rsid w:val="003349E5"/>
    <w:rsid w:val="00334F59"/>
    <w:rsid w:val="00335001"/>
    <w:rsid w:val="00335068"/>
    <w:rsid w:val="003351DF"/>
    <w:rsid w:val="00335808"/>
    <w:rsid w:val="00335B12"/>
    <w:rsid w:val="00335C81"/>
    <w:rsid w:val="00336176"/>
    <w:rsid w:val="003369B1"/>
    <w:rsid w:val="00336A0D"/>
    <w:rsid w:val="00337263"/>
    <w:rsid w:val="00337C89"/>
    <w:rsid w:val="00337F58"/>
    <w:rsid w:val="00340223"/>
    <w:rsid w:val="003403DA"/>
    <w:rsid w:val="00340445"/>
    <w:rsid w:val="0034061A"/>
    <w:rsid w:val="003407FA"/>
    <w:rsid w:val="00340887"/>
    <w:rsid w:val="00340935"/>
    <w:rsid w:val="00340E72"/>
    <w:rsid w:val="003410AC"/>
    <w:rsid w:val="003413B4"/>
    <w:rsid w:val="0034158B"/>
    <w:rsid w:val="003415C4"/>
    <w:rsid w:val="00341A28"/>
    <w:rsid w:val="00341A52"/>
    <w:rsid w:val="00341D89"/>
    <w:rsid w:val="00341F8F"/>
    <w:rsid w:val="0034200E"/>
    <w:rsid w:val="00342125"/>
    <w:rsid w:val="003421FA"/>
    <w:rsid w:val="003422ED"/>
    <w:rsid w:val="003424B8"/>
    <w:rsid w:val="003424CD"/>
    <w:rsid w:val="00342800"/>
    <w:rsid w:val="00343408"/>
    <w:rsid w:val="0034344F"/>
    <w:rsid w:val="003439DB"/>
    <w:rsid w:val="00343C93"/>
    <w:rsid w:val="00343D41"/>
    <w:rsid w:val="00343EB5"/>
    <w:rsid w:val="00344141"/>
    <w:rsid w:val="003446DD"/>
    <w:rsid w:val="003447E4"/>
    <w:rsid w:val="0034482E"/>
    <w:rsid w:val="00344D8C"/>
    <w:rsid w:val="00344DB6"/>
    <w:rsid w:val="00344E7B"/>
    <w:rsid w:val="003457D4"/>
    <w:rsid w:val="00345C20"/>
    <w:rsid w:val="00345DEB"/>
    <w:rsid w:val="00345E82"/>
    <w:rsid w:val="00345F7C"/>
    <w:rsid w:val="00346225"/>
    <w:rsid w:val="00346433"/>
    <w:rsid w:val="003468EA"/>
    <w:rsid w:val="003469BB"/>
    <w:rsid w:val="00346E07"/>
    <w:rsid w:val="00347459"/>
    <w:rsid w:val="00347642"/>
    <w:rsid w:val="003476F2"/>
    <w:rsid w:val="00347C5C"/>
    <w:rsid w:val="00347C65"/>
    <w:rsid w:val="00347DA8"/>
    <w:rsid w:val="00347FBD"/>
    <w:rsid w:val="00350057"/>
    <w:rsid w:val="00350333"/>
    <w:rsid w:val="003509AE"/>
    <w:rsid w:val="00350A10"/>
    <w:rsid w:val="00350DB1"/>
    <w:rsid w:val="00350E5D"/>
    <w:rsid w:val="00351093"/>
    <w:rsid w:val="003514CA"/>
    <w:rsid w:val="00351776"/>
    <w:rsid w:val="0035178E"/>
    <w:rsid w:val="00351809"/>
    <w:rsid w:val="00351AF4"/>
    <w:rsid w:val="00351DA3"/>
    <w:rsid w:val="00351E6E"/>
    <w:rsid w:val="00352524"/>
    <w:rsid w:val="00352D03"/>
    <w:rsid w:val="00352D04"/>
    <w:rsid w:val="00353242"/>
    <w:rsid w:val="00353517"/>
    <w:rsid w:val="00353547"/>
    <w:rsid w:val="00354AA2"/>
    <w:rsid w:val="00354E15"/>
    <w:rsid w:val="00354F72"/>
    <w:rsid w:val="00355119"/>
    <w:rsid w:val="0035559F"/>
    <w:rsid w:val="003555AF"/>
    <w:rsid w:val="00355EA2"/>
    <w:rsid w:val="00355F37"/>
    <w:rsid w:val="00355F68"/>
    <w:rsid w:val="00355FE1"/>
    <w:rsid w:val="00356053"/>
    <w:rsid w:val="0035617D"/>
    <w:rsid w:val="003565F8"/>
    <w:rsid w:val="00356761"/>
    <w:rsid w:val="00356D6C"/>
    <w:rsid w:val="00356E1C"/>
    <w:rsid w:val="003570FA"/>
    <w:rsid w:val="00357522"/>
    <w:rsid w:val="00357650"/>
    <w:rsid w:val="0036007A"/>
    <w:rsid w:val="00360102"/>
    <w:rsid w:val="003604E6"/>
    <w:rsid w:val="00360C7C"/>
    <w:rsid w:val="00360DD5"/>
    <w:rsid w:val="00360E91"/>
    <w:rsid w:val="00360F86"/>
    <w:rsid w:val="00361037"/>
    <w:rsid w:val="003616A4"/>
    <w:rsid w:val="00361B01"/>
    <w:rsid w:val="00361D53"/>
    <w:rsid w:val="0036207A"/>
    <w:rsid w:val="003620E7"/>
    <w:rsid w:val="0036211F"/>
    <w:rsid w:val="00362662"/>
    <w:rsid w:val="003627B0"/>
    <w:rsid w:val="00362BD6"/>
    <w:rsid w:val="00362C3D"/>
    <w:rsid w:val="00362C45"/>
    <w:rsid w:val="00362DFB"/>
    <w:rsid w:val="00362FA8"/>
    <w:rsid w:val="00363142"/>
    <w:rsid w:val="003631D1"/>
    <w:rsid w:val="003631F5"/>
    <w:rsid w:val="00363240"/>
    <w:rsid w:val="00364009"/>
    <w:rsid w:val="00364080"/>
    <w:rsid w:val="003644B3"/>
    <w:rsid w:val="00364532"/>
    <w:rsid w:val="0036463D"/>
    <w:rsid w:val="00364725"/>
    <w:rsid w:val="0036485D"/>
    <w:rsid w:val="00364A89"/>
    <w:rsid w:val="00364EB6"/>
    <w:rsid w:val="00364F65"/>
    <w:rsid w:val="003655CF"/>
    <w:rsid w:val="00365A59"/>
    <w:rsid w:val="00365B2B"/>
    <w:rsid w:val="00365C44"/>
    <w:rsid w:val="00365DC4"/>
    <w:rsid w:val="00366196"/>
    <w:rsid w:val="003662AD"/>
    <w:rsid w:val="00366544"/>
    <w:rsid w:val="003665A6"/>
    <w:rsid w:val="00366971"/>
    <w:rsid w:val="00366CBE"/>
    <w:rsid w:val="003678D2"/>
    <w:rsid w:val="00367AA6"/>
    <w:rsid w:val="00370166"/>
    <w:rsid w:val="0037060C"/>
    <w:rsid w:val="003709DE"/>
    <w:rsid w:val="00371056"/>
    <w:rsid w:val="0037142A"/>
    <w:rsid w:val="00371486"/>
    <w:rsid w:val="003715A5"/>
    <w:rsid w:val="003716A6"/>
    <w:rsid w:val="00371B1D"/>
    <w:rsid w:val="00371BB1"/>
    <w:rsid w:val="0037255E"/>
    <w:rsid w:val="00372688"/>
    <w:rsid w:val="003729F8"/>
    <w:rsid w:val="00372CBF"/>
    <w:rsid w:val="00372CE0"/>
    <w:rsid w:val="00372E4E"/>
    <w:rsid w:val="00373054"/>
    <w:rsid w:val="003734DD"/>
    <w:rsid w:val="00373E5D"/>
    <w:rsid w:val="0037408B"/>
    <w:rsid w:val="003740BC"/>
    <w:rsid w:val="003740F7"/>
    <w:rsid w:val="003741E0"/>
    <w:rsid w:val="00374297"/>
    <w:rsid w:val="00374810"/>
    <w:rsid w:val="0037494D"/>
    <w:rsid w:val="00374F1D"/>
    <w:rsid w:val="003753EB"/>
    <w:rsid w:val="00375402"/>
    <w:rsid w:val="003755D7"/>
    <w:rsid w:val="00375957"/>
    <w:rsid w:val="00375CDE"/>
    <w:rsid w:val="00375FF9"/>
    <w:rsid w:val="0037692E"/>
    <w:rsid w:val="00376BD6"/>
    <w:rsid w:val="0037700F"/>
    <w:rsid w:val="0037706A"/>
    <w:rsid w:val="003770F3"/>
    <w:rsid w:val="0037710F"/>
    <w:rsid w:val="0037732F"/>
    <w:rsid w:val="0037733E"/>
    <w:rsid w:val="003779CC"/>
    <w:rsid w:val="00377E17"/>
    <w:rsid w:val="0038008E"/>
    <w:rsid w:val="00380BDE"/>
    <w:rsid w:val="00380DC1"/>
    <w:rsid w:val="00380DE7"/>
    <w:rsid w:val="0038105F"/>
    <w:rsid w:val="0038134F"/>
    <w:rsid w:val="003824CE"/>
    <w:rsid w:val="003824EF"/>
    <w:rsid w:val="00382839"/>
    <w:rsid w:val="0038298E"/>
    <w:rsid w:val="00382E74"/>
    <w:rsid w:val="0038313D"/>
    <w:rsid w:val="003831CF"/>
    <w:rsid w:val="00383E52"/>
    <w:rsid w:val="003840A8"/>
    <w:rsid w:val="00384DD3"/>
    <w:rsid w:val="003852AE"/>
    <w:rsid w:val="003857E9"/>
    <w:rsid w:val="003858B5"/>
    <w:rsid w:val="00385AFF"/>
    <w:rsid w:val="00385B2C"/>
    <w:rsid w:val="00385BB6"/>
    <w:rsid w:val="00385CF5"/>
    <w:rsid w:val="00385DDD"/>
    <w:rsid w:val="00385E39"/>
    <w:rsid w:val="0038640F"/>
    <w:rsid w:val="00386D66"/>
    <w:rsid w:val="0038712F"/>
    <w:rsid w:val="00387174"/>
    <w:rsid w:val="0038758E"/>
    <w:rsid w:val="00387828"/>
    <w:rsid w:val="003879FE"/>
    <w:rsid w:val="00387A0B"/>
    <w:rsid w:val="0039050D"/>
    <w:rsid w:val="003905EC"/>
    <w:rsid w:val="00390C48"/>
    <w:rsid w:val="00390DF6"/>
    <w:rsid w:val="00391240"/>
    <w:rsid w:val="003915EE"/>
    <w:rsid w:val="003918E6"/>
    <w:rsid w:val="00391F01"/>
    <w:rsid w:val="0039218C"/>
    <w:rsid w:val="003921AA"/>
    <w:rsid w:val="00392293"/>
    <w:rsid w:val="003923A7"/>
    <w:rsid w:val="003925AD"/>
    <w:rsid w:val="00392B2C"/>
    <w:rsid w:val="003937E7"/>
    <w:rsid w:val="00393C59"/>
    <w:rsid w:val="00393DBD"/>
    <w:rsid w:val="00394A91"/>
    <w:rsid w:val="00394D79"/>
    <w:rsid w:val="00394EE8"/>
    <w:rsid w:val="00395352"/>
    <w:rsid w:val="0039553D"/>
    <w:rsid w:val="00396362"/>
    <w:rsid w:val="00396708"/>
    <w:rsid w:val="00396724"/>
    <w:rsid w:val="003968C0"/>
    <w:rsid w:val="003969C4"/>
    <w:rsid w:val="00396F70"/>
    <w:rsid w:val="00397272"/>
    <w:rsid w:val="003979DA"/>
    <w:rsid w:val="00397C1F"/>
    <w:rsid w:val="003A0B2A"/>
    <w:rsid w:val="003A0B55"/>
    <w:rsid w:val="003A0E0C"/>
    <w:rsid w:val="003A1439"/>
    <w:rsid w:val="003A1ABA"/>
    <w:rsid w:val="003A1CF2"/>
    <w:rsid w:val="003A233B"/>
    <w:rsid w:val="003A2682"/>
    <w:rsid w:val="003A2824"/>
    <w:rsid w:val="003A2D4C"/>
    <w:rsid w:val="003A33A2"/>
    <w:rsid w:val="003A38E3"/>
    <w:rsid w:val="003A3A69"/>
    <w:rsid w:val="003A3B53"/>
    <w:rsid w:val="003A3BB1"/>
    <w:rsid w:val="003A4012"/>
    <w:rsid w:val="003A4232"/>
    <w:rsid w:val="003A4537"/>
    <w:rsid w:val="003A48C3"/>
    <w:rsid w:val="003A495C"/>
    <w:rsid w:val="003A49CF"/>
    <w:rsid w:val="003A4BBB"/>
    <w:rsid w:val="003A5289"/>
    <w:rsid w:val="003A5377"/>
    <w:rsid w:val="003A5502"/>
    <w:rsid w:val="003A5EE4"/>
    <w:rsid w:val="003A61F0"/>
    <w:rsid w:val="003A64FE"/>
    <w:rsid w:val="003A671D"/>
    <w:rsid w:val="003A6B04"/>
    <w:rsid w:val="003A6BAF"/>
    <w:rsid w:val="003A6CE9"/>
    <w:rsid w:val="003A7109"/>
    <w:rsid w:val="003A711B"/>
    <w:rsid w:val="003A72E7"/>
    <w:rsid w:val="003A75B5"/>
    <w:rsid w:val="003A7668"/>
    <w:rsid w:val="003A7AD0"/>
    <w:rsid w:val="003A7C8F"/>
    <w:rsid w:val="003A7DE8"/>
    <w:rsid w:val="003B071F"/>
    <w:rsid w:val="003B09AA"/>
    <w:rsid w:val="003B0AD9"/>
    <w:rsid w:val="003B185A"/>
    <w:rsid w:val="003B1D23"/>
    <w:rsid w:val="003B3026"/>
    <w:rsid w:val="003B3722"/>
    <w:rsid w:val="003B3D14"/>
    <w:rsid w:val="003B3DE0"/>
    <w:rsid w:val="003B4021"/>
    <w:rsid w:val="003B4882"/>
    <w:rsid w:val="003B4957"/>
    <w:rsid w:val="003B4B1F"/>
    <w:rsid w:val="003B643C"/>
    <w:rsid w:val="003B6788"/>
    <w:rsid w:val="003B6855"/>
    <w:rsid w:val="003B6DB0"/>
    <w:rsid w:val="003B7235"/>
    <w:rsid w:val="003B7571"/>
    <w:rsid w:val="003C062E"/>
    <w:rsid w:val="003C07EB"/>
    <w:rsid w:val="003C111F"/>
    <w:rsid w:val="003C11DD"/>
    <w:rsid w:val="003C12B2"/>
    <w:rsid w:val="003C181A"/>
    <w:rsid w:val="003C18A5"/>
    <w:rsid w:val="003C1E57"/>
    <w:rsid w:val="003C213A"/>
    <w:rsid w:val="003C2401"/>
    <w:rsid w:val="003C281C"/>
    <w:rsid w:val="003C287E"/>
    <w:rsid w:val="003C2B43"/>
    <w:rsid w:val="003C2D8D"/>
    <w:rsid w:val="003C2DBD"/>
    <w:rsid w:val="003C33B7"/>
    <w:rsid w:val="003C3A25"/>
    <w:rsid w:val="003C3E53"/>
    <w:rsid w:val="003C4248"/>
    <w:rsid w:val="003C43E1"/>
    <w:rsid w:val="003C4420"/>
    <w:rsid w:val="003C456C"/>
    <w:rsid w:val="003C54F5"/>
    <w:rsid w:val="003C574A"/>
    <w:rsid w:val="003C576A"/>
    <w:rsid w:val="003C5A92"/>
    <w:rsid w:val="003C5D51"/>
    <w:rsid w:val="003C605A"/>
    <w:rsid w:val="003C6292"/>
    <w:rsid w:val="003C6369"/>
    <w:rsid w:val="003C6CB7"/>
    <w:rsid w:val="003C6EC8"/>
    <w:rsid w:val="003C6F28"/>
    <w:rsid w:val="003C70BC"/>
    <w:rsid w:val="003C747B"/>
    <w:rsid w:val="003C75F8"/>
    <w:rsid w:val="003C7C9F"/>
    <w:rsid w:val="003D070B"/>
    <w:rsid w:val="003D07AC"/>
    <w:rsid w:val="003D0996"/>
    <w:rsid w:val="003D09AE"/>
    <w:rsid w:val="003D1328"/>
    <w:rsid w:val="003D165E"/>
    <w:rsid w:val="003D223E"/>
    <w:rsid w:val="003D2313"/>
    <w:rsid w:val="003D2431"/>
    <w:rsid w:val="003D3020"/>
    <w:rsid w:val="003D35FF"/>
    <w:rsid w:val="003D383C"/>
    <w:rsid w:val="003D38EA"/>
    <w:rsid w:val="003D3E75"/>
    <w:rsid w:val="003D3EC8"/>
    <w:rsid w:val="003D42E2"/>
    <w:rsid w:val="003D44CA"/>
    <w:rsid w:val="003D4548"/>
    <w:rsid w:val="003D4605"/>
    <w:rsid w:val="003D4D79"/>
    <w:rsid w:val="003D559B"/>
    <w:rsid w:val="003D623C"/>
    <w:rsid w:val="003D65C6"/>
    <w:rsid w:val="003D678D"/>
    <w:rsid w:val="003D69F5"/>
    <w:rsid w:val="003D6BB4"/>
    <w:rsid w:val="003D6C40"/>
    <w:rsid w:val="003D7011"/>
    <w:rsid w:val="003D70B5"/>
    <w:rsid w:val="003D7160"/>
    <w:rsid w:val="003D7218"/>
    <w:rsid w:val="003D76BA"/>
    <w:rsid w:val="003D796C"/>
    <w:rsid w:val="003D7A93"/>
    <w:rsid w:val="003D7E08"/>
    <w:rsid w:val="003D7E6B"/>
    <w:rsid w:val="003D7E8B"/>
    <w:rsid w:val="003D7F82"/>
    <w:rsid w:val="003E0250"/>
    <w:rsid w:val="003E0315"/>
    <w:rsid w:val="003E0B68"/>
    <w:rsid w:val="003E0C2A"/>
    <w:rsid w:val="003E1706"/>
    <w:rsid w:val="003E1A92"/>
    <w:rsid w:val="003E1D95"/>
    <w:rsid w:val="003E27A0"/>
    <w:rsid w:val="003E290B"/>
    <w:rsid w:val="003E29A6"/>
    <w:rsid w:val="003E29D5"/>
    <w:rsid w:val="003E2A09"/>
    <w:rsid w:val="003E2FAA"/>
    <w:rsid w:val="003E3489"/>
    <w:rsid w:val="003E3817"/>
    <w:rsid w:val="003E396C"/>
    <w:rsid w:val="003E3A91"/>
    <w:rsid w:val="003E3A93"/>
    <w:rsid w:val="003E3C9C"/>
    <w:rsid w:val="003E4062"/>
    <w:rsid w:val="003E42E2"/>
    <w:rsid w:val="003E4D8D"/>
    <w:rsid w:val="003E5113"/>
    <w:rsid w:val="003E52E6"/>
    <w:rsid w:val="003E5A49"/>
    <w:rsid w:val="003E5F80"/>
    <w:rsid w:val="003E630C"/>
    <w:rsid w:val="003E6362"/>
    <w:rsid w:val="003E6747"/>
    <w:rsid w:val="003E68FD"/>
    <w:rsid w:val="003E7723"/>
    <w:rsid w:val="003E78F0"/>
    <w:rsid w:val="003E7962"/>
    <w:rsid w:val="003E7CB3"/>
    <w:rsid w:val="003E7DF0"/>
    <w:rsid w:val="003F0031"/>
    <w:rsid w:val="003F04EB"/>
    <w:rsid w:val="003F099F"/>
    <w:rsid w:val="003F0CD8"/>
    <w:rsid w:val="003F1BE1"/>
    <w:rsid w:val="003F1C30"/>
    <w:rsid w:val="003F1D7E"/>
    <w:rsid w:val="003F1F91"/>
    <w:rsid w:val="003F1FC2"/>
    <w:rsid w:val="003F2155"/>
    <w:rsid w:val="003F2157"/>
    <w:rsid w:val="003F2C1D"/>
    <w:rsid w:val="003F2F44"/>
    <w:rsid w:val="003F4435"/>
    <w:rsid w:val="003F46B3"/>
    <w:rsid w:val="003F4816"/>
    <w:rsid w:val="003F4AAB"/>
    <w:rsid w:val="003F4C35"/>
    <w:rsid w:val="003F4CF2"/>
    <w:rsid w:val="003F4EE8"/>
    <w:rsid w:val="003F5329"/>
    <w:rsid w:val="003F557B"/>
    <w:rsid w:val="003F5670"/>
    <w:rsid w:val="003F5754"/>
    <w:rsid w:val="003F5CE3"/>
    <w:rsid w:val="003F70E9"/>
    <w:rsid w:val="003F794A"/>
    <w:rsid w:val="003F7C56"/>
    <w:rsid w:val="00400C3A"/>
    <w:rsid w:val="00400ECB"/>
    <w:rsid w:val="004011EB"/>
    <w:rsid w:val="004017DF"/>
    <w:rsid w:val="004019CA"/>
    <w:rsid w:val="00401AC6"/>
    <w:rsid w:val="00401ACC"/>
    <w:rsid w:val="00401AD4"/>
    <w:rsid w:val="00402264"/>
    <w:rsid w:val="004029F4"/>
    <w:rsid w:val="00402A48"/>
    <w:rsid w:val="00402C40"/>
    <w:rsid w:val="00402F7E"/>
    <w:rsid w:val="00403051"/>
    <w:rsid w:val="00403707"/>
    <w:rsid w:val="004038F5"/>
    <w:rsid w:val="00403D48"/>
    <w:rsid w:val="004044F6"/>
    <w:rsid w:val="0040456A"/>
    <w:rsid w:val="00404841"/>
    <w:rsid w:val="0040484C"/>
    <w:rsid w:val="00404C85"/>
    <w:rsid w:val="00404CD0"/>
    <w:rsid w:val="00404D5F"/>
    <w:rsid w:val="00404EF5"/>
    <w:rsid w:val="00404EF8"/>
    <w:rsid w:val="00404F9E"/>
    <w:rsid w:val="0040571D"/>
    <w:rsid w:val="00406338"/>
    <w:rsid w:val="004066DF"/>
    <w:rsid w:val="00406756"/>
    <w:rsid w:val="00406819"/>
    <w:rsid w:val="00410035"/>
    <w:rsid w:val="00410471"/>
    <w:rsid w:val="00410A4E"/>
    <w:rsid w:val="00410C45"/>
    <w:rsid w:val="00410C4A"/>
    <w:rsid w:val="004110A6"/>
    <w:rsid w:val="00411682"/>
    <w:rsid w:val="00411830"/>
    <w:rsid w:val="0041195C"/>
    <w:rsid w:val="004119B8"/>
    <w:rsid w:val="00411BDD"/>
    <w:rsid w:val="00412042"/>
    <w:rsid w:val="004124C6"/>
    <w:rsid w:val="00412704"/>
    <w:rsid w:val="00412885"/>
    <w:rsid w:val="004129BA"/>
    <w:rsid w:val="00412DC8"/>
    <w:rsid w:val="00412EA7"/>
    <w:rsid w:val="0041328B"/>
    <w:rsid w:val="004132DD"/>
    <w:rsid w:val="00413606"/>
    <w:rsid w:val="004139DA"/>
    <w:rsid w:val="00413BF9"/>
    <w:rsid w:val="00413DC0"/>
    <w:rsid w:val="0041476C"/>
    <w:rsid w:val="0041478C"/>
    <w:rsid w:val="00414A91"/>
    <w:rsid w:val="00414F3C"/>
    <w:rsid w:val="004152A4"/>
    <w:rsid w:val="00415666"/>
    <w:rsid w:val="004156BA"/>
    <w:rsid w:val="00415A5C"/>
    <w:rsid w:val="00415ADB"/>
    <w:rsid w:val="00415B84"/>
    <w:rsid w:val="004163AF"/>
    <w:rsid w:val="00416AA2"/>
    <w:rsid w:val="0041710E"/>
    <w:rsid w:val="00417967"/>
    <w:rsid w:val="00417F7E"/>
    <w:rsid w:val="004204E0"/>
    <w:rsid w:val="004205CC"/>
    <w:rsid w:val="00420655"/>
    <w:rsid w:val="00420A68"/>
    <w:rsid w:val="00420C7D"/>
    <w:rsid w:val="00420D38"/>
    <w:rsid w:val="00420D3F"/>
    <w:rsid w:val="0042115D"/>
    <w:rsid w:val="004217AF"/>
    <w:rsid w:val="00422140"/>
    <w:rsid w:val="0042260A"/>
    <w:rsid w:val="00422854"/>
    <w:rsid w:val="00422A97"/>
    <w:rsid w:val="00422CD8"/>
    <w:rsid w:val="00422D4C"/>
    <w:rsid w:val="004232F7"/>
    <w:rsid w:val="0042342A"/>
    <w:rsid w:val="00423F1A"/>
    <w:rsid w:val="0042442B"/>
    <w:rsid w:val="00424515"/>
    <w:rsid w:val="00424BED"/>
    <w:rsid w:val="00425311"/>
    <w:rsid w:val="004255F1"/>
    <w:rsid w:val="00425B91"/>
    <w:rsid w:val="004260DA"/>
    <w:rsid w:val="004267B2"/>
    <w:rsid w:val="00426970"/>
    <w:rsid w:val="004269D9"/>
    <w:rsid w:val="00426ACB"/>
    <w:rsid w:val="00426C32"/>
    <w:rsid w:val="00426D3F"/>
    <w:rsid w:val="00426E0D"/>
    <w:rsid w:val="004272AE"/>
    <w:rsid w:val="004276EA"/>
    <w:rsid w:val="00427B34"/>
    <w:rsid w:val="00427C31"/>
    <w:rsid w:val="00427C8A"/>
    <w:rsid w:val="0043073D"/>
    <w:rsid w:val="004308D8"/>
    <w:rsid w:val="00430991"/>
    <w:rsid w:val="00430E5D"/>
    <w:rsid w:val="00431173"/>
    <w:rsid w:val="00431435"/>
    <w:rsid w:val="00431B27"/>
    <w:rsid w:val="00431B5C"/>
    <w:rsid w:val="00432012"/>
    <w:rsid w:val="00432A62"/>
    <w:rsid w:val="00432AED"/>
    <w:rsid w:val="00432C56"/>
    <w:rsid w:val="00433F48"/>
    <w:rsid w:val="00434028"/>
    <w:rsid w:val="004340B9"/>
    <w:rsid w:val="0043423A"/>
    <w:rsid w:val="004344A4"/>
    <w:rsid w:val="004346E0"/>
    <w:rsid w:val="00434A04"/>
    <w:rsid w:val="00434B39"/>
    <w:rsid w:val="00434DDF"/>
    <w:rsid w:val="00435137"/>
    <w:rsid w:val="00435826"/>
    <w:rsid w:val="00435D28"/>
    <w:rsid w:val="00436763"/>
    <w:rsid w:val="00436B2D"/>
    <w:rsid w:val="00437201"/>
    <w:rsid w:val="00437762"/>
    <w:rsid w:val="00437854"/>
    <w:rsid w:val="00437E97"/>
    <w:rsid w:val="004401DA"/>
    <w:rsid w:val="00440202"/>
    <w:rsid w:val="00440622"/>
    <w:rsid w:val="00440815"/>
    <w:rsid w:val="0044084D"/>
    <w:rsid w:val="00440BB0"/>
    <w:rsid w:val="00440CB3"/>
    <w:rsid w:val="00441270"/>
    <w:rsid w:val="0044150D"/>
    <w:rsid w:val="0044156A"/>
    <w:rsid w:val="004417C7"/>
    <w:rsid w:val="00441D8F"/>
    <w:rsid w:val="00442113"/>
    <w:rsid w:val="00442434"/>
    <w:rsid w:val="00442579"/>
    <w:rsid w:val="0044270A"/>
    <w:rsid w:val="0044286B"/>
    <w:rsid w:val="0044305E"/>
    <w:rsid w:val="00443714"/>
    <w:rsid w:val="00443A44"/>
    <w:rsid w:val="00443ACB"/>
    <w:rsid w:val="00443C40"/>
    <w:rsid w:val="00443D35"/>
    <w:rsid w:val="00443F78"/>
    <w:rsid w:val="004441B5"/>
    <w:rsid w:val="0044492A"/>
    <w:rsid w:val="0044536C"/>
    <w:rsid w:val="00445392"/>
    <w:rsid w:val="00445EE0"/>
    <w:rsid w:val="00445F46"/>
    <w:rsid w:val="00446FED"/>
    <w:rsid w:val="00447C8F"/>
    <w:rsid w:val="00450102"/>
    <w:rsid w:val="004502E8"/>
    <w:rsid w:val="004506F0"/>
    <w:rsid w:val="00451287"/>
    <w:rsid w:val="00451979"/>
    <w:rsid w:val="00451B67"/>
    <w:rsid w:val="00451BF8"/>
    <w:rsid w:val="00451C7F"/>
    <w:rsid w:val="00451EB0"/>
    <w:rsid w:val="00451F81"/>
    <w:rsid w:val="00452001"/>
    <w:rsid w:val="004520C6"/>
    <w:rsid w:val="0045220C"/>
    <w:rsid w:val="0045262C"/>
    <w:rsid w:val="0045264A"/>
    <w:rsid w:val="00452661"/>
    <w:rsid w:val="00453424"/>
    <w:rsid w:val="004534B7"/>
    <w:rsid w:val="00453614"/>
    <w:rsid w:val="004537B8"/>
    <w:rsid w:val="0045397F"/>
    <w:rsid w:val="00453ABF"/>
    <w:rsid w:val="00453B5F"/>
    <w:rsid w:val="00453FCD"/>
    <w:rsid w:val="0045445F"/>
    <w:rsid w:val="004549E2"/>
    <w:rsid w:val="00454E2A"/>
    <w:rsid w:val="00455ABC"/>
    <w:rsid w:val="00455F58"/>
    <w:rsid w:val="004566DC"/>
    <w:rsid w:val="004566FB"/>
    <w:rsid w:val="00456830"/>
    <w:rsid w:val="0045683B"/>
    <w:rsid w:val="00456E59"/>
    <w:rsid w:val="00457660"/>
    <w:rsid w:val="00457761"/>
    <w:rsid w:val="00457BBB"/>
    <w:rsid w:val="00460155"/>
    <w:rsid w:val="004603A4"/>
    <w:rsid w:val="0046050C"/>
    <w:rsid w:val="0046060B"/>
    <w:rsid w:val="0046082C"/>
    <w:rsid w:val="00460B5E"/>
    <w:rsid w:val="004610F5"/>
    <w:rsid w:val="00461374"/>
    <w:rsid w:val="0046155D"/>
    <w:rsid w:val="004617B9"/>
    <w:rsid w:val="0046187B"/>
    <w:rsid w:val="004622B0"/>
    <w:rsid w:val="00462AB2"/>
    <w:rsid w:val="004633FB"/>
    <w:rsid w:val="0046354E"/>
    <w:rsid w:val="004636BE"/>
    <w:rsid w:val="00463723"/>
    <w:rsid w:val="00463732"/>
    <w:rsid w:val="00464113"/>
    <w:rsid w:val="004643C7"/>
    <w:rsid w:val="00464401"/>
    <w:rsid w:val="00464433"/>
    <w:rsid w:val="00464498"/>
    <w:rsid w:val="004644C0"/>
    <w:rsid w:val="0046454B"/>
    <w:rsid w:val="00464BCB"/>
    <w:rsid w:val="00465151"/>
    <w:rsid w:val="00465623"/>
    <w:rsid w:val="00466171"/>
    <w:rsid w:val="00466856"/>
    <w:rsid w:val="00467032"/>
    <w:rsid w:val="00467526"/>
    <w:rsid w:val="004679DF"/>
    <w:rsid w:val="00467EED"/>
    <w:rsid w:val="004703A7"/>
    <w:rsid w:val="0047054D"/>
    <w:rsid w:val="004708EA"/>
    <w:rsid w:val="00471276"/>
    <w:rsid w:val="00471392"/>
    <w:rsid w:val="00471F1A"/>
    <w:rsid w:val="004725AA"/>
    <w:rsid w:val="00472FFC"/>
    <w:rsid w:val="004732DD"/>
    <w:rsid w:val="00473859"/>
    <w:rsid w:val="00473D08"/>
    <w:rsid w:val="00473D1B"/>
    <w:rsid w:val="00473E1F"/>
    <w:rsid w:val="00473E44"/>
    <w:rsid w:val="0047503A"/>
    <w:rsid w:val="004754AF"/>
    <w:rsid w:val="00475592"/>
    <w:rsid w:val="0047594D"/>
    <w:rsid w:val="00475B5A"/>
    <w:rsid w:val="00475D6C"/>
    <w:rsid w:val="0047628E"/>
    <w:rsid w:val="00476967"/>
    <w:rsid w:val="00476A7C"/>
    <w:rsid w:val="0047723E"/>
    <w:rsid w:val="0047757A"/>
    <w:rsid w:val="00477CB6"/>
    <w:rsid w:val="004800C5"/>
    <w:rsid w:val="0048041D"/>
    <w:rsid w:val="004805A6"/>
    <w:rsid w:val="00480884"/>
    <w:rsid w:val="004809A6"/>
    <w:rsid w:val="00480C3A"/>
    <w:rsid w:val="00481124"/>
    <w:rsid w:val="004814C4"/>
    <w:rsid w:val="00481B0E"/>
    <w:rsid w:val="004825E9"/>
    <w:rsid w:val="00482687"/>
    <w:rsid w:val="00482ABB"/>
    <w:rsid w:val="004830C3"/>
    <w:rsid w:val="00483188"/>
    <w:rsid w:val="0048339C"/>
    <w:rsid w:val="00483413"/>
    <w:rsid w:val="004834FD"/>
    <w:rsid w:val="004839B2"/>
    <w:rsid w:val="00483C4A"/>
    <w:rsid w:val="00483CAC"/>
    <w:rsid w:val="00483DF5"/>
    <w:rsid w:val="00484D26"/>
    <w:rsid w:val="004850DA"/>
    <w:rsid w:val="00485A8C"/>
    <w:rsid w:val="00486779"/>
    <w:rsid w:val="00486892"/>
    <w:rsid w:val="00486AEC"/>
    <w:rsid w:val="00487172"/>
    <w:rsid w:val="004876A3"/>
    <w:rsid w:val="00487CA2"/>
    <w:rsid w:val="00490024"/>
    <w:rsid w:val="00490221"/>
    <w:rsid w:val="0049038F"/>
    <w:rsid w:val="00490B7B"/>
    <w:rsid w:val="00490E81"/>
    <w:rsid w:val="004911C7"/>
    <w:rsid w:val="004915D4"/>
    <w:rsid w:val="004917F1"/>
    <w:rsid w:val="004919FB"/>
    <w:rsid w:val="00491EFC"/>
    <w:rsid w:val="00491F93"/>
    <w:rsid w:val="00491FF5"/>
    <w:rsid w:val="004924E0"/>
    <w:rsid w:val="004928F8"/>
    <w:rsid w:val="00492B42"/>
    <w:rsid w:val="00492C21"/>
    <w:rsid w:val="00492CFF"/>
    <w:rsid w:val="00492E21"/>
    <w:rsid w:val="00493AB5"/>
    <w:rsid w:val="00493E9F"/>
    <w:rsid w:val="0049488F"/>
    <w:rsid w:val="00494980"/>
    <w:rsid w:val="00494B74"/>
    <w:rsid w:val="004955FE"/>
    <w:rsid w:val="00495875"/>
    <w:rsid w:val="0049591B"/>
    <w:rsid w:val="00495D70"/>
    <w:rsid w:val="00495F69"/>
    <w:rsid w:val="00496013"/>
    <w:rsid w:val="00496137"/>
    <w:rsid w:val="004963D8"/>
    <w:rsid w:val="00496EF6"/>
    <w:rsid w:val="00497037"/>
    <w:rsid w:val="004971F2"/>
    <w:rsid w:val="00497541"/>
    <w:rsid w:val="00497714"/>
    <w:rsid w:val="00497968"/>
    <w:rsid w:val="00497D53"/>
    <w:rsid w:val="004A0382"/>
    <w:rsid w:val="004A07C4"/>
    <w:rsid w:val="004A096F"/>
    <w:rsid w:val="004A0E32"/>
    <w:rsid w:val="004A1164"/>
    <w:rsid w:val="004A129F"/>
    <w:rsid w:val="004A1463"/>
    <w:rsid w:val="004A18AA"/>
    <w:rsid w:val="004A2281"/>
    <w:rsid w:val="004A238F"/>
    <w:rsid w:val="004A279D"/>
    <w:rsid w:val="004A2982"/>
    <w:rsid w:val="004A2A78"/>
    <w:rsid w:val="004A2D48"/>
    <w:rsid w:val="004A335C"/>
    <w:rsid w:val="004A3377"/>
    <w:rsid w:val="004A38C9"/>
    <w:rsid w:val="004A4080"/>
    <w:rsid w:val="004A42B2"/>
    <w:rsid w:val="004A4790"/>
    <w:rsid w:val="004A493A"/>
    <w:rsid w:val="004A4B92"/>
    <w:rsid w:val="004A4D1B"/>
    <w:rsid w:val="004A5177"/>
    <w:rsid w:val="004A580B"/>
    <w:rsid w:val="004A5A4A"/>
    <w:rsid w:val="004A5D02"/>
    <w:rsid w:val="004A5D91"/>
    <w:rsid w:val="004A62C6"/>
    <w:rsid w:val="004A65AB"/>
    <w:rsid w:val="004A65E0"/>
    <w:rsid w:val="004A6661"/>
    <w:rsid w:val="004A6814"/>
    <w:rsid w:val="004A6991"/>
    <w:rsid w:val="004A70A1"/>
    <w:rsid w:val="004A74AE"/>
    <w:rsid w:val="004A7676"/>
    <w:rsid w:val="004A7760"/>
    <w:rsid w:val="004B007F"/>
    <w:rsid w:val="004B008C"/>
    <w:rsid w:val="004B0128"/>
    <w:rsid w:val="004B019C"/>
    <w:rsid w:val="004B01F6"/>
    <w:rsid w:val="004B0433"/>
    <w:rsid w:val="004B0493"/>
    <w:rsid w:val="004B0861"/>
    <w:rsid w:val="004B0B3B"/>
    <w:rsid w:val="004B0B42"/>
    <w:rsid w:val="004B0BA0"/>
    <w:rsid w:val="004B11AA"/>
    <w:rsid w:val="004B1290"/>
    <w:rsid w:val="004B170E"/>
    <w:rsid w:val="004B17BD"/>
    <w:rsid w:val="004B1800"/>
    <w:rsid w:val="004B1B60"/>
    <w:rsid w:val="004B2187"/>
    <w:rsid w:val="004B2EEB"/>
    <w:rsid w:val="004B2FBE"/>
    <w:rsid w:val="004B363D"/>
    <w:rsid w:val="004B3CBB"/>
    <w:rsid w:val="004B3F8C"/>
    <w:rsid w:val="004B457E"/>
    <w:rsid w:val="004B461F"/>
    <w:rsid w:val="004B4739"/>
    <w:rsid w:val="004B4CD0"/>
    <w:rsid w:val="004B53C9"/>
    <w:rsid w:val="004B550A"/>
    <w:rsid w:val="004B59AF"/>
    <w:rsid w:val="004B5BA6"/>
    <w:rsid w:val="004B5BF3"/>
    <w:rsid w:val="004B5C8A"/>
    <w:rsid w:val="004B5D72"/>
    <w:rsid w:val="004B6036"/>
    <w:rsid w:val="004B678C"/>
    <w:rsid w:val="004B6D1B"/>
    <w:rsid w:val="004B73F9"/>
    <w:rsid w:val="004B7B76"/>
    <w:rsid w:val="004B7D46"/>
    <w:rsid w:val="004C018B"/>
    <w:rsid w:val="004C09B4"/>
    <w:rsid w:val="004C0CFC"/>
    <w:rsid w:val="004C10B0"/>
    <w:rsid w:val="004C1252"/>
    <w:rsid w:val="004C1278"/>
    <w:rsid w:val="004C15CF"/>
    <w:rsid w:val="004C284C"/>
    <w:rsid w:val="004C2C81"/>
    <w:rsid w:val="004C2D71"/>
    <w:rsid w:val="004C33CA"/>
    <w:rsid w:val="004C3428"/>
    <w:rsid w:val="004C3AF0"/>
    <w:rsid w:val="004C3F80"/>
    <w:rsid w:val="004C4141"/>
    <w:rsid w:val="004C427F"/>
    <w:rsid w:val="004C47FF"/>
    <w:rsid w:val="004C4B29"/>
    <w:rsid w:val="004C4FF4"/>
    <w:rsid w:val="004C50AA"/>
    <w:rsid w:val="004C51BB"/>
    <w:rsid w:val="004C5494"/>
    <w:rsid w:val="004C56F2"/>
    <w:rsid w:val="004C58FF"/>
    <w:rsid w:val="004C5C29"/>
    <w:rsid w:val="004C5F56"/>
    <w:rsid w:val="004C6321"/>
    <w:rsid w:val="004C66F3"/>
    <w:rsid w:val="004C70CF"/>
    <w:rsid w:val="004C7271"/>
    <w:rsid w:val="004D02EB"/>
    <w:rsid w:val="004D0845"/>
    <w:rsid w:val="004D0862"/>
    <w:rsid w:val="004D0B8B"/>
    <w:rsid w:val="004D14A6"/>
    <w:rsid w:val="004D15C7"/>
    <w:rsid w:val="004D1E6D"/>
    <w:rsid w:val="004D2D34"/>
    <w:rsid w:val="004D2E07"/>
    <w:rsid w:val="004D2F93"/>
    <w:rsid w:val="004D3491"/>
    <w:rsid w:val="004D38C3"/>
    <w:rsid w:val="004D3BD2"/>
    <w:rsid w:val="004D3F56"/>
    <w:rsid w:val="004D4256"/>
    <w:rsid w:val="004D491D"/>
    <w:rsid w:val="004D4E3A"/>
    <w:rsid w:val="004D4FD1"/>
    <w:rsid w:val="004D522D"/>
    <w:rsid w:val="004D54A9"/>
    <w:rsid w:val="004D5785"/>
    <w:rsid w:val="004D5837"/>
    <w:rsid w:val="004D5E1F"/>
    <w:rsid w:val="004D6208"/>
    <w:rsid w:val="004D6422"/>
    <w:rsid w:val="004D687E"/>
    <w:rsid w:val="004D6D60"/>
    <w:rsid w:val="004D737B"/>
    <w:rsid w:val="004D7660"/>
    <w:rsid w:val="004D769C"/>
    <w:rsid w:val="004D78E6"/>
    <w:rsid w:val="004D796A"/>
    <w:rsid w:val="004D7AE7"/>
    <w:rsid w:val="004D7DFD"/>
    <w:rsid w:val="004D7E6E"/>
    <w:rsid w:val="004D7F0D"/>
    <w:rsid w:val="004E0143"/>
    <w:rsid w:val="004E08D7"/>
    <w:rsid w:val="004E0955"/>
    <w:rsid w:val="004E09FD"/>
    <w:rsid w:val="004E0B83"/>
    <w:rsid w:val="004E1493"/>
    <w:rsid w:val="004E1765"/>
    <w:rsid w:val="004E1D8F"/>
    <w:rsid w:val="004E2262"/>
    <w:rsid w:val="004E237F"/>
    <w:rsid w:val="004E23E2"/>
    <w:rsid w:val="004E3701"/>
    <w:rsid w:val="004E37BA"/>
    <w:rsid w:val="004E3DE8"/>
    <w:rsid w:val="004E4799"/>
    <w:rsid w:val="004E481D"/>
    <w:rsid w:val="004E4D10"/>
    <w:rsid w:val="004E4F8C"/>
    <w:rsid w:val="004E55EC"/>
    <w:rsid w:val="004E5668"/>
    <w:rsid w:val="004E58B4"/>
    <w:rsid w:val="004E62F4"/>
    <w:rsid w:val="004E651D"/>
    <w:rsid w:val="004E7228"/>
    <w:rsid w:val="004E7408"/>
    <w:rsid w:val="004E749C"/>
    <w:rsid w:val="004E7547"/>
    <w:rsid w:val="004E7675"/>
    <w:rsid w:val="004E7A56"/>
    <w:rsid w:val="004E7B34"/>
    <w:rsid w:val="004E7EEF"/>
    <w:rsid w:val="004F02D2"/>
    <w:rsid w:val="004F04C2"/>
    <w:rsid w:val="004F065A"/>
    <w:rsid w:val="004F1376"/>
    <w:rsid w:val="004F15DD"/>
    <w:rsid w:val="004F21E5"/>
    <w:rsid w:val="004F28EC"/>
    <w:rsid w:val="004F2A5D"/>
    <w:rsid w:val="004F2CEE"/>
    <w:rsid w:val="004F2DA8"/>
    <w:rsid w:val="004F32B3"/>
    <w:rsid w:val="004F338A"/>
    <w:rsid w:val="004F34E2"/>
    <w:rsid w:val="004F35F6"/>
    <w:rsid w:val="004F366A"/>
    <w:rsid w:val="004F3B8D"/>
    <w:rsid w:val="004F47B5"/>
    <w:rsid w:val="004F47ED"/>
    <w:rsid w:val="004F4A9E"/>
    <w:rsid w:val="004F4B35"/>
    <w:rsid w:val="004F4CE2"/>
    <w:rsid w:val="004F51F4"/>
    <w:rsid w:val="004F5A29"/>
    <w:rsid w:val="004F5C9A"/>
    <w:rsid w:val="004F61F1"/>
    <w:rsid w:val="004F62EE"/>
    <w:rsid w:val="004F6453"/>
    <w:rsid w:val="004F676A"/>
    <w:rsid w:val="004F6B66"/>
    <w:rsid w:val="004F713D"/>
    <w:rsid w:val="005001FC"/>
    <w:rsid w:val="00500309"/>
    <w:rsid w:val="0050067F"/>
    <w:rsid w:val="00500FCC"/>
    <w:rsid w:val="00501311"/>
    <w:rsid w:val="0050197D"/>
    <w:rsid w:val="005020D2"/>
    <w:rsid w:val="005022B8"/>
    <w:rsid w:val="00502324"/>
    <w:rsid w:val="00502446"/>
    <w:rsid w:val="00502C61"/>
    <w:rsid w:val="00502D35"/>
    <w:rsid w:val="00502E2B"/>
    <w:rsid w:val="005032E2"/>
    <w:rsid w:val="00503A56"/>
    <w:rsid w:val="00503AD1"/>
    <w:rsid w:val="00503BF5"/>
    <w:rsid w:val="00503D17"/>
    <w:rsid w:val="0050406F"/>
    <w:rsid w:val="005043EF"/>
    <w:rsid w:val="005044E8"/>
    <w:rsid w:val="0050478A"/>
    <w:rsid w:val="00504992"/>
    <w:rsid w:val="00505458"/>
    <w:rsid w:val="00505A8F"/>
    <w:rsid w:val="0050617F"/>
    <w:rsid w:val="0050628F"/>
    <w:rsid w:val="0050681D"/>
    <w:rsid w:val="00507375"/>
    <w:rsid w:val="00507AA6"/>
    <w:rsid w:val="00507D0E"/>
    <w:rsid w:val="00507F84"/>
    <w:rsid w:val="005107FC"/>
    <w:rsid w:val="005108DA"/>
    <w:rsid w:val="005111C2"/>
    <w:rsid w:val="0051128F"/>
    <w:rsid w:val="0051147D"/>
    <w:rsid w:val="0051152C"/>
    <w:rsid w:val="00511CB1"/>
    <w:rsid w:val="00511E91"/>
    <w:rsid w:val="005121AB"/>
    <w:rsid w:val="00512AC9"/>
    <w:rsid w:val="00513321"/>
    <w:rsid w:val="005139E1"/>
    <w:rsid w:val="00514A9A"/>
    <w:rsid w:val="00514CAC"/>
    <w:rsid w:val="00514CB8"/>
    <w:rsid w:val="00514F0B"/>
    <w:rsid w:val="005162F3"/>
    <w:rsid w:val="00516629"/>
    <w:rsid w:val="00517594"/>
    <w:rsid w:val="00517642"/>
    <w:rsid w:val="00517E1D"/>
    <w:rsid w:val="00517FB0"/>
    <w:rsid w:val="005202A1"/>
    <w:rsid w:val="005202CF"/>
    <w:rsid w:val="00520883"/>
    <w:rsid w:val="00520EF6"/>
    <w:rsid w:val="00521024"/>
    <w:rsid w:val="00521061"/>
    <w:rsid w:val="00521156"/>
    <w:rsid w:val="00521379"/>
    <w:rsid w:val="00521394"/>
    <w:rsid w:val="005217FC"/>
    <w:rsid w:val="00521ACB"/>
    <w:rsid w:val="00521DEE"/>
    <w:rsid w:val="00522DA8"/>
    <w:rsid w:val="00522F4C"/>
    <w:rsid w:val="00522F7C"/>
    <w:rsid w:val="0052307E"/>
    <w:rsid w:val="005230B0"/>
    <w:rsid w:val="0052310F"/>
    <w:rsid w:val="005231A3"/>
    <w:rsid w:val="0052443C"/>
    <w:rsid w:val="005248C4"/>
    <w:rsid w:val="00525384"/>
    <w:rsid w:val="005253B6"/>
    <w:rsid w:val="005256C8"/>
    <w:rsid w:val="00525940"/>
    <w:rsid w:val="00525CCE"/>
    <w:rsid w:val="00525D70"/>
    <w:rsid w:val="00525F43"/>
    <w:rsid w:val="00526240"/>
    <w:rsid w:val="00526375"/>
    <w:rsid w:val="0052669E"/>
    <w:rsid w:val="005266A3"/>
    <w:rsid w:val="005270E4"/>
    <w:rsid w:val="00527115"/>
    <w:rsid w:val="005271D8"/>
    <w:rsid w:val="005274CC"/>
    <w:rsid w:val="005277EA"/>
    <w:rsid w:val="00527911"/>
    <w:rsid w:val="00527A26"/>
    <w:rsid w:val="00527A27"/>
    <w:rsid w:val="00527EE7"/>
    <w:rsid w:val="0053040F"/>
    <w:rsid w:val="005305C5"/>
    <w:rsid w:val="00530686"/>
    <w:rsid w:val="00530AF2"/>
    <w:rsid w:val="00531289"/>
    <w:rsid w:val="00531B80"/>
    <w:rsid w:val="00531E5A"/>
    <w:rsid w:val="005321F8"/>
    <w:rsid w:val="00532754"/>
    <w:rsid w:val="00532792"/>
    <w:rsid w:val="0053318D"/>
    <w:rsid w:val="0053329C"/>
    <w:rsid w:val="005336D7"/>
    <w:rsid w:val="00533BDD"/>
    <w:rsid w:val="00533C11"/>
    <w:rsid w:val="00533EE7"/>
    <w:rsid w:val="005340CE"/>
    <w:rsid w:val="005342E8"/>
    <w:rsid w:val="00534430"/>
    <w:rsid w:val="0053446B"/>
    <w:rsid w:val="00534472"/>
    <w:rsid w:val="00534785"/>
    <w:rsid w:val="00534C56"/>
    <w:rsid w:val="00535AEC"/>
    <w:rsid w:val="005361CB"/>
    <w:rsid w:val="00536460"/>
    <w:rsid w:val="00536896"/>
    <w:rsid w:val="005368C4"/>
    <w:rsid w:val="00536C7D"/>
    <w:rsid w:val="005376AD"/>
    <w:rsid w:val="00537910"/>
    <w:rsid w:val="00537B9F"/>
    <w:rsid w:val="005407A6"/>
    <w:rsid w:val="00540CDD"/>
    <w:rsid w:val="00540D5F"/>
    <w:rsid w:val="00540F30"/>
    <w:rsid w:val="00541184"/>
    <w:rsid w:val="005413C6"/>
    <w:rsid w:val="00541523"/>
    <w:rsid w:val="00541883"/>
    <w:rsid w:val="0054196D"/>
    <w:rsid w:val="00541A76"/>
    <w:rsid w:val="00541BDC"/>
    <w:rsid w:val="00541EEA"/>
    <w:rsid w:val="00542512"/>
    <w:rsid w:val="005427A2"/>
    <w:rsid w:val="0054285E"/>
    <w:rsid w:val="005428F4"/>
    <w:rsid w:val="00542937"/>
    <w:rsid w:val="0054297B"/>
    <w:rsid w:val="00542B1F"/>
    <w:rsid w:val="00543978"/>
    <w:rsid w:val="00543EDF"/>
    <w:rsid w:val="00544031"/>
    <w:rsid w:val="005445C8"/>
    <w:rsid w:val="005447B5"/>
    <w:rsid w:val="005447CE"/>
    <w:rsid w:val="00544921"/>
    <w:rsid w:val="00544C09"/>
    <w:rsid w:val="005457AB"/>
    <w:rsid w:val="0054586C"/>
    <w:rsid w:val="00545CC7"/>
    <w:rsid w:val="00545E98"/>
    <w:rsid w:val="0054620C"/>
    <w:rsid w:val="00546278"/>
    <w:rsid w:val="005463F2"/>
    <w:rsid w:val="00546518"/>
    <w:rsid w:val="005466D7"/>
    <w:rsid w:val="005467B2"/>
    <w:rsid w:val="00546861"/>
    <w:rsid w:val="00546E2F"/>
    <w:rsid w:val="0054704B"/>
    <w:rsid w:val="00547104"/>
    <w:rsid w:val="00547141"/>
    <w:rsid w:val="005472BE"/>
    <w:rsid w:val="00547826"/>
    <w:rsid w:val="005478E0"/>
    <w:rsid w:val="00547B9D"/>
    <w:rsid w:val="00547E91"/>
    <w:rsid w:val="00547FC7"/>
    <w:rsid w:val="00550177"/>
    <w:rsid w:val="0055032E"/>
    <w:rsid w:val="00550462"/>
    <w:rsid w:val="00550B7B"/>
    <w:rsid w:val="00550D24"/>
    <w:rsid w:val="00550DA6"/>
    <w:rsid w:val="00550ED9"/>
    <w:rsid w:val="005511DA"/>
    <w:rsid w:val="005516D5"/>
    <w:rsid w:val="005516E1"/>
    <w:rsid w:val="00551865"/>
    <w:rsid w:val="00551962"/>
    <w:rsid w:val="00551B3D"/>
    <w:rsid w:val="00551B4C"/>
    <w:rsid w:val="00552512"/>
    <w:rsid w:val="00552648"/>
    <w:rsid w:val="00553008"/>
    <w:rsid w:val="00553738"/>
    <w:rsid w:val="00553925"/>
    <w:rsid w:val="00553C36"/>
    <w:rsid w:val="00553FE5"/>
    <w:rsid w:val="00554296"/>
    <w:rsid w:val="005548F7"/>
    <w:rsid w:val="00554936"/>
    <w:rsid w:val="005549D2"/>
    <w:rsid w:val="00554CDD"/>
    <w:rsid w:val="00555A70"/>
    <w:rsid w:val="00555BD4"/>
    <w:rsid w:val="00555C9C"/>
    <w:rsid w:val="00555DA4"/>
    <w:rsid w:val="00556512"/>
    <w:rsid w:val="00556FE5"/>
    <w:rsid w:val="0055733D"/>
    <w:rsid w:val="005577EB"/>
    <w:rsid w:val="005577F6"/>
    <w:rsid w:val="00557818"/>
    <w:rsid w:val="00557CAF"/>
    <w:rsid w:val="00557DAB"/>
    <w:rsid w:val="00557FBE"/>
    <w:rsid w:val="00560371"/>
    <w:rsid w:val="00560504"/>
    <w:rsid w:val="00560BF6"/>
    <w:rsid w:val="00560D8A"/>
    <w:rsid w:val="00561120"/>
    <w:rsid w:val="00561D30"/>
    <w:rsid w:val="00561DBC"/>
    <w:rsid w:val="00561DC1"/>
    <w:rsid w:val="00561DC5"/>
    <w:rsid w:val="0056214C"/>
    <w:rsid w:val="00562C9F"/>
    <w:rsid w:val="00562DAD"/>
    <w:rsid w:val="00562DFD"/>
    <w:rsid w:val="00562F61"/>
    <w:rsid w:val="0056304B"/>
    <w:rsid w:val="005634BF"/>
    <w:rsid w:val="00563676"/>
    <w:rsid w:val="005639E4"/>
    <w:rsid w:val="005644FB"/>
    <w:rsid w:val="005646B3"/>
    <w:rsid w:val="005649C5"/>
    <w:rsid w:val="00564C28"/>
    <w:rsid w:val="00564F13"/>
    <w:rsid w:val="00564F21"/>
    <w:rsid w:val="00564F6A"/>
    <w:rsid w:val="005653F2"/>
    <w:rsid w:val="005658C3"/>
    <w:rsid w:val="00565B13"/>
    <w:rsid w:val="00565D0D"/>
    <w:rsid w:val="00565D95"/>
    <w:rsid w:val="00565EE7"/>
    <w:rsid w:val="00565F5A"/>
    <w:rsid w:val="005661EC"/>
    <w:rsid w:val="00566310"/>
    <w:rsid w:val="00566C24"/>
    <w:rsid w:val="00566C60"/>
    <w:rsid w:val="00566F9D"/>
    <w:rsid w:val="00567119"/>
    <w:rsid w:val="00567AAD"/>
    <w:rsid w:val="00570474"/>
    <w:rsid w:val="005708AC"/>
    <w:rsid w:val="005711CB"/>
    <w:rsid w:val="00571925"/>
    <w:rsid w:val="00571EE2"/>
    <w:rsid w:val="00572084"/>
    <w:rsid w:val="00572706"/>
    <w:rsid w:val="00572F19"/>
    <w:rsid w:val="005731AF"/>
    <w:rsid w:val="0057326E"/>
    <w:rsid w:val="00573925"/>
    <w:rsid w:val="0057397C"/>
    <w:rsid w:val="00573C3C"/>
    <w:rsid w:val="00574155"/>
    <w:rsid w:val="0057433D"/>
    <w:rsid w:val="00574CBE"/>
    <w:rsid w:val="00574DF4"/>
    <w:rsid w:val="00575131"/>
    <w:rsid w:val="005755EC"/>
    <w:rsid w:val="005757FD"/>
    <w:rsid w:val="0057594E"/>
    <w:rsid w:val="00575BA3"/>
    <w:rsid w:val="00575C6E"/>
    <w:rsid w:val="00575EC8"/>
    <w:rsid w:val="00575FAE"/>
    <w:rsid w:val="00576011"/>
    <w:rsid w:val="005761CE"/>
    <w:rsid w:val="0057628D"/>
    <w:rsid w:val="0057643F"/>
    <w:rsid w:val="00576AFE"/>
    <w:rsid w:val="00576B5E"/>
    <w:rsid w:val="00576C2A"/>
    <w:rsid w:val="005770F3"/>
    <w:rsid w:val="005774A5"/>
    <w:rsid w:val="00577F24"/>
    <w:rsid w:val="00577F82"/>
    <w:rsid w:val="0058066D"/>
    <w:rsid w:val="005818BE"/>
    <w:rsid w:val="00581A82"/>
    <w:rsid w:val="00581B42"/>
    <w:rsid w:val="00581D1A"/>
    <w:rsid w:val="005821A3"/>
    <w:rsid w:val="0058252D"/>
    <w:rsid w:val="0058268A"/>
    <w:rsid w:val="00582938"/>
    <w:rsid w:val="00582A84"/>
    <w:rsid w:val="00582EF3"/>
    <w:rsid w:val="00583088"/>
    <w:rsid w:val="00583211"/>
    <w:rsid w:val="0058360C"/>
    <w:rsid w:val="00583978"/>
    <w:rsid w:val="005839E9"/>
    <w:rsid w:val="00583CFF"/>
    <w:rsid w:val="00583E8E"/>
    <w:rsid w:val="00583EFE"/>
    <w:rsid w:val="005840D1"/>
    <w:rsid w:val="005845EF"/>
    <w:rsid w:val="00584B08"/>
    <w:rsid w:val="0058549E"/>
    <w:rsid w:val="00585520"/>
    <w:rsid w:val="00585609"/>
    <w:rsid w:val="00585C8E"/>
    <w:rsid w:val="00585DF2"/>
    <w:rsid w:val="00586230"/>
    <w:rsid w:val="00586235"/>
    <w:rsid w:val="005863FC"/>
    <w:rsid w:val="00586730"/>
    <w:rsid w:val="00586A4B"/>
    <w:rsid w:val="00586C55"/>
    <w:rsid w:val="00586DB3"/>
    <w:rsid w:val="00586E2A"/>
    <w:rsid w:val="0058784E"/>
    <w:rsid w:val="005901A4"/>
    <w:rsid w:val="00591A4C"/>
    <w:rsid w:val="00591B1B"/>
    <w:rsid w:val="00591C50"/>
    <w:rsid w:val="00591D50"/>
    <w:rsid w:val="00591EC4"/>
    <w:rsid w:val="0059230D"/>
    <w:rsid w:val="005923FF"/>
    <w:rsid w:val="00592AA0"/>
    <w:rsid w:val="00592B34"/>
    <w:rsid w:val="00594807"/>
    <w:rsid w:val="00594ED5"/>
    <w:rsid w:val="005957CD"/>
    <w:rsid w:val="00595B1D"/>
    <w:rsid w:val="00595BD3"/>
    <w:rsid w:val="00595ED2"/>
    <w:rsid w:val="00596440"/>
    <w:rsid w:val="0059648D"/>
    <w:rsid w:val="00596940"/>
    <w:rsid w:val="00597428"/>
    <w:rsid w:val="00597575"/>
    <w:rsid w:val="005979DF"/>
    <w:rsid w:val="005A0999"/>
    <w:rsid w:val="005A09B7"/>
    <w:rsid w:val="005A0B3C"/>
    <w:rsid w:val="005A0D23"/>
    <w:rsid w:val="005A1365"/>
    <w:rsid w:val="005A136B"/>
    <w:rsid w:val="005A1417"/>
    <w:rsid w:val="005A1855"/>
    <w:rsid w:val="005A2434"/>
    <w:rsid w:val="005A3307"/>
    <w:rsid w:val="005A3739"/>
    <w:rsid w:val="005A3A85"/>
    <w:rsid w:val="005A3DE9"/>
    <w:rsid w:val="005A4D74"/>
    <w:rsid w:val="005A4FB3"/>
    <w:rsid w:val="005A5387"/>
    <w:rsid w:val="005A565F"/>
    <w:rsid w:val="005A58AC"/>
    <w:rsid w:val="005A5CDE"/>
    <w:rsid w:val="005A5E52"/>
    <w:rsid w:val="005A61D6"/>
    <w:rsid w:val="005A6640"/>
    <w:rsid w:val="005A6925"/>
    <w:rsid w:val="005A6ECB"/>
    <w:rsid w:val="005A7229"/>
    <w:rsid w:val="005A757E"/>
    <w:rsid w:val="005A7815"/>
    <w:rsid w:val="005A7AE6"/>
    <w:rsid w:val="005A7D32"/>
    <w:rsid w:val="005B034B"/>
    <w:rsid w:val="005B0484"/>
    <w:rsid w:val="005B0AE1"/>
    <w:rsid w:val="005B0DBB"/>
    <w:rsid w:val="005B0E8C"/>
    <w:rsid w:val="005B119B"/>
    <w:rsid w:val="005B1432"/>
    <w:rsid w:val="005B1B67"/>
    <w:rsid w:val="005B1EA5"/>
    <w:rsid w:val="005B215A"/>
    <w:rsid w:val="005B2164"/>
    <w:rsid w:val="005B244E"/>
    <w:rsid w:val="005B2905"/>
    <w:rsid w:val="005B2A09"/>
    <w:rsid w:val="005B3165"/>
    <w:rsid w:val="005B35AD"/>
    <w:rsid w:val="005B3659"/>
    <w:rsid w:val="005B3C4D"/>
    <w:rsid w:val="005B42E6"/>
    <w:rsid w:val="005B467B"/>
    <w:rsid w:val="005B4E79"/>
    <w:rsid w:val="005B5012"/>
    <w:rsid w:val="005B51D6"/>
    <w:rsid w:val="005B53C3"/>
    <w:rsid w:val="005B55D4"/>
    <w:rsid w:val="005B57C0"/>
    <w:rsid w:val="005B600A"/>
    <w:rsid w:val="005B6224"/>
    <w:rsid w:val="005B6944"/>
    <w:rsid w:val="005B6A95"/>
    <w:rsid w:val="005B70E7"/>
    <w:rsid w:val="005B7181"/>
    <w:rsid w:val="005B76A1"/>
    <w:rsid w:val="005B7816"/>
    <w:rsid w:val="005C0593"/>
    <w:rsid w:val="005C0BA4"/>
    <w:rsid w:val="005C0EF4"/>
    <w:rsid w:val="005C1421"/>
    <w:rsid w:val="005C1630"/>
    <w:rsid w:val="005C1683"/>
    <w:rsid w:val="005C19B2"/>
    <w:rsid w:val="005C1DE2"/>
    <w:rsid w:val="005C1E50"/>
    <w:rsid w:val="005C2281"/>
    <w:rsid w:val="005C22F1"/>
    <w:rsid w:val="005C2CE4"/>
    <w:rsid w:val="005C2DD4"/>
    <w:rsid w:val="005C307E"/>
    <w:rsid w:val="005C347F"/>
    <w:rsid w:val="005C37D7"/>
    <w:rsid w:val="005C3953"/>
    <w:rsid w:val="005C4969"/>
    <w:rsid w:val="005C4E7C"/>
    <w:rsid w:val="005C5203"/>
    <w:rsid w:val="005C59EC"/>
    <w:rsid w:val="005C5D9B"/>
    <w:rsid w:val="005C60C2"/>
    <w:rsid w:val="005C6815"/>
    <w:rsid w:val="005C69B5"/>
    <w:rsid w:val="005C69B7"/>
    <w:rsid w:val="005C6A65"/>
    <w:rsid w:val="005C6A9F"/>
    <w:rsid w:val="005C6B4C"/>
    <w:rsid w:val="005C7369"/>
    <w:rsid w:val="005C7831"/>
    <w:rsid w:val="005C792C"/>
    <w:rsid w:val="005C7B51"/>
    <w:rsid w:val="005C7B8B"/>
    <w:rsid w:val="005C7CCE"/>
    <w:rsid w:val="005C7E46"/>
    <w:rsid w:val="005C7F72"/>
    <w:rsid w:val="005D0077"/>
    <w:rsid w:val="005D05F4"/>
    <w:rsid w:val="005D0A37"/>
    <w:rsid w:val="005D0B7E"/>
    <w:rsid w:val="005D1172"/>
    <w:rsid w:val="005D15D7"/>
    <w:rsid w:val="005D1902"/>
    <w:rsid w:val="005D1C36"/>
    <w:rsid w:val="005D1F26"/>
    <w:rsid w:val="005D251A"/>
    <w:rsid w:val="005D26C8"/>
    <w:rsid w:val="005D277A"/>
    <w:rsid w:val="005D282C"/>
    <w:rsid w:val="005D30EE"/>
    <w:rsid w:val="005D338F"/>
    <w:rsid w:val="005D3852"/>
    <w:rsid w:val="005D3B85"/>
    <w:rsid w:val="005D3F0E"/>
    <w:rsid w:val="005D4130"/>
    <w:rsid w:val="005D4852"/>
    <w:rsid w:val="005D49E9"/>
    <w:rsid w:val="005D4C72"/>
    <w:rsid w:val="005D5C4E"/>
    <w:rsid w:val="005D61A4"/>
    <w:rsid w:val="005D63A0"/>
    <w:rsid w:val="005D6599"/>
    <w:rsid w:val="005D6AE0"/>
    <w:rsid w:val="005D6E7C"/>
    <w:rsid w:val="005D6F13"/>
    <w:rsid w:val="005D7436"/>
    <w:rsid w:val="005D7762"/>
    <w:rsid w:val="005D7B29"/>
    <w:rsid w:val="005D7D24"/>
    <w:rsid w:val="005E0430"/>
    <w:rsid w:val="005E0711"/>
    <w:rsid w:val="005E0828"/>
    <w:rsid w:val="005E17A3"/>
    <w:rsid w:val="005E19EA"/>
    <w:rsid w:val="005E1D0D"/>
    <w:rsid w:val="005E1E77"/>
    <w:rsid w:val="005E2A49"/>
    <w:rsid w:val="005E2D2C"/>
    <w:rsid w:val="005E2D49"/>
    <w:rsid w:val="005E2D86"/>
    <w:rsid w:val="005E31D1"/>
    <w:rsid w:val="005E3434"/>
    <w:rsid w:val="005E36FD"/>
    <w:rsid w:val="005E39DC"/>
    <w:rsid w:val="005E3A42"/>
    <w:rsid w:val="005E3B1E"/>
    <w:rsid w:val="005E3F11"/>
    <w:rsid w:val="005E3F3D"/>
    <w:rsid w:val="005E3FB7"/>
    <w:rsid w:val="005E4885"/>
    <w:rsid w:val="005E4F2D"/>
    <w:rsid w:val="005E5902"/>
    <w:rsid w:val="005E5919"/>
    <w:rsid w:val="005E6916"/>
    <w:rsid w:val="005E73F0"/>
    <w:rsid w:val="005E761D"/>
    <w:rsid w:val="005E775B"/>
    <w:rsid w:val="005F0BAC"/>
    <w:rsid w:val="005F0C67"/>
    <w:rsid w:val="005F0EA4"/>
    <w:rsid w:val="005F0EAB"/>
    <w:rsid w:val="005F1872"/>
    <w:rsid w:val="005F1ABD"/>
    <w:rsid w:val="005F1C26"/>
    <w:rsid w:val="005F1D6F"/>
    <w:rsid w:val="005F20D1"/>
    <w:rsid w:val="005F2745"/>
    <w:rsid w:val="005F2C49"/>
    <w:rsid w:val="005F2E17"/>
    <w:rsid w:val="005F33D9"/>
    <w:rsid w:val="005F3767"/>
    <w:rsid w:val="005F38A7"/>
    <w:rsid w:val="005F3C1F"/>
    <w:rsid w:val="005F3F1C"/>
    <w:rsid w:val="005F45D4"/>
    <w:rsid w:val="005F48AF"/>
    <w:rsid w:val="005F4D70"/>
    <w:rsid w:val="005F53C1"/>
    <w:rsid w:val="005F590D"/>
    <w:rsid w:val="005F5BDE"/>
    <w:rsid w:val="005F5F94"/>
    <w:rsid w:val="005F6122"/>
    <w:rsid w:val="005F791B"/>
    <w:rsid w:val="005F79D0"/>
    <w:rsid w:val="00600129"/>
    <w:rsid w:val="0060070E"/>
    <w:rsid w:val="00600BEA"/>
    <w:rsid w:val="0060149F"/>
    <w:rsid w:val="006018DE"/>
    <w:rsid w:val="00601DE6"/>
    <w:rsid w:val="0060209E"/>
    <w:rsid w:val="00602237"/>
    <w:rsid w:val="00602359"/>
    <w:rsid w:val="006023AC"/>
    <w:rsid w:val="00602C86"/>
    <w:rsid w:val="00602CCD"/>
    <w:rsid w:val="00602FCE"/>
    <w:rsid w:val="00603043"/>
    <w:rsid w:val="00603164"/>
    <w:rsid w:val="0060333F"/>
    <w:rsid w:val="00603746"/>
    <w:rsid w:val="0060461F"/>
    <w:rsid w:val="006049E7"/>
    <w:rsid w:val="006049F4"/>
    <w:rsid w:val="00604D16"/>
    <w:rsid w:val="00604E08"/>
    <w:rsid w:val="00604E68"/>
    <w:rsid w:val="00604F9F"/>
    <w:rsid w:val="006050D6"/>
    <w:rsid w:val="006051D7"/>
    <w:rsid w:val="00605AD2"/>
    <w:rsid w:val="00605CF6"/>
    <w:rsid w:val="00605DDC"/>
    <w:rsid w:val="00605F47"/>
    <w:rsid w:val="00606123"/>
    <w:rsid w:val="00606597"/>
    <w:rsid w:val="00606620"/>
    <w:rsid w:val="00606DF8"/>
    <w:rsid w:val="00606F9F"/>
    <w:rsid w:val="006070A7"/>
    <w:rsid w:val="0060765E"/>
    <w:rsid w:val="00607882"/>
    <w:rsid w:val="0060790E"/>
    <w:rsid w:val="00607BFC"/>
    <w:rsid w:val="00607FF7"/>
    <w:rsid w:val="00610211"/>
    <w:rsid w:val="00610584"/>
    <w:rsid w:val="00610734"/>
    <w:rsid w:val="00610B5A"/>
    <w:rsid w:val="0061111C"/>
    <w:rsid w:val="00611186"/>
    <w:rsid w:val="006111E0"/>
    <w:rsid w:val="00611227"/>
    <w:rsid w:val="00611F26"/>
    <w:rsid w:val="006124F1"/>
    <w:rsid w:val="0061275E"/>
    <w:rsid w:val="006129FA"/>
    <w:rsid w:val="00612A22"/>
    <w:rsid w:val="006130CE"/>
    <w:rsid w:val="006134D9"/>
    <w:rsid w:val="00613F73"/>
    <w:rsid w:val="0061429C"/>
    <w:rsid w:val="006147A9"/>
    <w:rsid w:val="006155BC"/>
    <w:rsid w:val="0061564F"/>
    <w:rsid w:val="006156BE"/>
    <w:rsid w:val="00615C3B"/>
    <w:rsid w:val="00615DA1"/>
    <w:rsid w:val="00615EA2"/>
    <w:rsid w:val="00616158"/>
    <w:rsid w:val="006162B9"/>
    <w:rsid w:val="00616355"/>
    <w:rsid w:val="00616868"/>
    <w:rsid w:val="00616C49"/>
    <w:rsid w:val="00616E42"/>
    <w:rsid w:val="00617251"/>
    <w:rsid w:val="00617588"/>
    <w:rsid w:val="0061770A"/>
    <w:rsid w:val="00617969"/>
    <w:rsid w:val="00617CFF"/>
    <w:rsid w:val="00620459"/>
    <w:rsid w:val="00620563"/>
    <w:rsid w:val="00620687"/>
    <w:rsid w:val="006206A1"/>
    <w:rsid w:val="00620787"/>
    <w:rsid w:val="00620991"/>
    <w:rsid w:val="00620C75"/>
    <w:rsid w:val="0062175E"/>
    <w:rsid w:val="00621B4F"/>
    <w:rsid w:val="00621DAE"/>
    <w:rsid w:val="00621F57"/>
    <w:rsid w:val="0062241E"/>
    <w:rsid w:val="00622A66"/>
    <w:rsid w:val="00623280"/>
    <w:rsid w:val="00623321"/>
    <w:rsid w:val="00623486"/>
    <w:rsid w:val="00623D8D"/>
    <w:rsid w:val="0062461F"/>
    <w:rsid w:val="006248A7"/>
    <w:rsid w:val="006248D7"/>
    <w:rsid w:val="00624919"/>
    <w:rsid w:val="00624930"/>
    <w:rsid w:val="00624B40"/>
    <w:rsid w:val="00624DF2"/>
    <w:rsid w:val="006253CC"/>
    <w:rsid w:val="00625442"/>
    <w:rsid w:val="00625547"/>
    <w:rsid w:val="006255EE"/>
    <w:rsid w:val="0062568A"/>
    <w:rsid w:val="00625E77"/>
    <w:rsid w:val="00625EC9"/>
    <w:rsid w:val="006260C9"/>
    <w:rsid w:val="006264D5"/>
    <w:rsid w:val="0062650E"/>
    <w:rsid w:val="006265D5"/>
    <w:rsid w:val="006266FA"/>
    <w:rsid w:val="00626832"/>
    <w:rsid w:val="00626875"/>
    <w:rsid w:val="006268C6"/>
    <w:rsid w:val="006269B9"/>
    <w:rsid w:val="00626EC8"/>
    <w:rsid w:val="00626EDB"/>
    <w:rsid w:val="00627BC5"/>
    <w:rsid w:val="00627C74"/>
    <w:rsid w:val="00627D56"/>
    <w:rsid w:val="006302E5"/>
    <w:rsid w:val="006305E8"/>
    <w:rsid w:val="0063071B"/>
    <w:rsid w:val="00630A3F"/>
    <w:rsid w:val="00630A7F"/>
    <w:rsid w:val="00630ACD"/>
    <w:rsid w:val="00630F5D"/>
    <w:rsid w:val="00631751"/>
    <w:rsid w:val="006318B2"/>
    <w:rsid w:val="00631B57"/>
    <w:rsid w:val="00631DB1"/>
    <w:rsid w:val="00631FE9"/>
    <w:rsid w:val="0063236E"/>
    <w:rsid w:val="00632AFB"/>
    <w:rsid w:val="006332DA"/>
    <w:rsid w:val="006334B2"/>
    <w:rsid w:val="006336A9"/>
    <w:rsid w:val="006337B3"/>
    <w:rsid w:val="00633D32"/>
    <w:rsid w:val="00634440"/>
    <w:rsid w:val="006349C2"/>
    <w:rsid w:val="00634A34"/>
    <w:rsid w:val="00634D01"/>
    <w:rsid w:val="00635059"/>
    <w:rsid w:val="006350B1"/>
    <w:rsid w:val="00635336"/>
    <w:rsid w:val="00635361"/>
    <w:rsid w:val="0063544D"/>
    <w:rsid w:val="0063562C"/>
    <w:rsid w:val="006357A5"/>
    <w:rsid w:val="00635DA1"/>
    <w:rsid w:val="00635F82"/>
    <w:rsid w:val="00636336"/>
    <w:rsid w:val="0063638C"/>
    <w:rsid w:val="0063650E"/>
    <w:rsid w:val="00636BA3"/>
    <w:rsid w:val="0063738F"/>
    <w:rsid w:val="00640641"/>
    <w:rsid w:val="0064075F"/>
    <w:rsid w:val="00640B80"/>
    <w:rsid w:val="00641060"/>
    <w:rsid w:val="006410B6"/>
    <w:rsid w:val="00641122"/>
    <w:rsid w:val="00641A3D"/>
    <w:rsid w:val="00641ADA"/>
    <w:rsid w:val="00641B4F"/>
    <w:rsid w:val="00641FB1"/>
    <w:rsid w:val="0064231C"/>
    <w:rsid w:val="006427DD"/>
    <w:rsid w:val="00642C47"/>
    <w:rsid w:val="0064302D"/>
    <w:rsid w:val="0064376D"/>
    <w:rsid w:val="0064469E"/>
    <w:rsid w:val="00644705"/>
    <w:rsid w:val="00644AE9"/>
    <w:rsid w:val="00644C5C"/>
    <w:rsid w:val="00645170"/>
    <w:rsid w:val="00645190"/>
    <w:rsid w:val="00645C47"/>
    <w:rsid w:val="006462DE"/>
    <w:rsid w:val="00646752"/>
    <w:rsid w:val="00646DDB"/>
    <w:rsid w:val="00650786"/>
    <w:rsid w:val="00650911"/>
    <w:rsid w:val="006516FC"/>
    <w:rsid w:val="00651898"/>
    <w:rsid w:val="00651E25"/>
    <w:rsid w:val="00651F33"/>
    <w:rsid w:val="00651F8B"/>
    <w:rsid w:val="006525F6"/>
    <w:rsid w:val="00652A29"/>
    <w:rsid w:val="00653125"/>
    <w:rsid w:val="006534AE"/>
    <w:rsid w:val="00653A81"/>
    <w:rsid w:val="00653B65"/>
    <w:rsid w:val="00654247"/>
    <w:rsid w:val="00654349"/>
    <w:rsid w:val="00654436"/>
    <w:rsid w:val="00654586"/>
    <w:rsid w:val="006548B0"/>
    <w:rsid w:val="00654AF4"/>
    <w:rsid w:val="00654EC2"/>
    <w:rsid w:val="00655893"/>
    <w:rsid w:val="00655A00"/>
    <w:rsid w:val="00655A9A"/>
    <w:rsid w:val="00656259"/>
    <w:rsid w:val="006562FF"/>
    <w:rsid w:val="00656426"/>
    <w:rsid w:val="006566B5"/>
    <w:rsid w:val="00657290"/>
    <w:rsid w:val="006572BF"/>
    <w:rsid w:val="00657461"/>
    <w:rsid w:val="00657BB6"/>
    <w:rsid w:val="00657E4F"/>
    <w:rsid w:val="006601E1"/>
    <w:rsid w:val="006601F4"/>
    <w:rsid w:val="006612EA"/>
    <w:rsid w:val="0066153D"/>
    <w:rsid w:val="00661698"/>
    <w:rsid w:val="00661809"/>
    <w:rsid w:val="006627F7"/>
    <w:rsid w:val="006629AC"/>
    <w:rsid w:val="006631A4"/>
    <w:rsid w:val="00663E36"/>
    <w:rsid w:val="00663E92"/>
    <w:rsid w:val="00663EB7"/>
    <w:rsid w:val="00663FBB"/>
    <w:rsid w:val="00664184"/>
    <w:rsid w:val="00664962"/>
    <w:rsid w:val="0066496D"/>
    <w:rsid w:val="00664CF4"/>
    <w:rsid w:val="00664E10"/>
    <w:rsid w:val="00665483"/>
    <w:rsid w:val="0066560F"/>
    <w:rsid w:val="00665950"/>
    <w:rsid w:val="006663E2"/>
    <w:rsid w:val="00666611"/>
    <w:rsid w:val="00667409"/>
    <w:rsid w:val="006678E9"/>
    <w:rsid w:val="00667CA7"/>
    <w:rsid w:val="00667CB0"/>
    <w:rsid w:val="0067022B"/>
    <w:rsid w:val="006702A0"/>
    <w:rsid w:val="00670531"/>
    <w:rsid w:val="0067057E"/>
    <w:rsid w:val="00670A22"/>
    <w:rsid w:val="00670BAB"/>
    <w:rsid w:val="00671305"/>
    <w:rsid w:val="006718EB"/>
    <w:rsid w:val="00671983"/>
    <w:rsid w:val="00672207"/>
    <w:rsid w:val="00672539"/>
    <w:rsid w:val="00672B2A"/>
    <w:rsid w:val="006730E8"/>
    <w:rsid w:val="006733AA"/>
    <w:rsid w:val="00673457"/>
    <w:rsid w:val="0067378F"/>
    <w:rsid w:val="00673796"/>
    <w:rsid w:val="00673908"/>
    <w:rsid w:val="00673BEB"/>
    <w:rsid w:val="00673E8E"/>
    <w:rsid w:val="00674287"/>
    <w:rsid w:val="0067497B"/>
    <w:rsid w:val="00674BBB"/>
    <w:rsid w:val="00674F86"/>
    <w:rsid w:val="00675549"/>
    <w:rsid w:val="00675C94"/>
    <w:rsid w:val="00675E61"/>
    <w:rsid w:val="00675F48"/>
    <w:rsid w:val="006762DF"/>
    <w:rsid w:val="00676BAA"/>
    <w:rsid w:val="00676D09"/>
    <w:rsid w:val="00676D46"/>
    <w:rsid w:val="0067736F"/>
    <w:rsid w:val="0067753C"/>
    <w:rsid w:val="006779E2"/>
    <w:rsid w:val="00677BED"/>
    <w:rsid w:val="006800BD"/>
    <w:rsid w:val="006807D7"/>
    <w:rsid w:val="0068092B"/>
    <w:rsid w:val="00680F12"/>
    <w:rsid w:val="00681381"/>
    <w:rsid w:val="00681D34"/>
    <w:rsid w:val="00681F9C"/>
    <w:rsid w:val="0068210E"/>
    <w:rsid w:val="00682192"/>
    <w:rsid w:val="00682409"/>
    <w:rsid w:val="006827A6"/>
    <w:rsid w:val="00682EEE"/>
    <w:rsid w:val="006831CA"/>
    <w:rsid w:val="006832C4"/>
    <w:rsid w:val="00683BB5"/>
    <w:rsid w:val="00683DF2"/>
    <w:rsid w:val="00683EEF"/>
    <w:rsid w:val="006845FB"/>
    <w:rsid w:val="00684BD6"/>
    <w:rsid w:val="00684C4A"/>
    <w:rsid w:val="0068503E"/>
    <w:rsid w:val="00685249"/>
    <w:rsid w:val="00685277"/>
    <w:rsid w:val="00685A7A"/>
    <w:rsid w:val="00685ABF"/>
    <w:rsid w:val="00685C90"/>
    <w:rsid w:val="00686430"/>
    <w:rsid w:val="0068646D"/>
    <w:rsid w:val="006864C1"/>
    <w:rsid w:val="00686E23"/>
    <w:rsid w:val="00686ED4"/>
    <w:rsid w:val="0068709F"/>
    <w:rsid w:val="006870DF"/>
    <w:rsid w:val="0068743D"/>
    <w:rsid w:val="006876AC"/>
    <w:rsid w:val="006876B3"/>
    <w:rsid w:val="00687C8A"/>
    <w:rsid w:val="00690578"/>
    <w:rsid w:val="00690952"/>
    <w:rsid w:val="00690E8E"/>
    <w:rsid w:val="0069102D"/>
    <w:rsid w:val="006911F2"/>
    <w:rsid w:val="0069122D"/>
    <w:rsid w:val="00691401"/>
    <w:rsid w:val="0069177A"/>
    <w:rsid w:val="00691F84"/>
    <w:rsid w:val="0069212E"/>
    <w:rsid w:val="006921B4"/>
    <w:rsid w:val="0069233C"/>
    <w:rsid w:val="006929AE"/>
    <w:rsid w:val="00692E54"/>
    <w:rsid w:val="00692ED2"/>
    <w:rsid w:val="00693033"/>
    <w:rsid w:val="00693547"/>
    <w:rsid w:val="0069381D"/>
    <w:rsid w:val="006938B4"/>
    <w:rsid w:val="00694015"/>
    <w:rsid w:val="006942B3"/>
    <w:rsid w:val="006943A2"/>
    <w:rsid w:val="0069448A"/>
    <w:rsid w:val="00694619"/>
    <w:rsid w:val="00694722"/>
    <w:rsid w:val="006948D0"/>
    <w:rsid w:val="00694E05"/>
    <w:rsid w:val="006951C2"/>
    <w:rsid w:val="006955DD"/>
    <w:rsid w:val="0069597F"/>
    <w:rsid w:val="006959BC"/>
    <w:rsid w:val="00695CEE"/>
    <w:rsid w:val="00696343"/>
    <w:rsid w:val="0069682A"/>
    <w:rsid w:val="00696838"/>
    <w:rsid w:val="006971A0"/>
    <w:rsid w:val="006975DD"/>
    <w:rsid w:val="006977AC"/>
    <w:rsid w:val="00697C9B"/>
    <w:rsid w:val="00697D58"/>
    <w:rsid w:val="00697DF7"/>
    <w:rsid w:val="00697F72"/>
    <w:rsid w:val="006A03F9"/>
    <w:rsid w:val="006A041E"/>
    <w:rsid w:val="006A0B3D"/>
    <w:rsid w:val="006A0E3D"/>
    <w:rsid w:val="006A10B8"/>
    <w:rsid w:val="006A172E"/>
    <w:rsid w:val="006A1969"/>
    <w:rsid w:val="006A2269"/>
    <w:rsid w:val="006A2379"/>
    <w:rsid w:val="006A2456"/>
    <w:rsid w:val="006A2759"/>
    <w:rsid w:val="006A2B66"/>
    <w:rsid w:val="006A2B6B"/>
    <w:rsid w:val="006A2CE2"/>
    <w:rsid w:val="006A3069"/>
    <w:rsid w:val="006A34B4"/>
    <w:rsid w:val="006A377E"/>
    <w:rsid w:val="006A3A14"/>
    <w:rsid w:val="006A4223"/>
    <w:rsid w:val="006A4839"/>
    <w:rsid w:val="006A48C7"/>
    <w:rsid w:val="006A4A18"/>
    <w:rsid w:val="006A4FAD"/>
    <w:rsid w:val="006A50DB"/>
    <w:rsid w:val="006A5154"/>
    <w:rsid w:val="006A5622"/>
    <w:rsid w:val="006A57C5"/>
    <w:rsid w:val="006A5832"/>
    <w:rsid w:val="006A5A1A"/>
    <w:rsid w:val="006A5C3F"/>
    <w:rsid w:val="006A5F4D"/>
    <w:rsid w:val="006A66AC"/>
    <w:rsid w:val="006A6A9E"/>
    <w:rsid w:val="006A6B26"/>
    <w:rsid w:val="006A6D03"/>
    <w:rsid w:val="006A6E46"/>
    <w:rsid w:val="006A6F5E"/>
    <w:rsid w:val="006A76BD"/>
    <w:rsid w:val="006A7F5F"/>
    <w:rsid w:val="006A7FAF"/>
    <w:rsid w:val="006B048C"/>
    <w:rsid w:val="006B04E5"/>
    <w:rsid w:val="006B07CD"/>
    <w:rsid w:val="006B0FC9"/>
    <w:rsid w:val="006B137C"/>
    <w:rsid w:val="006B21B2"/>
    <w:rsid w:val="006B21BE"/>
    <w:rsid w:val="006B21F3"/>
    <w:rsid w:val="006B227C"/>
    <w:rsid w:val="006B229A"/>
    <w:rsid w:val="006B2579"/>
    <w:rsid w:val="006B26A0"/>
    <w:rsid w:val="006B2B11"/>
    <w:rsid w:val="006B2DB0"/>
    <w:rsid w:val="006B30AF"/>
    <w:rsid w:val="006B35BC"/>
    <w:rsid w:val="006B377B"/>
    <w:rsid w:val="006B379E"/>
    <w:rsid w:val="006B3A95"/>
    <w:rsid w:val="006B4027"/>
    <w:rsid w:val="006B4852"/>
    <w:rsid w:val="006B4A7B"/>
    <w:rsid w:val="006B4A7D"/>
    <w:rsid w:val="006B5E08"/>
    <w:rsid w:val="006B60FD"/>
    <w:rsid w:val="006B61FF"/>
    <w:rsid w:val="006B63D3"/>
    <w:rsid w:val="006B63F6"/>
    <w:rsid w:val="006B670C"/>
    <w:rsid w:val="006B6898"/>
    <w:rsid w:val="006B6BA2"/>
    <w:rsid w:val="006B7122"/>
    <w:rsid w:val="006B7279"/>
    <w:rsid w:val="006B75F1"/>
    <w:rsid w:val="006B7645"/>
    <w:rsid w:val="006B765E"/>
    <w:rsid w:val="006B77FB"/>
    <w:rsid w:val="006B7FAB"/>
    <w:rsid w:val="006C009E"/>
    <w:rsid w:val="006C059B"/>
    <w:rsid w:val="006C0D3D"/>
    <w:rsid w:val="006C10CB"/>
    <w:rsid w:val="006C17A5"/>
    <w:rsid w:val="006C1D34"/>
    <w:rsid w:val="006C1E10"/>
    <w:rsid w:val="006C24FC"/>
    <w:rsid w:val="006C26F6"/>
    <w:rsid w:val="006C2C7F"/>
    <w:rsid w:val="006C2D01"/>
    <w:rsid w:val="006C307D"/>
    <w:rsid w:val="006C32CF"/>
    <w:rsid w:val="006C365A"/>
    <w:rsid w:val="006C3C78"/>
    <w:rsid w:val="006C3CD5"/>
    <w:rsid w:val="006C3F73"/>
    <w:rsid w:val="006C4042"/>
    <w:rsid w:val="006C411C"/>
    <w:rsid w:val="006C4B15"/>
    <w:rsid w:val="006C4BDA"/>
    <w:rsid w:val="006C4C35"/>
    <w:rsid w:val="006C4CC5"/>
    <w:rsid w:val="006C4D44"/>
    <w:rsid w:val="006C52F6"/>
    <w:rsid w:val="006C53D3"/>
    <w:rsid w:val="006C53DC"/>
    <w:rsid w:val="006C575D"/>
    <w:rsid w:val="006C59A2"/>
    <w:rsid w:val="006C5A02"/>
    <w:rsid w:val="006C5BB6"/>
    <w:rsid w:val="006C5FA8"/>
    <w:rsid w:val="006C6004"/>
    <w:rsid w:val="006C604F"/>
    <w:rsid w:val="006C6A57"/>
    <w:rsid w:val="006C6DD2"/>
    <w:rsid w:val="006C71F1"/>
    <w:rsid w:val="006C7D85"/>
    <w:rsid w:val="006C7F11"/>
    <w:rsid w:val="006D0141"/>
    <w:rsid w:val="006D0A4A"/>
    <w:rsid w:val="006D0BCA"/>
    <w:rsid w:val="006D0DE2"/>
    <w:rsid w:val="006D116D"/>
    <w:rsid w:val="006D1B76"/>
    <w:rsid w:val="006D226F"/>
    <w:rsid w:val="006D29E0"/>
    <w:rsid w:val="006D2A67"/>
    <w:rsid w:val="006D2A9F"/>
    <w:rsid w:val="006D2FD4"/>
    <w:rsid w:val="006D3179"/>
    <w:rsid w:val="006D32D7"/>
    <w:rsid w:val="006D33FC"/>
    <w:rsid w:val="006D3C8C"/>
    <w:rsid w:val="006D3CC5"/>
    <w:rsid w:val="006D459E"/>
    <w:rsid w:val="006D4715"/>
    <w:rsid w:val="006D490C"/>
    <w:rsid w:val="006D4B11"/>
    <w:rsid w:val="006D4C3E"/>
    <w:rsid w:val="006D4F06"/>
    <w:rsid w:val="006D5375"/>
    <w:rsid w:val="006D53A1"/>
    <w:rsid w:val="006D5449"/>
    <w:rsid w:val="006D570B"/>
    <w:rsid w:val="006D5892"/>
    <w:rsid w:val="006D5C67"/>
    <w:rsid w:val="006D5C7E"/>
    <w:rsid w:val="006D5EC5"/>
    <w:rsid w:val="006D5F91"/>
    <w:rsid w:val="006D6594"/>
    <w:rsid w:val="006D682C"/>
    <w:rsid w:val="006D6981"/>
    <w:rsid w:val="006D6C03"/>
    <w:rsid w:val="006D7221"/>
    <w:rsid w:val="006D7B9A"/>
    <w:rsid w:val="006D7E67"/>
    <w:rsid w:val="006D7F14"/>
    <w:rsid w:val="006E0704"/>
    <w:rsid w:val="006E103E"/>
    <w:rsid w:val="006E16C2"/>
    <w:rsid w:val="006E18C7"/>
    <w:rsid w:val="006E1A72"/>
    <w:rsid w:val="006E1BEA"/>
    <w:rsid w:val="006E1EA4"/>
    <w:rsid w:val="006E1EF2"/>
    <w:rsid w:val="006E1FCE"/>
    <w:rsid w:val="006E2382"/>
    <w:rsid w:val="006E23D9"/>
    <w:rsid w:val="006E28C5"/>
    <w:rsid w:val="006E2B61"/>
    <w:rsid w:val="006E31D7"/>
    <w:rsid w:val="006E32E6"/>
    <w:rsid w:val="006E3511"/>
    <w:rsid w:val="006E3635"/>
    <w:rsid w:val="006E39B8"/>
    <w:rsid w:val="006E3B2E"/>
    <w:rsid w:val="006E3B61"/>
    <w:rsid w:val="006E3C20"/>
    <w:rsid w:val="006E3DA9"/>
    <w:rsid w:val="006E3E3F"/>
    <w:rsid w:val="006E41E8"/>
    <w:rsid w:val="006E4859"/>
    <w:rsid w:val="006E4D15"/>
    <w:rsid w:val="006E51DB"/>
    <w:rsid w:val="006E5270"/>
    <w:rsid w:val="006E5365"/>
    <w:rsid w:val="006E55D0"/>
    <w:rsid w:val="006E6858"/>
    <w:rsid w:val="006E6CF6"/>
    <w:rsid w:val="006E6D87"/>
    <w:rsid w:val="006E6F00"/>
    <w:rsid w:val="006E6F7B"/>
    <w:rsid w:val="006E7654"/>
    <w:rsid w:val="006E76B6"/>
    <w:rsid w:val="006E7948"/>
    <w:rsid w:val="006E7E5B"/>
    <w:rsid w:val="006E7F60"/>
    <w:rsid w:val="006F0269"/>
    <w:rsid w:val="006F02A0"/>
    <w:rsid w:val="006F03C1"/>
    <w:rsid w:val="006F0486"/>
    <w:rsid w:val="006F0802"/>
    <w:rsid w:val="006F087D"/>
    <w:rsid w:val="006F0FED"/>
    <w:rsid w:val="006F12D5"/>
    <w:rsid w:val="006F1320"/>
    <w:rsid w:val="006F158A"/>
    <w:rsid w:val="006F184D"/>
    <w:rsid w:val="006F2214"/>
    <w:rsid w:val="006F222B"/>
    <w:rsid w:val="006F2385"/>
    <w:rsid w:val="006F3597"/>
    <w:rsid w:val="006F3716"/>
    <w:rsid w:val="006F3A72"/>
    <w:rsid w:val="006F3EE9"/>
    <w:rsid w:val="006F40CA"/>
    <w:rsid w:val="006F41D5"/>
    <w:rsid w:val="006F42AE"/>
    <w:rsid w:val="006F42E6"/>
    <w:rsid w:val="006F4759"/>
    <w:rsid w:val="006F4AE0"/>
    <w:rsid w:val="006F4C7E"/>
    <w:rsid w:val="006F50FC"/>
    <w:rsid w:val="006F5498"/>
    <w:rsid w:val="006F55C0"/>
    <w:rsid w:val="006F5822"/>
    <w:rsid w:val="006F61F7"/>
    <w:rsid w:val="006F6325"/>
    <w:rsid w:val="006F63FE"/>
    <w:rsid w:val="006F648C"/>
    <w:rsid w:val="006F688D"/>
    <w:rsid w:val="006F68E7"/>
    <w:rsid w:val="006F6D40"/>
    <w:rsid w:val="006F6EC6"/>
    <w:rsid w:val="006F755A"/>
    <w:rsid w:val="006F7D05"/>
    <w:rsid w:val="006F7E10"/>
    <w:rsid w:val="006F7ED0"/>
    <w:rsid w:val="007002DE"/>
    <w:rsid w:val="00700673"/>
    <w:rsid w:val="00700ADF"/>
    <w:rsid w:val="00700F7C"/>
    <w:rsid w:val="00701C27"/>
    <w:rsid w:val="00701E7A"/>
    <w:rsid w:val="0070284F"/>
    <w:rsid w:val="007028E4"/>
    <w:rsid w:val="00702B4F"/>
    <w:rsid w:val="00703190"/>
    <w:rsid w:val="0070323C"/>
    <w:rsid w:val="00703308"/>
    <w:rsid w:val="0070372D"/>
    <w:rsid w:val="00703B9B"/>
    <w:rsid w:val="00703BBD"/>
    <w:rsid w:val="00703C2F"/>
    <w:rsid w:val="007040AC"/>
    <w:rsid w:val="0070416D"/>
    <w:rsid w:val="00704285"/>
    <w:rsid w:val="00704598"/>
    <w:rsid w:val="00704644"/>
    <w:rsid w:val="00704DEC"/>
    <w:rsid w:val="0070610D"/>
    <w:rsid w:val="0070616C"/>
    <w:rsid w:val="00706186"/>
    <w:rsid w:val="007061A7"/>
    <w:rsid w:val="0070653B"/>
    <w:rsid w:val="00706BCD"/>
    <w:rsid w:val="00706E2C"/>
    <w:rsid w:val="00707160"/>
    <w:rsid w:val="0070789F"/>
    <w:rsid w:val="007078BB"/>
    <w:rsid w:val="007079E4"/>
    <w:rsid w:val="00707E8A"/>
    <w:rsid w:val="00710282"/>
    <w:rsid w:val="00710371"/>
    <w:rsid w:val="007104CA"/>
    <w:rsid w:val="007113AE"/>
    <w:rsid w:val="007113B7"/>
    <w:rsid w:val="0071165F"/>
    <w:rsid w:val="007118F4"/>
    <w:rsid w:val="00711BCE"/>
    <w:rsid w:val="00712641"/>
    <w:rsid w:val="00712852"/>
    <w:rsid w:val="00712862"/>
    <w:rsid w:val="00712F54"/>
    <w:rsid w:val="00712FC4"/>
    <w:rsid w:val="00713501"/>
    <w:rsid w:val="00713890"/>
    <w:rsid w:val="0071393B"/>
    <w:rsid w:val="00714491"/>
    <w:rsid w:val="0071527C"/>
    <w:rsid w:val="00715527"/>
    <w:rsid w:val="00715680"/>
    <w:rsid w:val="00715715"/>
    <w:rsid w:val="00715F7E"/>
    <w:rsid w:val="0071619F"/>
    <w:rsid w:val="00716522"/>
    <w:rsid w:val="00716A8F"/>
    <w:rsid w:val="00716DF2"/>
    <w:rsid w:val="00716F21"/>
    <w:rsid w:val="0071744A"/>
    <w:rsid w:val="00717E44"/>
    <w:rsid w:val="00720063"/>
    <w:rsid w:val="007205A0"/>
    <w:rsid w:val="00720976"/>
    <w:rsid w:val="0072125C"/>
    <w:rsid w:val="007213FB"/>
    <w:rsid w:val="007214C0"/>
    <w:rsid w:val="00721580"/>
    <w:rsid w:val="007217CD"/>
    <w:rsid w:val="00721833"/>
    <w:rsid w:val="007219F1"/>
    <w:rsid w:val="00721D34"/>
    <w:rsid w:val="007220ED"/>
    <w:rsid w:val="00722223"/>
    <w:rsid w:val="007226CE"/>
    <w:rsid w:val="00722906"/>
    <w:rsid w:val="0072291F"/>
    <w:rsid w:val="00723007"/>
    <w:rsid w:val="00723404"/>
    <w:rsid w:val="007237E7"/>
    <w:rsid w:val="00723C4A"/>
    <w:rsid w:val="00723E6B"/>
    <w:rsid w:val="00723F44"/>
    <w:rsid w:val="00723FED"/>
    <w:rsid w:val="007245F8"/>
    <w:rsid w:val="00724AA1"/>
    <w:rsid w:val="00724B17"/>
    <w:rsid w:val="00724D11"/>
    <w:rsid w:val="00725130"/>
    <w:rsid w:val="007251A3"/>
    <w:rsid w:val="00725201"/>
    <w:rsid w:val="007255CD"/>
    <w:rsid w:val="00725B6B"/>
    <w:rsid w:val="00725C19"/>
    <w:rsid w:val="0072602B"/>
    <w:rsid w:val="00726335"/>
    <w:rsid w:val="007265C1"/>
    <w:rsid w:val="00726935"/>
    <w:rsid w:val="00726B55"/>
    <w:rsid w:val="00726BA9"/>
    <w:rsid w:val="00726D98"/>
    <w:rsid w:val="00727444"/>
    <w:rsid w:val="0072744E"/>
    <w:rsid w:val="00727481"/>
    <w:rsid w:val="00727D09"/>
    <w:rsid w:val="007301C1"/>
    <w:rsid w:val="007301DE"/>
    <w:rsid w:val="00730614"/>
    <w:rsid w:val="0073089A"/>
    <w:rsid w:val="0073090F"/>
    <w:rsid w:val="00730A85"/>
    <w:rsid w:val="00730A95"/>
    <w:rsid w:val="00730ECC"/>
    <w:rsid w:val="0073186B"/>
    <w:rsid w:val="00731D8F"/>
    <w:rsid w:val="0073230D"/>
    <w:rsid w:val="00732A16"/>
    <w:rsid w:val="00732F86"/>
    <w:rsid w:val="00732FF9"/>
    <w:rsid w:val="00733138"/>
    <w:rsid w:val="00733332"/>
    <w:rsid w:val="0073353A"/>
    <w:rsid w:val="007337B1"/>
    <w:rsid w:val="00733EF3"/>
    <w:rsid w:val="00734718"/>
    <w:rsid w:val="00734865"/>
    <w:rsid w:val="00734E86"/>
    <w:rsid w:val="007350D9"/>
    <w:rsid w:val="00735380"/>
    <w:rsid w:val="00735395"/>
    <w:rsid w:val="00735F42"/>
    <w:rsid w:val="0073603B"/>
    <w:rsid w:val="007363CE"/>
    <w:rsid w:val="0073651A"/>
    <w:rsid w:val="00736E3B"/>
    <w:rsid w:val="00736F77"/>
    <w:rsid w:val="00737909"/>
    <w:rsid w:val="00737C8D"/>
    <w:rsid w:val="00737E2B"/>
    <w:rsid w:val="0074031E"/>
    <w:rsid w:val="007406CD"/>
    <w:rsid w:val="00740992"/>
    <w:rsid w:val="00740D77"/>
    <w:rsid w:val="00740F03"/>
    <w:rsid w:val="0074165C"/>
    <w:rsid w:val="007416BF"/>
    <w:rsid w:val="00741DA8"/>
    <w:rsid w:val="00741E65"/>
    <w:rsid w:val="00741E6C"/>
    <w:rsid w:val="0074259D"/>
    <w:rsid w:val="00742635"/>
    <w:rsid w:val="0074275B"/>
    <w:rsid w:val="00742D52"/>
    <w:rsid w:val="00742F70"/>
    <w:rsid w:val="007437C3"/>
    <w:rsid w:val="0074388F"/>
    <w:rsid w:val="00743D22"/>
    <w:rsid w:val="00744733"/>
    <w:rsid w:val="00744C53"/>
    <w:rsid w:val="007455D9"/>
    <w:rsid w:val="00745B11"/>
    <w:rsid w:val="0074617F"/>
    <w:rsid w:val="0074618F"/>
    <w:rsid w:val="007465E4"/>
    <w:rsid w:val="0074697D"/>
    <w:rsid w:val="00746FAF"/>
    <w:rsid w:val="00747211"/>
    <w:rsid w:val="007472D7"/>
    <w:rsid w:val="007479B4"/>
    <w:rsid w:val="00747A2C"/>
    <w:rsid w:val="00747EE3"/>
    <w:rsid w:val="007502F3"/>
    <w:rsid w:val="007503F8"/>
    <w:rsid w:val="007505DB"/>
    <w:rsid w:val="00750888"/>
    <w:rsid w:val="00750A0D"/>
    <w:rsid w:val="007511C7"/>
    <w:rsid w:val="00751CF0"/>
    <w:rsid w:val="00751FBE"/>
    <w:rsid w:val="007523DD"/>
    <w:rsid w:val="007527F6"/>
    <w:rsid w:val="00752EC4"/>
    <w:rsid w:val="00753402"/>
    <w:rsid w:val="00753437"/>
    <w:rsid w:val="00753529"/>
    <w:rsid w:val="00753717"/>
    <w:rsid w:val="00753D3B"/>
    <w:rsid w:val="00753E32"/>
    <w:rsid w:val="00754522"/>
    <w:rsid w:val="0075462C"/>
    <w:rsid w:val="007549BB"/>
    <w:rsid w:val="00754D9A"/>
    <w:rsid w:val="00754E31"/>
    <w:rsid w:val="00754F3D"/>
    <w:rsid w:val="00754F9C"/>
    <w:rsid w:val="00755200"/>
    <w:rsid w:val="00755831"/>
    <w:rsid w:val="00755B6B"/>
    <w:rsid w:val="007561DA"/>
    <w:rsid w:val="007564D5"/>
    <w:rsid w:val="007566E1"/>
    <w:rsid w:val="00756740"/>
    <w:rsid w:val="007567EC"/>
    <w:rsid w:val="00756BDD"/>
    <w:rsid w:val="00756CD8"/>
    <w:rsid w:val="00756E01"/>
    <w:rsid w:val="00757214"/>
    <w:rsid w:val="0075743E"/>
    <w:rsid w:val="00757674"/>
    <w:rsid w:val="00757718"/>
    <w:rsid w:val="007603A4"/>
    <w:rsid w:val="007605DE"/>
    <w:rsid w:val="00760CC4"/>
    <w:rsid w:val="00760EF5"/>
    <w:rsid w:val="00760F11"/>
    <w:rsid w:val="00760FCA"/>
    <w:rsid w:val="0076171D"/>
    <w:rsid w:val="00761772"/>
    <w:rsid w:val="00761A68"/>
    <w:rsid w:val="00761BDE"/>
    <w:rsid w:val="00762325"/>
    <w:rsid w:val="00762623"/>
    <w:rsid w:val="00762A3F"/>
    <w:rsid w:val="00762C8F"/>
    <w:rsid w:val="00762F65"/>
    <w:rsid w:val="0076325D"/>
    <w:rsid w:val="007633D9"/>
    <w:rsid w:val="00763653"/>
    <w:rsid w:val="00763BC4"/>
    <w:rsid w:val="00763CC4"/>
    <w:rsid w:val="00763D2A"/>
    <w:rsid w:val="00764404"/>
    <w:rsid w:val="007645BB"/>
    <w:rsid w:val="007647F0"/>
    <w:rsid w:val="00765568"/>
    <w:rsid w:val="0076556E"/>
    <w:rsid w:val="007659F8"/>
    <w:rsid w:val="00765BF9"/>
    <w:rsid w:val="0076634D"/>
    <w:rsid w:val="007668FD"/>
    <w:rsid w:val="00766B91"/>
    <w:rsid w:val="00767DC3"/>
    <w:rsid w:val="00767E34"/>
    <w:rsid w:val="007700AB"/>
    <w:rsid w:val="007700D9"/>
    <w:rsid w:val="00770116"/>
    <w:rsid w:val="00770157"/>
    <w:rsid w:val="007711CC"/>
    <w:rsid w:val="007711D7"/>
    <w:rsid w:val="007714FC"/>
    <w:rsid w:val="00771575"/>
    <w:rsid w:val="007718A6"/>
    <w:rsid w:val="00771A4F"/>
    <w:rsid w:val="00772483"/>
    <w:rsid w:val="0077255A"/>
    <w:rsid w:val="0077277F"/>
    <w:rsid w:val="00773554"/>
    <w:rsid w:val="00773A4A"/>
    <w:rsid w:val="00773E4A"/>
    <w:rsid w:val="0077413E"/>
    <w:rsid w:val="0077414F"/>
    <w:rsid w:val="00774360"/>
    <w:rsid w:val="00774CB9"/>
    <w:rsid w:val="00774E43"/>
    <w:rsid w:val="00774F07"/>
    <w:rsid w:val="00774F96"/>
    <w:rsid w:val="007751CD"/>
    <w:rsid w:val="007751D2"/>
    <w:rsid w:val="00775440"/>
    <w:rsid w:val="00775847"/>
    <w:rsid w:val="00775EA7"/>
    <w:rsid w:val="00776185"/>
    <w:rsid w:val="00776476"/>
    <w:rsid w:val="00776621"/>
    <w:rsid w:val="00776661"/>
    <w:rsid w:val="00776A63"/>
    <w:rsid w:val="00776AF6"/>
    <w:rsid w:val="00776C17"/>
    <w:rsid w:val="00776E43"/>
    <w:rsid w:val="007777A7"/>
    <w:rsid w:val="00777AA3"/>
    <w:rsid w:val="00777ABC"/>
    <w:rsid w:val="00777B4C"/>
    <w:rsid w:val="0078020F"/>
    <w:rsid w:val="00780447"/>
    <w:rsid w:val="00780C6F"/>
    <w:rsid w:val="007811BF"/>
    <w:rsid w:val="00781256"/>
    <w:rsid w:val="007812F6"/>
    <w:rsid w:val="0078144C"/>
    <w:rsid w:val="00781503"/>
    <w:rsid w:val="00781B05"/>
    <w:rsid w:val="00782057"/>
    <w:rsid w:val="00782101"/>
    <w:rsid w:val="007822EF"/>
    <w:rsid w:val="0078239E"/>
    <w:rsid w:val="007827C5"/>
    <w:rsid w:val="00782B83"/>
    <w:rsid w:val="00782C44"/>
    <w:rsid w:val="00782C45"/>
    <w:rsid w:val="0078305A"/>
    <w:rsid w:val="0078321A"/>
    <w:rsid w:val="00783377"/>
    <w:rsid w:val="007833B8"/>
    <w:rsid w:val="00783623"/>
    <w:rsid w:val="00784430"/>
    <w:rsid w:val="00784841"/>
    <w:rsid w:val="007851DA"/>
    <w:rsid w:val="00785291"/>
    <w:rsid w:val="007852CE"/>
    <w:rsid w:val="00785A53"/>
    <w:rsid w:val="00785ADB"/>
    <w:rsid w:val="00785C21"/>
    <w:rsid w:val="00785D3B"/>
    <w:rsid w:val="00785D93"/>
    <w:rsid w:val="00785F16"/>
    <w:rsid w:val="0078625F"/>
    <w:rsid w:val="007863E9"/>
    <w:rsid w:val="0078649A"/>
    <w:rsid w:val="00786A77"/>
    <w:rsid w:val="00786C30"/>
    <w:rsid w:val="007871FE"/>
    <w:rsid w:val="007872D0"/>
    <w:rsid w:val="007872EC"/>
    <w:rsid w:val="007875EA"/>
    <w:rsid w:val="00787758"/>
    <w:rsid w:val="00787827"/>
    <w:rsid w:val="0078795D"/>
    <w:rsid w:val="00787C4C"/>
    <w:rsid w:val="00787CC4"/>
    <w:rsid w:val="00787E61"/>
    <w:rsid w:val="0079005E"/>
    <w:rsid w:val="007903E0"/>
    <w:rsid w:val="00790B13"/>
    <w:rsid w:val="00790F56"/>
    <w:rsid w:val="00790F96"/>
    <w:rsid w:val="0079123B"/>
    <w:rsid w:val="007913EA"/>
    <w:rsid w:val="00791CDE"/>
    <w:rsid w:val="00791D9D"/>
    <w:rsid w:val="00791F86"/>
    <w:rsid w:val="00792C1B"/>
    <w:rsid w:val="00792C33"/>
    <w:rsid w:val="0079324A"/>
    <w:rsid w:val="007939E4"/>
    <w:rsid w:val="00793A6C"/>
    <w:rsid w:val="00793A90"/>
    <w:rsid w:val="00793C48"/>
    <w:rsid w:val="00793E46"/>
    <w:rsid w:val="00793F37"/>
    <w:rsid w:val="007946F0"/>
    <w:rsid w:val="00794962"/>
    <w:rsid w:val="0079516F"/>
    <w:rsid w:val="00795332"/>
    <w:rsid w:val="0079542D"/>
    <w:rsid w:val="00795575"/>
    <w:rsid w:val="00795778"/>
    <w:rsid w:val="0079582E"/>
    <w:rsid w:val="00795DD0"/>
    <w:rsid w:val="007960CE"/>
    <w:rsid w:val="007961E0"/>
    <w:rsid w:val="0079642F"/>
    <w:rsid w:val="00796535"/>
    <w:rsid w:val="00796690"/>
    <w:rsid w:val="00797518"/>
    <w:rsid w:val="00797615"/>
    <w:rsid w:val="00797C2D"/>
    <w:rsid w:val="007A031C"/>
    <w:rsid w:val="007A06C4"/>
    <w:rsid w:val="007A08E6"/>
    <w:rsid w:val="007A0E17"/>
    <w:rsid w:val="007A0FB6"/>
    <w:rsid w:val="007A1073"/>
    <w:rsid w:val="007A1CB5"/>
    <w:rsid w:val="007A2237"/>
    <w:rsid w:val="007A2511"/>
    <w:rsid w:val="007A25EF"/>
    <w:rsid w:val="007A307D"/>
    <w:rsid w:val="007A38E3"/>
    <w:rsid w:val="007A3E5E"/>
    <w:rsid w:val="007A3EAA"/>
    <w:rsid w:val="007A3ED4"/>
    <w:rsid w:val="007A450E"/>
    <w:rsid w:val="007A4773"/>
    <w:rsid w:val="007A486A"/>
    <w:rsid w:val="007A4BDF"/>
    <w:rsid w:val="007A4ECD"/>
    <w:rsid w:val="007A519E"/>
    <w:rsid w:val="007A5227"/>
    <w:rsid w:val="007A54AD"/>
    <w:rsid w:val="007A5D18"/>
    <w:rsid w:val="007A5F17"/>
    <w:rsid w:val="007A617C"/>
    <w:rsid w:val="007A63D3"/>
    <w:rsid w:val="007A63FE"/>
    <w:rsid w:val="007A67E4"/>
    <w:rsid w:val="007A6BE4"/>
    <w:rsid w:val="007A6F34"/>
    <w:rsid w:val="007A7330"/>
    <w:rsid w:val="007A73FB"/>
    <w:rsid w:val="007A7646"/>
    <w:rsid w:val="007A7A75"/>
    <w:rsid w:val="007A7DD9"/>
    <w:rsid w:val="007A7F28"/>
    <w:rsid w:val="007A7FF8"/>
    <w:rsid w:val="007B07D6"/>
    <w:rsid w:val="007B0A48"/>
    <w:rsid w:val="007B0CC2"/>
    <w:rsid w:val="007B0F37"/>
    <w:rsid w:val="007B1347"/>
    <w:rsid w:val="007B1374"/>
    <w:rsid w:val="007B168B"/>
    <w:rsid w:val="007B1A11"/>
    <w:rsid w:val="007B1A7C"/>
    <w:rsid w:val="007B1B24"/>
    <w:rsid w:val="007B1B84"/>
    <w:rsid w:val="007B22C5"/>
    <w:rsid w:val="007B231C"/>
    <w:rsid w:val="007B2A5D"/>
    <w:rsid w:val="007B33E9"/>
    <w:rsid w:val="007B3825"/>
    <w:rsid w:val="007B3846"/>
    <w:rsid w:val="007B38E0"/>
    <w:rsid w:val="007B3D7D"/>
    <w:rsid w:val="007B3F93"/>
    <w:rsid w:val="007B411B"/>
    <w:rsid w:val="007B4B87"/>
    <w:rsid w:val="007B5403"/>
    <w:rsid w:val="007B574F"/>
    <w:rsid w:val="007B576F"/>
    <w:rsid w:val="007B5945"/>
    <w:rsid w:val="007B5CF5"/>
    <w:rsid w:val="007B5E3E"/>
    <w:rsid w:val="007B5F5D"/>
    <w:rsid w:val="007B6317"/>
    <w:rsid w:val="007B68E3"/>
    <w:rsid w:val="007B68F9"/>
    <w:rsid w:val="007B6935"/>
    <w:rsid w:val="007B6A70"/>
    <w:rsid w:val="007B7008"/>
    <w:rsid w:val="007B774A"/>
    <w:rsid w:val="007B7C81"/>
    <w:rsid w:val="007B7EC6"/>
    <w:rsid w:val="007C0191"/>
    <w:rsid w:val="007C01C8"/>
    <w:rsid w:val="007C047B"/>
    <w:rsid w:val="007C0608"/>
    <w:rsid w:val="007C07F4"/>
    <w:rsid w:val="007C0830"/>
    <w:rsid w:val="007C0A3B"/>
    <w:rsid w:val="007C0A6D"/>
    <w:rsid w:val="007C0E81"/>
    <w:rsid w:val="007C1567"/>
    <w:rsid w:val="007C1C79"/>
    <w:rsid w:val="007C1CB8"/>
    <w:rsid w:val="007C27F4"/>
    <w:rsid w:val="007C29F2"/>
    <w:rsid w:val="007C2C60"/>
    <w:rsid w:val="007C2CC6"/>
    <w:rsid w:val="007C31A0"/>
    <w:rsid w:val="007C345A"/>
    <w:rsid w:val="007C3BB8"/>
    <w:rsid w:val="007C3C9C"/>
    <w:rsid w:val="007C3D51"/>
    <w:rsid w:val="007C40AA"/>
    <w:rsid w:val="007C40EF"/>
    <w:rsid w:val="007C41C8"/>
    <w:rsid w:val="007C45B5"/>
    <w:rsid w:val="007C4660"/>
    <w:rsid w:val="007C4FED"/>
    <w:rsid w:val="007C59D9"/>
    <w:rsid w:val="007C6266"/>
    <w:rsid w:val="007C6768"/>
    <w:rsid w:val="007C677D"/>
    <w:rsid w:val="007C6C59"/>
    <w:rsid w:val="007C6EE8"/>
    <w:rsid w:val="007D05B4"/>
    <w:rsid w:val="007D0C28"/>
    <w:rsid w:val="007D0D03"/>
    <w:rsid w:val="007D0E49"/>
    <w:rsid w:val="007D14F9"/>
    <w:rsid w:val="007D1B8D"/>
    <w:rsid w:val="007D1DD3"/>
    <w:rsid w:val="007D1F6E"/>
    <w:rsid w:val="007D2355"/>
    <w:rsid w:val="007D2591"/>
    <w:rsid w:val="007D2661"/>
    <w:rsid w:val="007D26B8"/>
    <w:rsid w:val="007D29C5"/>
    <w:rsid w:val="007D2DFB"/>
    <w:rsid w:val="007D2E48"/>
    <w:rsid w:val="007D33E2"/>
    <w:rsid w:val="007D33FD"/>
    <w:rsid w:val="007D3541"/>
    <w:rsid w:val="007D3948"/>
    <w:rsid w:val="007D39A6"/>
    <w:rsid w:val="007D4093"/>
    <w:rsid w:val="007D4152"/>
    <w:rsid w:val="007D42A5"/>
    <w:rsid w:val="007D4307"/>
    <w:rsid w:val="007D458E"/>
    <w:rsid w:val="007D4D3A"/>
    <w:rsid w:val="007D59A0"/>
    <w:rsid w:val="007D5ED2"/>
    <w:rsid w:val="007D62AC"/>
    <w:rsid w:val="007D636B"/>
    <w:rsid w:val="007D69A8"/>
    <w:rsid w:val="007D6BC4"/>
    <w:rsid w:val="007D72C7"/>
    <w:rsid w:val="007D76F9"/>
    <w:rsid w:val="007D7781"/>
    <w:rsid w:val="007D7999"/>
    <w:rsid w:val="007D79B7"/>
    <w:rsid w:val="007E014E"/>
    <w:rsid w:val="007E07DF"/>
    <w:rsid w:val="007E0F4A"/>
    <w:rsid w:val="007E104F"/>
    <w:rsid w:val="007E10BF"/>
    <w:rsid w:val="007E12E6"/>
    <w:rsid w:val="007E1339"/>
    <w:rsid w:val="007E1688"/>
    <w:rsid w:val="007E1744"/>
    <w:rsid w:val="007E1A1C"/>
    <w:rsid w:val="007E1E28"/>
    <w:rsid w:val="007E1FFF"/>
    <w:rsid w:val="007E25E4"/>
    <w:rsid w:val="007E2747"/>
    <w:rsid w:val="007E27A7"/>
    <w:rsid w:val="007E2C43"/>
    <w:rsid w:val="007E2CE4"/>
    <w:rsid w:val="007E3117"/>
    <w:rsid w:val="007E381B"/>
    <w:rsid w:val="007E3F33"/>
    <w:rsid w:val="007E4209"/>
    <w:rsid w:val="007E4E3E"/>
    <w:rsid w:val="007E53A9"/>
    <w:rsid w:val="007E5607"/>
    <w:rsid w:val="007E68E1"/>
    <w:rsid w:val="007E6961"/>
    <w:rsid w:val="007E6C87"/>
    <w:rsid w:val="007E6F4B"/>
    <w:rsid w:val="007E72AB"/>
    <w:rsid w:val="007E7686"/>
    <w:rsid w:val="007E7866"/>
    <w:rsid w:val="007E7B2D"/>
    <w:rsid w:val="007E7D84"/>
    <w:rsid w:val="007F051C"/>
    <w:rsid w:val="007F07AB"/>
    <w:rsid w:val="007F093F"/>
    <w:rsid w:val="007F0B08"/>
    <w:rsid w:val="007F0B56"/>
    <w:rsid w:val="007F0E0D"/>
    <w:rsid w:val="007F0E43"/>
    <w:rsid w:val="007F0EF3"/>
    <w:rsid w:val="007F1217"/>
    <w:rsid w:val="007F1492"/>
    <w:rsid w:val="007F1594"/>
    <w:rsid w:val="007F1B52"/>
    <w:rsid w:val="007F1DD4"/>
    <w:rsid w:val="007F2C49"/>
    <w:rsid w:val="007F2F04"/>
    <w:rsid w:val="007F3005"/>
    <w:rsid w:val="007F3072"/>
    <w:rsid w:val="007F3891"/>
    <w:rsid w:val="007F3B42"/>
    <w:rsid w:val="007F3FA0"/>
    <w:rsid w:val="007F4D0B"/>
    <w:rsid w:val="007F4F66"/>
    <w:rsid w:val="007F502D"/>
    <w:rsid w:val="007F521D"/>
    <w:rsid w:val="007F5264"/>
    <w:rsid w:val="007F544B"/>
    <w:rsid w:val="007F5715"/>
    <w:rsid w:val="007F5A2D"/>
    <w:rsid w:val="007F64EF"/>
    <w:rsid w:val="007F6706"/>
    <w:rsid w:val="007F6797"/>
    <w:rsid w:val="007F686D"/>
    <w:rsid w:val="007F6C08"/>
    <w:rsid w:val="007F6C95"/>
    <w:rsid w:val="007F6CB8"/>
    <w:rsid w:val="007F6CCD"/>
    <w:rsid w:val="007F6FBC"/>
    <w:rsid w:val="007F7DAD"/>
    <w:rsid w:val="00801393"/>
    <w:rsid w:val="00801B88"/>
    <w:rsid w:val="00802234"/>
    <w:rsid w:val="008022D2"/>
    <w:rsid w:val="00802309"/>
    <w:rsid w:val="008023A1"/>
    <w:rsid w:val="00802616"/>
    <w:rsid w:val="00802745"/>
    <w:rsid w:val="00802A58"/>
    <w:rsid w:val="00802BB8"/>
    <w:rsid w:val="00802EB7"/>
    <w:rsid w:val="00803346"/>
    <w:rsid w:val="0080334C"/>
    <w:rsid w:val="008037D2"/>
    <w:rsid w:val="00803953"/>
    <w:rsid w:val="00803B6A"/>
    <w:rsid w:val="00803BBC"/>
    <w:rsid w:val="0080401F"/>
    <w:rsid w:val="008040BC"/>
    <w:rsid w:val="00804113"/>
    <w:rsid w:val="00804130"/>
    <w:rsid w:val="008041B2"/>
    <w:rsid w:val="00805081"/>
    <w:rsid w:val="0080539C"/>
    <w:rsid w:val="00805753"/>
    <w:rsid w:val="008059B1"/>
    <w:rsid w:val="00805B86"/>
    <w:rsid w:val="00805C47"/>
    <w:rsid w:val="00806011"/>
    <w:rsid w:val="008060BE"/>
    <w:rsid w:val="0080654D"/>
    <w:rsid w:val="00806685"/>
    <w:rsid w:val="008067F4"/>
    <w:rsid w:val="00806823"/>
    <w:rsid w:val="00806D18"/>
    <w:rsid w:val="008072E8"/>
    <w:rsid w:val="0080751E"/>
    <w:rsid w:val="008078B3"/>
    <w:rsid w:val="00807BB7"/>
    <w:rsid w:val="00807CD1"/>
    <w:rsid w:val="00807CE4"/>
    <w:rsid w:val="00807EAA"/>
    <w:rsid w:val="00810118"/>
    <w:rsid w:val="0081036D"/>
    <w:rsid w:val="00810423"/>
    <w:rsid w:val="00810469"/>
    <w:rsid w:val="008110EF"/>
    <w:rsid w:val="008112DC"/>
    <w:rsid w:val="008114D3"/>
    <w:rsid w:val="00811738"/>
    <w:rsid w:val="00811B5E"/>
    <w:rsid w:val="00812147"/>
    <w:rsid w:val="008121A1"/>
    <w:rsid w:val="008125E0"/>
    <w:rsid w:val="008126E6"/>
    <w:rsid w:val="00812718"/>
    <w:rsid w:val="0081284A"/>
    <w:rsid w:val="00812962"/>
    <w:rsid w:val="00812AC2"/>
    <w:rsid w:val="00812AF2"/>
    <w:rsid w:val="00812C8A"/>
    <w:rsid w:val="00813469"/>
    <w:rsid w:val="0081375A"/>
    <w:rsid w:val="00813EB8"/>
    <w:rsid w:val="0081400D"/>
    <w:rsid w:val="00814051"/>
    <w:rsid w:val="00814073"/>
    <w:rsid w:val="008146DF"/>
    <w:rsid w:val="008147CE"/>
    <w:rsid w:val="00814A27"/>
    <w:rsid w:val="00815108"/>
    <w:rsid w:val="00815418"/>
    <w:rsid w:val="008156C9"/>
    <w:rsid w:val="008157AE"/>
    <w:rsid w:val="00816347"/>
    <w:rsid w:val="00816972"/>
    <w:rsid w:val="00816BFD"/>
    <w:rsid w:val="00816E48"/>
    <w:rsid w:val="00816F4D"/>
    <w:rsid w:val="00816FF4"/>
    <w:rsid w:val="0081744D"/>
    <w:rsid w:val="00817641"/>
    <w:rsid w:val="0081776A"/>
    <w:rsid w:val="00817A19"/>
    <w:rsid w:val="00817CAC"/>
    <w:rsid w:val="00820231"/>
    <w:rsid w:val="008202F2"/>
    <w:rsid w:val="008203F4"/>
    <w:rsid w:val="00820CB9"/>
    <w:rsid w:val="008212BC"/>
    <w:rsid w:val="008212E6"/>
    <w:rsid w:val="008212ED"/>
    <w:rsid w:val="00821623"/>
    <w:rsid w:val="0082166D"/>
    <w:rsid w:val="00821AA0"/>
    <w:rsid w:val="00821E08"/>
    <w:rsid w:val="00821E46"/>
    <w:rsid w:val="0082248B"/>
    <w:rsid w:val="00822645"/>
    <w:rsid w:val="00822A71"/>
    <w:rsid w:val="00822D75"/>
    <w:rsid w:val="00822DA2"/>
    <w:rsid w:val="00822F9A"/>
    <w:rsid w:val="00823065"/>
    <w:rsid w:val="008237FA"/>
    <w:rsid w:val="0082389D"/>
    <w:rsid w:val="00823ADA"/>
    <w:rsid w:val="00823F68"/>
    <w:rsid w:val="008241D9"/>
    <w:rsid w:val="0082421E"/>
    <w:rsid w:val="008242F0"/>
    <w:rsid w:val="00824847"/>
    <w:rsid w:val="00824B1C"/>
    <w:rsid w:val="00824B80"/>
    <w:rsid w:val="00824C99"/>
    <w:rsid w:val="00824DC9"/>
    <w:rsid w:val="00824E90"/>
    <w:rsid w:val="008250B3"/>
    <w:rsid w:val="00825178"/>
    <w:rsid w:val="008253FD"/>
    <w:rsid w:val="00825614"/>
    <w:rsid w:val="00825D4E"/>
    <w:rsid w:val="00825D8C"/>
    <w:rsid w:val="00825EFF"/>
    <w:rsid w:val="00825F1E"/>
    <w:rsid w:val="00826174"/>
    <w:rsid w:val="0082618F"/>
    <w:rsid w:val="00826191"/>
    <w:rsid w:val="008262E4"/>
    <w:rsid w:val="00826B47"/>
    <w:rsid w:val="00826BE5"/>
    <w:rsid w:val="00826E56"/>
    <w:rsid w:val="008271CB"/>
    <w:rsid w:val="00827857"/>
    <w:rsid w:val="00827871"/>
    <w:rsid w:val="0083048A"/>
    <w:rsid w:val="00830622"/>
    <w:rsid w:val="0083104F"/>
    <w:rsid w:val="008311EF"/>
    <w:rsid w:val="00831314"/>
    <w:rsid w:val="0083206B"/>
    <w:rsid w:val="008327C1"/>
    <w:rsid w:val="008329EA"/>
    <w:rsid w:val="00832A08"/>
    <w:rsid w:val="00832C42"/>
    <w:rsid w:val="008333FB"/>
    <w:rsid w:val="008334B7"/>
    <w:rsid w:val="00833B6C"/>
    <w:rsid w:val="00833D2E"/>
    <w:rsid w:val="00833ED9"/>
    <w:rsid w:val="008343AA"/>
    <w:rsid w:val="008346A5"/>
    <w:rsid w:val="0083486F"/>
    <w:rsid w:val="00835A5C"/>
    <w:rsid w:val="00835F7F"/>
    <w:rsid w:val="0083615B"/>
    <w:rsid w:val="008363A5"/>
    <w:rsid w:val="00836400"/>
    <w:rsid w:val="0083648C"/>
    <w:rsid w:val="008369F4"/>
    <w:rsid w:val="00836A5E"/>
    <w:rsid w:val="00836E95"/>
    <w:rsid w:val="00837224"/>
    <w:rsid w:val="00837263"/>
    <w:rsid w:val="008372F2"/>
    <w:rsid w:val="008373E2"/>
    <w:rsid w:val="008378D3"/>
    <w:rsid w:val="00837937"/>
    <w:rsid w:val="00837A35"/>
    <w:rsid w:val="00837F9D"/>
    <w:rsid w:val="00837FA9"/>
    <w:rsid w:val="00837FAD"/>
    <w:rsid w:val="0084096A"/>
    <w:rsid w:val="00840BD9"/>
    <w:rsid w:val="00841881"/>
    <w:rsid w:val="00841E19"/>
    <w:rsid w:val="008420FA"/>
    <w:rsid w:val="00842897"/>
    <w:rsid w:val="00842DA8"/>
    <w:rsid w:val="00843645"/>
    <w:rsid w:val="00843BA0"/>
    <w:rsid w:val="00843C4C"/>
    <w:rsid w:val="00844139"/>
    <w:rsid w:val="00844920"/>
    <w:rsid w:val="00844FAF"/>
    <w:rsid w:val="00844FCB"/>
    <w:rsid w:val="008454BF"/>
    <w:rsid w:val="008455B1"/>
    <w:rsid w:val="0084580B"/>
    <w:rsid w:val="00845C4F"/>
    <w:rsid w:val="00845F40"/>
    <w:rsid w:val="00845FF5"/>
    <w:rsid w:val="0084619F"/>
    <w:rsid w:val="00846485"/>
    <w:rsid w:val="00846976"/>
    <w:rsid w:val="00846C8B"/>
    <w:rsid w:val="008470D5"/>
    <w:rsid w:val="00847290"/>
    <w:rsid w:val="0085036E"/>
    <w:rsid w:val="008504EA"/>
    <w:rsid w:val="00850818"/>
    <w:rsid w:val="00850D92"/>
    <w:rsid w:val="00850EE3"/>
    <w:rsid w:val="0085134E"/>
    <w:rsid w:val="00851622"/>
    <w:rsid w:val="00851799"/>
    <w:rsid w:val="00851887"/>
    <w:rsid w:val="00851E52"/>
    <w:rsid w:val="00851F3C"/>
    <w:rsid w:val="00851FDE"/>
    <w:rsid w:val="00852429"/>
    <w:rsid w:val="00852742"/>
    <w:rsid w:val="00852FDE"/>
    <w:rsid w:val="00853498"/>
    <w:rsid w:val="008534A8"/>
    <w:rsid w:val="008539F3"/>
    <w:rsid w:val="00853C72"/>
    <w:rsid w:val="00854383"/>
    <w:rsid w:val="008546DD"/>
    <w:rsid w:val="00854D65"/>
    <w:rsid w:val="00855008"/>
    <w:rsid w:val="0085564D"/>
    <w:rsid w:val="008558DF"/>
    <w:rsid w:val="00855A85"/>
    <w:rsid w:val="00855F93"/>
    <w:rsid w:val="00856248"/>
    <w:rsid w:val="0085661A"/>
    <w:rsid w:val="008566B8"/>
    <w:rsid w:val="00856A56"/>
    <w:rsid w:val="00856B15"/>
    <w:rsid w:val="00856FF7"/>
    <w:rsid w:val="00857A92"/>
    <w:rsid w:val="00857E1C"/>
    <w:rsid w:val="00857E36"/>
    <w:rsid w:val="00857FD3"/>
    <w:rsid w:val="00860133"/>
    <w:rsid w:val="00860C7A"/>
    <w:rsid w:val="008613F9"/>
    <w:rsid w:val="00861C79"/>
    <w:rsid w:val="00861F4B"/>
    <w:rsid w:val="00861F61"/>
    <w:rsid w:val="008620F0"/>
    <w:rsid w:val="00862382"/>
    <w:rsid w:val="00862634"/>
    <w:rsid w:val="008626C2"/>
    <w:rsid w:val="00862710"/>
    <w:rsid w:val="00862A06"/>
    <w:rsid w:val="00862B7C"/>
    <w:rsid w:val="00862F17"/>
    <w:rsid w:val="00863316"/>
    <w:rsid w:val="008639AE"/>
    <w:rsid w:val="00863C27"/>
    <w:rsid w:val="00863D3D"/>
    <w:rsid w:val="00863FA1"/>
    <w:rsid w:val="008640C1"/>
    <w:rsid w:val="0086509E"/>
    <w:rsid w:val="0086521F"/>
    <w:rsid w:val="008654E7"/>
    <w:rsid w:val="008654F9"/>
    <w:rsid w:val="00865576"/>
    <w:rsid w:val="008655F7"/>
    <w:rsid w:val="0086592E"/>
    <w:rsid w:val="0086594E"/>
    <w:rsid w:val="0086684C"/>
    <w:rsid w:val="00866953"/>
    <w:rsid w:val="00866C56"/>
    <w:rsid w:val="00866E2A"/>
    <w:rsid w:val="00866E55"/>
    <w:rsid w:val="008670E0"/>
    <w:rsid w:val="00867518"/>
    <w:rsid w:val="00867658"/>
    <w:rsid w:val="00867738"/>
    <w:rsid w:val="00867995"/>
    <w:rsid w:val="00867B5A"/>
    <w:rsid w:val="00870527"/>
    <w:rsid w:val="00870A34"/>
    <w:rsid w:val="00870B01"/>
    <w:rsid w:val="00870C5E"/>
    <w:rsid w:val="00871183"/>
    <w:rsid w:val="0087144A"/>
    <w:rsid w:val="00871D4E"/>
    <w:rsid w:val="00871D78"/>
    <w:rsid w:val="00871DCE"/>
    <w:rsid w:val="00871F96"/>
    <w:rsid w:val="0087227F"/>
    <w:rsid w:val="008722BC"/>
    <w:rsid w:val="00872368"/>
    <w:rsid w:val="00872715"/>
    <w:rsid w:val="00872FBC"/>
    <w:rsid w:val="008730B0"/>
    <w:rsid w:val="008730D0"/>
    <w:rsid w:val="00873104"/>
    <w:rsid w:val="00873283"/>
    <w:rsid w:val="00873361"/>
    <w:rsid w:val="008733D6"/>
    <w:rsid w:val="00873634"/>
    <w:rsid w:val="0087363A"/>
    <w:rsid w:val="00873660"/>
    <w:rsid w:val="00873777"/>
    <w:rsid w:val="00873AA8"/>
    <w:rsid w:val="00873BEA"/>
    <w:rsid w:val="0087428E"/>
    <w:rsid w:val="0087478B"/>
    <w:rsid w:val="008750AB"/>
    <w:rsid w:val="00875145"/>
    <w:rsid w:val="00876AB0"/>
    <w:rsid w:val="00876C76"/>
    <w:rsid w:val="0087719F"/>
    <w:rsid w:val="008776D9"/>
    <w:rsid w:val="0087777C"/>
    <w:rsid w:val="00880585"/>
    <w:rsid w:val="0088058F"/>
    <w:rsid w:val="008805B3"/>
    <w:rsid w:val="00880AC1"/>
    <w:rsid w:val="00880B8C"/>
    <w:rsid w:val="00880D88"/>
    <w:rsid w:val="00880DF6"/>
    <w:rsid w:val="00880E36"/>
    <w:rsid w:val="00880FB4"/>
    <w:rsid w:val="00880FF0"/>
    <w:rsid w:val="00881331"/>
    <w:rsid w:val="00881423"/>
    <w:rsid w:val="008816E3"/>
    <w:rsid w:val="008822B7"/>
    <w:rsid w:val="00882326"/>
    <w:rsid w:val="00882CDA"/>
    <w:rsid w:val="00882DED"/>
    <w:rsid w:val="00882E7B"/>
    <w:rsid w:val="00883362"/>
    <w:rsid w:val="00883496"/>
    <w:rsid w:val="0088378C"/>
    <w:rsid w:val="00883D76"/>
    <w:rsid w:val="0088466D"/>
    <w:rsid w:val="00884826"/>
    <w:rsid w:val="00884B8B"/>
    <w:rsid w:val="00884E2D"/>
    <w:rsid w:val="00884FB5"/>
    <w:rsid w:val="008850B4"/>
    <w:rsid w:val="00885242"/>
    <w:rsid w:val="008854D3"/>
    <w:rsid w:val="00885591"/>
    <w:rsid w:val="008857EA"/>
    <w:rsid w:val="00885853"/>
    <w:rsid w:val="00885963"/>
    <w:rsid w:val="008859FB"/>
    <w:rsid w:val="00885B66"/>
    <w:rsid w:val="00885FBF"/>
    <w:rsid w:val="00886714"/>
    <w:rsid w:val="0088680E"/>
    <w:rsid w:val="008868BE"/>
    <w:rsid w:val="00886BC6"/>
    <w:rsid w:val="008872C0"/>
    <w:rsid w:val="00887605"/>
    <w:rsid w:val="00887DD2"/>
    <w:rsid w:val="00887F00"/>
    <w:rsid w:val="008903A1"/>
    <w:rsid w:val="0089046A"/>
    <w:rsid w:val="00891008"/>
    <w:rsid w:val="00891B27"/>
    <w:rsid w:val="00891FC2"/>
    <w:rsid w:val="008922C8"/>
    <w:rsid w:val="00892575"/>
    <w:rsid w:val="00892595"/>
    <w:rsid w:val="00892746"/>
    <w:rsid w:val="008927FF"/>
    <w:rsid w:val="00892B13"/>
    <w:rsid w:val="00892C60"/>
    <w:rsid w:val="00892DC1"/>
    <w:rsid w:val="0089305A"/>
    <w:rsid w:val="008934E6"/>
    <w:rsid w:val="00893915"/>
    <w:rsid w:val="00893ECE"/>
    <w:rsid w:val="0089450B"/>
    <w:rsid w:val="00894E78"/>
    <w:rsid w:val="00894F3F"/>
    <w:rsid w:val="0089523C"/>
    <w:rsid w:val="0089546D"/>
    <w:rsid w:val="008954E2"/>
    <w:rsid w:val="008958B9"/>
    <w:rsid w:val="00895B25"/>
    <w:rsid w:val="00895C8F"/>
    <w:rsid w:val="00895D64"/>
    <w:rsid w:val="00895FBB"/>
    <w:rsid w:val="00896316"/>
    <w:rsid w:val="00896ECF"/>
    <w:rsid w:val="00896F16"/>
    <w:rsid w:val="00897B90"/>
    <w:rsid w:val="00897E3A"/>
    <w:rsid w:val="008A023F"/>
    <w:rsid w:val="008A031F"/>
    <w:rsid w:val="008A032B"/>
    <w:rsid w:val="008A040F"/>
    <w:rsid w:val="008A056B"/>
    <w:rsid w:val="008A0987"/>
    <w:rsid w:val="008A0A0D"/>
    <w:rsid w:val="008A0AC9"/>
    <w:rsid w:val="008A0B2A"/>
    <w:rsid w:val="008A1EFF"/>
    <w:rsid w:val="008A1F91"/>
    <w:rsid w:val="008A2143"/>
    <w:rsid w:val="008A24D3"/>
    <w:rsid w:val="008A25C7"/>
    <w:rsid w:val="008A27D0"/>
    <w:rsid w:val="008A3752"/>
    <w:rsid w:val="008A3BC4"/>
    <w:rsid w:val="008A3D4B"/>
    <w:rsid w:val="008A3FB1"/>
    <w:rsid w:val="008A42AA"/>
    <w:rsid w:val="008A4DB8"/>
    <w:rsid w:val="008A4DC7"/>
    <w:rsid w:val="008A51EB"/>
    <w:rsid w:val="008A5C70"/>
    <w:rsid w:val="008A6B7A"/>
    <w:rsid w:val="008A6BFD"/>
    <w:rsid w:val="008A6C99"/>
    <w:rsid w:val="008A7030"/>
    <w:rsid w:val="008A756D"/>
    <w:rsid w:val="008A76BE"/>
    <w:rsid w:val="008A7869"/>
    <w:rsid w:val="008A7EE5"/>
    <w:rsid w:val="008B0025"/>
    <w:rsid w:val="008B012F"/>
    <w:rsid w:val="008B01DE"/>
    <w:rsid w:val="008B0504"/>
    <w:rsid w:val="008B0867"/>
    <w:rsid w:val="008B0B7A"/>
    <w:rsid w:val="008B0C86"/>
    <w:rsid w:val="008B0E99"/>
    <w:rsid w:val="008B0F74"/>
    <w:rsid w:val="008B1512"/>
    <w:rsid w:val="008B1535"/>
    <w:rsid w:val="008B1B9F"/>
    <w:rsid w:val="008B1BE0"/>
    <w:rsid w:val="008B1C1F"/>
    <w:rsid w:val="008B2735"/>
    <w:rsid w:val="008B2A44"/>
    <w:rsid w:val="008B2BE9"/>
    <w:rsid w:val="008B2F27"/>
    <w:rsid w:val="008B3200"/>
    <w:rsid w:val="008B3349"/>
    <w:rsid w:val="008B3753"/>
    <w:rsid w:val="008B3942"/>
    <w:rsid w:val="008B3950"/>
    <w:rsid w:val="008B3C28"/>
    <w:rsid w:val="008B3C4D"/>
    <w:rsid w:val="008B4089"/>
    <w:rsid w:val="008B4239"/>
    <w:rsid w:val="008B48AE"/>
    <w:rsid w:val="008B4A34"/>
    <w:rsid w:val="008B4AE1"/>
    <w:rsid w:val="008B4E04"/>
    <w:rsid w:val="008B4E60"/>
    <w:rsid w:val="008B50B4"/>
    <w:rsid w:val="008B5271"/>
    <w:rsid w:val="008B5416"/>
    <w:rsid w:val="008B5CE9"/>
    <w:rsid w:val="008B5DBC"/>
    <w:rsid w:val="008B60E3"/>
    <w:rsid w:val="008B62FE"/>
    <w:rsid w:val="008B6705"/>
    <w:rsid w:val="008B682A"/>
    <w:rsid w:val="008B6CCC"/>
    <w:rsid w:val="008B7BDB"/>
    <w:rsid w:val="008B7EB3"/>
    <w:rsid w:val="008C0075"/>
    <w:rsid w:val="008C023F"/>
    <w:rsid w:val="008C02F5"/>
    <w:rsid w:val="008C058A"/>
    <w:rsid w:val="008C082E"/>
    <w:rsid w:val="008C0951"/>
    <w:rsid w:val="008C0F7E"/>
    <w:rsid w:val="008C0FAF"/>
    <w:rsid w:val="008C134A"/>
    <w:rsid w:val="008C1797"/>
    <w:rsid w:val="008C1D85"/>
    <w:rsid w:val="008C2097"/>
    <w:rsid w:val="008C2143"/>
    <w:rsid w:val="008C21B4"/>
    <w:rsid w:val="008C244F"/>
    <w:rsid w:val="008C2666"/>
    <w:rsid w:val="008C2DB8"/>
    <w:rsid w:val="008C2E01"/>
    <w:rsid w:val="008C2F38"/>
    <w:rsid w:val="008C314E"/>
    <w:rsid w:val="008C330C"/>
    <w:rsid w:val="008C33CB"/>
    <w:rsid w:val="008C340D"/>
    <w:rsid w:val="008C385D"/>
    <w:rsid w:val="008C3B48"/>
    <w:rsid w:val="008C4292"/>
    <w:rsid w:val="008C476A"/>
    <w:rsid w:val="008C4896"/>
    <w:rsid w:val="008C48B1"/>
    <w:rsid w:val="008C4C15"/>
    <w:rsid w:val="008C54F0"/>
    <w:rsid w:val="008C56C8"/>
    <w:rsid w:val="008C57CE"/>
    <w:rsid w:val="008C5DFB"/>
    <w:rsid w:val="008C5EF7"/>
    <w:rsid w:val="008C5F87"/>
    <w:rsid w:val="008C60AC"/>
    <w:rsid w:val="008C665F"/>
    <w:rsid w:val="008C6773"/>
    <w:rsid w:val="008C71C8"/>
    <w:rsid w:val="008C7231"/>
    <w:rsid w:val="008C7BA2"/>
    <w:rsid w:val="008D02DA"/>
    <w:rsid w:val="008D0841"/>
    <w:rsid w:val="008D0A89"/>
    <w:rsid w:val="008D0AFA"/>
    <w:rsid w:val="008D0E73"/>
    <w:rsid w:val="008D0ED1"/>
    <w:rsid w:val="008D1011"/>
    <w:rsid w:val="008D1088"/>
    <w:rsid w:val="008D19C9"/>
    <w:rsid w:val="008D1A74"/>
    <w:rsid w:val="008D1B03"/>
    <w:rsid w:val="008D1F32"/>
    <w:rsid w:val="008D2223"/>
    <w:rsid w:val="008D369A"/>
    <w:rsid w:val="008D3829"/>
    <w:rsid w:val="008D38F1"/>
    <w:rsid w:val="008D3DE4"/>
    <w:rsid w:val="008D3EDD"/>
    <w:rsid w:val="008D414D"/>
    <w:rsid w:val="008D421B"/>
    <w:rsid w:val="008D469E"/>
    <w:rsid w:val="008D4A84"/>
    <w:rsid w:val="008D50AC"/>
    <w:rsid w:val="008D5347"/>
    <w:rsid w:val="008D54AE"/>
    <w:rsid w:val="008D5D66"/>
    <w:rsid w:val="008D5DA0"/>
    <w:rsid w:val="008D5F2F"/>
    <w:rsid w:val="008D6214"/>
    <w:rsid w:val="008D6380"/>
    <w:rsid w:val="008D6980"/>
    <w:rsid w:val="008D69FB"/>
    <w:rsid w:val="008D6C4C"/>
    <w:rsid w:val="008D6DBC"/>
    <w:rsid w:val="008D6F0F"/>
    <w:rsid w:val="008D6FCA"/>
    <w:rsid w:val="008D71E7"/>
    <w:rsid w:val="008D774A"/>
    <w:rsid w:val="008D79B3"/>
    <w:rsid w:val="008D79D6"/>
    <w:rsid w:val="008D7F05"/>
    <w:rsid w:val="008E03AC"/>
    <w:rsid w:val="008E03DA"/>
    <w:rsid w:val="008E0527"/>
    <w:rsid w:val="008E05BD"/>
    <w:rsid w:val="008E07D9"/>
    <w:rsid w:val="008E0A8C"/>
    <w:rsid w:val="008E0F68"/>
    <w:rsid w:val="008E1218"/>
    <w:rsid w:val="008E1A51"/>
    <w:rsid w:val="008E1BDF"/>
    <w:rsid w:val="008E1C82"/>
    <w:rsid w:val="008E2433"/>
    <w:rsid w:val="008E2857"/>
    <w:rsid w:val="008E3400"/>
    <w:rsid w:val="008E3E00"/>
    <w:rsid w:val="008E3E53"/>
    <w:rsid w:val="008E3EA6"/>
    <w:rsid w:val="008E3FA7"/>
    <w:rsid w:val="008E457C"/>
    <w:rsid w:val="008E48E0"/>
    <w:rsid w:val="008E4974"/>
    <w:rsid w:val="008E4A2D"/>
    <w:rsid w:val="008E4FD2"/>
    <w:rsid w:val="008E505E"/>
    <w:rsid w:val="008E5122"/>
    <w:rsid w:val="008E51D2"/>
    <w:rsid w:val="008E533B"/>
    <w:rsid w:val="008E5A6B"/>
    <w:rsid w:val="008E5B85"/>
    <w:rsid w:val="008E5D1C"/>
    <w:rsid w:val="008E5F89"/>
    <w:rsid w:val="008E7514"/>
    <w:rsid w:val="008E78A9"/>
    <w:rsid w:val="008E7BA9"/>
    <w:rsid w:val="008E7F49"/>
    <w:rsid w:val="008F009C"/>
    <w:rsid w:val="008F041E"/>
    <w:rsid w:val="008F052F"/>
    <w:rsid w:val="008F0611"/>
    <w:rsid w:val="008F0A12"/>
    <w:rsid w:val="008F0AFD"/>
    <w:rsid w:val="008F10DD"/>
    <w:rsid w:val="008F11EF"/>
    <w:rsid w:val="008F1471"/>
    <w:rsid w:val="008F21D8"/>
    <w:rsid w:val="008F2549"/>
    <w:rsid w:val="008F27D9"/>
    <w:rsid w:val="008F27F8"/>
    <w:rsid w:val="008F2866"/>
    <w:rsid w:val="008F2A5F"/>
    <w:rsid w:val="008F2D34"/>
    <w:rsid w:val="008F3010"/>
    <w:rsid w:val="008F32A0"/>
    <w:rsid w:val="008F3578"/>
    <w:rsid w:val="008F3EF8"/>
    <w:rsid w:val="008F4341"/>
    <w:rsid w:val="008F4365"/>
    <w:rsid w:val="008F4BF7"/>
    <w:rsid w:val="008F4C85"/>
    <w:rsid w:val="008F4E3F"/>
    <w:rsid w:val="008F5B51"/>
    <w:rsid w:val="008F6069"/>
    <w:rsid w:val="008F64A8"/>
    <w:rsid w:val="008F6A39"/>
    <w:rsid w:val="008F742C"/>
    <w:rsid w:val="008F7783"/>
    <w:rsid w:val="008F7E06"/>
    <w:rsid w:val="009000DC"/>
    <w:rsid w:val="009007ED"/>
    <w:rsid w:val="0090080D"/>
    <w:rsid w:val="00900EBB"/>
    <w:rsid w:val="009011D1"/>
    <w:rsid w:val="009012C3"/>
    <w:rsid w:val="0090139C"/>
    <w:rsid w:val="009015CE"/>
    <w:rsid w:val="00901FAF"/>
    <w:rsid w:val="00902214"/>
    <w:rsid w:val="009022CB"/>
    <w:rsid w:val="00902302"/>
    <w:rsid w:val="00902730"/>
    <w:rsid w:val="00902802"/>
    <w:rsid w:val="009028F1"/>
    <w:rsid w:val="00902C42"/>
    <w:rsid w:val="00902E02"/>
    <w:rsid w:val="00902EDC"/>
    <w:rsid w:val="0090310F"/>
    <w:rsid w:val="00903541"/>
    <w:rsid w:val="0090367A"/>
    <w:rsid w:val="009038D1"/>
    <w:rsid w:val="00903A18"/>
    <w:rsid w:val="00903CCA"/>
    <w:rsid w:val="00903E79"/>
    <w:rsid w:val="00904108"/>
    <w:rsid w:val="009045F9"/>
    <w:rsid w:val="009048BB"/>
    <w:rsid w:val="00904A68"/>
    <w:rsid w:val="00904B3D"/>
    <w:rsid w:val="00904BED"/>
    <w:rsid w:val="00905097"/>
    <w:rsid w:val="009051F1"/>
    <w:rsid w:val="00905507"/>
    <w:rsid w:val="0090577E"/>
    <w:rsid w:val="0090586D"/>
    <w:rsid w:val="00905B9F"/>
    <w:rsid w:val="00905E10"/>
    <w:rsid w:val="00905ECF"/>
    <w:rsid w:val="00906018"/>
    <w:rsid w:val="009060F5"/>
    <w:rsid w:val="009062FA"/>
    <w:rsid w:val="009068B8"/>
    <w:rsid w:val="00906987"/>
    <w:rsid w:val="00906D62"/>
    <w:rsid w:val="00906F32"/>
    <w:rsid w:val="00907392"/>
    <w:rsid w:val="009073CD"/>
    <w:rsid w:val="00907899"/>
    <w:rsid w:val="00907D12"/>
    <w:rsid w:val="00907EE0"/>
    <w:rsid w:val="00907FD9"/>
    <w:rsid w:val="009102A5"/>
    <w:rsid w:val="00910899"/>
    <w:rsid w:val="00910CA0"/>
    <w:rsid w:val="00911213"/>
    <w:rsid w:val="00911224"/>
    <w:rsid w:val="00911C61"/>
    <w:rsid w:val="00911E55"/>
    <w:rsid w:val="00911F41"/>
    <w:rsid w:val="00912858"/>
    <w:rsid w:val="009128AA"/>
    <w:rsid w:val="00912AB4"/>
    <w:rsid w:val="00913515"/>
    <w:rsid w:val="00913630"/>
    <w:rsid w:val="00913698"/>
    <w:rsid w:val="009137E1"/>
    <w:rsid w:val="009144EE"/>
    <w:rsid w:val="009148AB"/>
    <w:rsid w:val="00914F25"/>
    <w:rsid w:val="009150DC"/>
    <w:rsid w:val="009155C2"/>
    <w:rsid w:val="00915870"/>
    <w:rsid w:val="00915F3E"/>
    <w:rsid w:val="00916141"/>
    <w:rsid w:val="0091633F"/>
    <w:rsid w:val="009169BE"/>
    <w:rsid w:val="00916E16"/>
    <w:rsid w:val="009170A2"/>
    <w:rsid w:val="0091766C"/>
    <w:rsid w:val="009178EA"/>
    <w:rsid w:val="0092016E"/>
    <w:rsid w:val="00920B8C"/>
    <w:rsid w:val="00920BDE"/>
    <w:rsid w:val="00920DB3"/>
    <w:rsid w:val="00921236"/>
    <w:rsid w:val="009212A3"/>
    <w:rsid w:val="0092179E"/>
    <w:rsid w:val="009220CE"/>
    <w:rsid w:val="0092259C"/>
    <w:rsid w:val="00922851"/>
    <w:rsid w:val="00922D87"/>
    <w:rsid w:val="0092306F"/>
    <w:rsid w:val="009232DB"/>
    <w:rsid w:val="00923A41"/>
    <w:rsid w:val="00923AF9"/>
    <w:rsid w:val="00923F99"/>
    <w:rsid w:val="009246C4"/>
    <w:rsid w:val="00924A21"/>
    <w:rsid w:val="00924DDE"/>
    <w:rsid w:val="00924F9C"/>
    <w:rsid w:val="00925937"/>
    <w:rsid w:val="00925DE4"/>
    <w:rsid w:val="0092617F"/>
    <w:rsid w:val="0092646F"/>
    <w:rsid w:val="00926862"/>
    <w:rsid w:val="0092691E"/>
    <w:rsid w:val="00926D6E"/>
    <w:rsid w:val="00927086"/>
    <w:rsid w:val="009272C2"/>
    <w:rsid w:val="009274F6"/>
    <w:rsid w:val="0092769A"/>
    <w:rsid w:val="009278CC"/>
    <w:rsid w:val="00927978"/>
    <w:rsid w:val="00927A48"/>
    <w:rsid w:val="009300CD"/>
    <w:rsid w:val="00930112"/>
    <w:rsid w:val="00930227"/>
    <w:rsid w:val="009303CF"/>
    <w:rsid w:val="009303F9"/>
    <w:rsid w:val="009309FC"/>
    <w:rsid w:val="00930C00"/>
    <w:rsid w:val="00931F80"/>
    <w:rsid w:val="009321BA"/>
    <w:rsid w:val="00932243"/>
    <w:rsid w:val="00932654"/>
    <w:rsid w:val="00932C9E"/>
    <w:rsid w:val="00932D11"/>
    <w:rsid w:val="00932DBD"/>
    <w:rsid w:val="00932F99"/>
    <w:rsid w:val="0093301B"/>
    <w:rsid w:val="00933229"/>
    <w:rsid w:val="009332C2"/>
    <w:rsid w:val="009335C6"/>
    <w:rsid w:val="00933826"/>
    <w:rsid w:val="00933888"/>
    <w:rsid w:val="00933E7D"/>
    <w:rsid w:val="00933F95"/>
    <w:rsid w:val="00934060"/>
    <w:rsid w:val="00934280"/>
    <w:rsid w:val="00934494"/>
    <w:rsid w:val="00934D66"/>
    <w:rsid w:val="00934D99"/>
    <w:rsid w:val="009351C9"/>
    <w:rsid w:val="00935444"/>
    <w:rsid w:val="00935642"/>
    <w:rsid w:val="00935648"/>
    <w:rsid w:val="00935929"/>
    <w:rsid w:val="00935DDA"/>
    <w:rsid w:val="009368D1"/>
    <w:rsid w:val="0093725E"/>
    <w:rsid w:val="00937437"/>
    <w:rsid w:val="00937516"/>
    <w:rsid w:val="00937943"/>
    <w:rsid w:val="00937A1B"/>
    <w:rsid w:val="00937A99"/>
    <w:rsid w:val="00940145"/>
    <w:rsid w:val="0094038A"/>
    <w:rsid w:val="00940435"/>
    <w:rsid w:val="00940479"/>
    <w:rsid w:val="009404BE"/>
    <w:rsid w:val="00940876"/>
    <w:rsid w:val="00940D06"/>
    <w:rsid w:val="00940F3F"/>
    <w:rsid w:val="00941253"/>
    <w:rsid w:val="0094152C"/>
    <w:rsid w:val="00941D41"/>
    <w:rsid w:val="00941E0C"/>
    <w:rsid w:val="00941F2E"/>
    <w:rsid w:val="00942338"/>
    <w:rsid w:val="00942D2A"/>
    <w:rsid w:val="00943289"/>
    <w:rsid w:val="00943555"/>
    <w:rsid w:val="00943910"/>
    <w:rsid w:val="009441B3"/>
    <w:rsid w:val="009452F4"/>
    <w:rsid w:val="009453C0"/>
    <w:rsid w:val="0094595C"/>
    <w:rsid w:val="00945BA3"/>
    <w:rsid w:val="00945ECF"/>
    <w:rsid w:val="009460BA"/>
    <w:rsid w:val="00946142"/>
    <w:rsid w:val="009462D6"/>
    <w:rsid w:val="00946771"/>
    <w:rsid w:val="009467DE"/>
    <w:rsid w:val="009469E8"/>
    <w:rsid w:val="00946A6E"/>
    <w:rsid w:val="009474C0"/>
    <w:rsid w:val="00947602"/>
    <w:rsid w:val="0095028B"/>
    <w:rsid w:val="00950B41"/>
    <w:rsid w:val="00950CA9"/>
    <w:rsid w:val="00950DE8"/>
    <w:rsid w:val="00950FE4"/>
    <w:rsid w:val="00951089"/>
    <w:rsid w:val="00951414"/>
    <w:rsid w:val="00951699"/>
    <w:rsid w:val="00951763"/>
    <w:rsid w:val="00951B2B"/>
    <w:rsid w:val="00951E13"/>
    <w:rsid w:val="00952002"/>
    <w:rsid w:val="009521E0"/>
    <w:rsid w:val="00952306"/>
    <w:rsid w:val="00952423"/>
    <w:rsid w:val="009529E4"/>
    <w:rsid w:val="00952AF3"/>
    <w:rsid w:val="00952C21"/>
    <w:rsid w:val="00952E14"/>
    <w:rsid w:val="00953436"/>
    <w:rsid w:val="009537BD"/>
    <w:rsid w:val="00954937"/>
    <w:rsid w:val="00954956"/>
    <w:rsid w:val="0095498B"/>
    <w:rsid w:val="00954CBA"/>
    <w:rsid w:val="00954CDE"/>
    <w:rsid w:val="009556C3"/>
    <w:rsid w:val="00955BBF"/>
    <w:rsid w:val="00955F42"/>
    <w:rsid w:val="009566D3"/>
    <w:rsid w:val="00956D36"/>
    <w:rsid w:val="00956F22"/>
    <w:rsid w:val="009571D2"/>
    <w:rsid w:val="0095749E"/>
    <w:rsid w:val="0095752C"/>
    <w:rsid w:val="00957641"/>
    <w:rsid w:val="00957FB6"/>
    <w:rsid w:val="0096001A"/>
    <w:rsid w:val="009601B5"/>
    <w:rsid w:val="00960428"/>
    <w:rsid w:val="009604E5"/>
    <w:rsid w:val="0096077D"/>
    <w:rsid w:val="009607B5"/>
    <w:rsid w:val="0096084F"/>
    <w:rsid w:val="00960C36"/>
    <w:rsid w:val="00960D1A"/>
    <w:rsid w:val="00960E12"/>
    <w:rsid w:val="00960EAC"/>
    <w:rsid w:val="0096141C"/>
    <w:rsid w:val="009617C3"/>
    <w:rsid w:val="009617FA"/>
    <w:rsid w:val="00961D3A"/>
    <w:rsid w:val="00961EC2"/>
    <w:rsid w:val="00962404"/>
    <w:rsid w:val="00962900"/>
    <w:rsid w:val="00962DEB"/>
    <w:rsid w:val="009632F0"/>
    <w:rsid w:val="00963508"/>
    <w:rsid w:val="009638A4"/>
    <w:rsid w:val="00963A61"/>
    <w:rsid w:val="00964010"/>
    <w:rsid w:val="009647AA"/>
    <w:rsid w:val="00964CCA"/>
    <w:rsid w:val="00964F1F"/>
    <w:rsid w:val="00965717"/>
    <w:rsid w:val="00965B2B"/>
    <w:rsid w:val="00965CA2"/>
    <w:rsid w:val="00965CD6"/>
    <w:rsid w:val="009660C5"/>
    <w:rsid w:val="009662EE"/>
    <w:rsid w:val="0096639B"/>
    <w:rsid w:val="00966766"/>
    <w:rsid w:val="00966885"/>
    <w:rsid w:val="0096741F"/>
    <w:rsid w:val="009674C4"/>
    <w:rsid w:val="00970C6A"/>
    <w:rsid w:val="00970C7C"/>
    <w:rsid w:val="00971607"/>
    <w:rsid w:val="009716C7"/>
    <w:rsid w:val="00971935"/>
    <w:rsid w:val="009721CB"/>
    <w:rsid w:val="0097220F"/>
    <w:rsid w:val="00972612"/>
    <w:rsid w:val="00972614"/>
    <w:rsid w:val="009729F6"/>
    <w:rsid w:val="00972B6C"/>
    <w:rsid w:val="00973219"/>
    <w:rsid w:val="00973553"/>
    <w:rsid w:val="00973BE1"/>
    <w:rsid w:val="00973C3E"/>
    <w:rsid w:val="0097432F"/>
    <w:rsid w:val="009744AF"/>
    <w:rsid w:val="0097482A"/>
    <w:rsid w:val="00974880"/>
    <w:rsid w:val="009750BF"/>
    <w:rsid w:val="009752D6"/>
    <w:rsid w:val="009758A9"/>
    <w:rsid w:val="009759F4"/>
    <w:rsid w:val="00975D1F"/>
    <w:rsid w:val="00976A01"/>
    <w:rsid w:val="00976DEE"/>
    <w:rsid w:val="00976E1A"/>
    <w:rsid w:val="0097761D"/>
    <w:rsid w:val="00977ADF"/>
    <w:rsid w:val="00977E9D"/>
    <w:rsid w:val="00977EA7"/>
    <w:rsid w:val="00980126"/>
    <w:rsid w:val="00980281"/>
    <w:rsid w:val="009806CD"/>
    <w:rsid w:val="00980835"/>
    <w:rsid w:val="00980A80"/>
    <w:rsid w:val="00980BA7"/>
    <w:rsid w:val="00980E5E"/>
    <w:rsid w:val="0098131E"/>
    <w:rsid w:val="00981718"/>
    <w:rsid w:val="00981779"/>
    <w:rsid w:val="009819BC"/>
    <w:rsid w:val="00981A15"/>
    <w:rsid w:val="00981D03"/>
    <w:rsid w:val="00981E02"/>
    <w:rsid w:val="00981EE2"/>
    <w:rsid w:val="00981F43"/>
    <w:rsid w:val="009820D0"/>
    <w:rsid w:val="0098254C"/>
    <w:rsid w:val="009826B7"/>
    <w:rsid w:val="00982837"/>
    <w:rsid w:val="00983503"/>
    <w:rsid w:val="009839F1"/>
    <w:rsid w:val="00983E89"/>
    <w:rsid w:val="00983FDD"/>
    <w:rsid w:val="0098460B"/>
    <w:rsid w:val="00984B27"/>
    <w:rsid w:val="0098523D"/>
    <w:rsid w:val="009855D8"/>
    <w:rsid w:val="009856FC"/>
    <w:rsid w:val="0098591B"/>
    <w:rsid w:val="00985F4D"/>
    <w:rsid w:val="00986110"/>
    <w:rsid w:val="009864C9"/>
    <w:rsid w:val="009865DA"/>
    <w:rsid w:val="00986931"/>
    <w:rsid w:val="00986A23"/>
    <w:rsid w:val="00986F06"/>
    <w:rsid w:val="00986F39"/>
    <w:rsid w:val="0098733D"/>
    <w:rsid w:val="00987478"/>
    <w:rsid w:val="009875BC"/>
    <w:rsid w:val="0099000C"/>
    <w:rsid w:val="0099036E"/>
    <w:rsid w:val="009907CA"/>
    <w:rsid w:val="00990849"/>
    <w:rsid w:val="00990AC7"/>
    <w:rsid w:val="00991312"/>
    <w:rsid w:val="00991C16"/>
    <w:rsid w:val="00991CBA"/>
    <w:rsid w:val="00991D0E"/>
    <w:rsid w:val="009923DC"/>
    <w:rsid w:val="00992B8A"/>
    <w:rsid w:val="00993547"/>
    <w:rsid w:val="00993A54"/>
    <w:rsid w:val="00993D29"/>
    <w:rsid w:val="00993D4E"/>
    <w:rsid w:val="00993DB1"/>
    <w:rsid w:val="00993EB8"/>
    <w:rsid w:val="00994685"/>
    <w:rsid w:val="0099481A"/>
    <w:rsid w:val="0099530C"/>
    <w:rsid w:val="00995BCF"/>
    <w:rsid w:val="00995C2A"/>
    <w:rsid w:val="00995CE4"/>
    <w:rsid w:val="00996093"/>
    <w:rsid w:val="00996918"/>
    <w:rsid w:val="00996DD9"/>
    <w:rsid w:val="00996DEB"/>
    <w:rsid w:val="00997C5E"/>
    <w:rsid w:val="009A02E6"/>
    <w:rsid w:val="009A0457"/>
    <w:rsid w:val="009A0C3F"/>
    <w:rsid w:val="009A21FB"/>
    <w:rsid w:val="009A24BC"/>
    <w:rsid w:val="009A289A"/>
    <w:rsid w:val="009A2D69"/>
    <w:rsid w:val="009A30D9"/>
    <w:rsid w:val="009A3139"/>
    <w:rsid w:val="009A321D"/>
    <w:rsid w:val="009A3653"/>
    <w:rsid w:val="009A3924"/>
    <w:rsid w:val="009A3A35"/>
    <w:rsid w:val="009A43B5"/>
    <w:rsid w:val="009A4FF6"/>
    <w:rsid w:val="009A514A"/>
    <w:rsid w:val="009A527E"/>
    <w:rsid w:val="009A53B7"/>
    <w:rsid w:val="009A5438"/>
    <w:rsid w:val="009A6041"/>
    <w:rsid w:val="009A6C8E"/>
    <w:rsid w:val="009A6D8C"/>
    <w:rsid w:val="009A72D6"/>
    <w:rsid w:val="009A74D5"/>
    <w:rsid w:val="009A7780"/>
    <w:rsid w:val="009A78AB"/>
    <w:rsid w:val="009B043A"/>
    <w:rsid w:val="009B0903"/>
    <w:rsid w:val="009B11F8"/>
    <w:rsid w:val="009B12CC"/>
    <w:rsid w:val="009B15EA"/>
    <w:rsid w:val="009B1619"/>
    <w:rsid w:val="009B1BE4"/>
    <w:rsid w:val="009B1BF9"/>
    <w:rsid w:val="009B1C65"/>
    <w:rsid w:val="009B25AA"/>
    <w:rsid w:val="009B26AE"/>
    <w:rsid w:val="009B284B"/>
    <w:rsid w:val="009B3559"/>
    <w:rsid w:val="009B376F"/>
    <w:rsid w:val="009B3AD6"/>
    <w:rsid w:val="009B3C19"/>
    <w:rsid w:val="009B43A4"/>
    <w:rsid w:val="009B494D"/>
    <w:rsid w:val="009B49A6"/>
    <w:rsid w:val="009B4A6A"/>
    <w:rsid w:val="009B4BDA"/>
    <w:rsid w:val="009B5008"/>
    <w:rsid w:val="009B5730"/>
    <w:rsid w:val="009B60E5"/>
    <w:rsid w:val="009B61DC"/>
    <w:rsid w:val="009B6387"/>
    <w:rsid w:val="009B6774"/>
    <w:rsid w:val="009B6D4D"/>
    <w:rsid w:val="009B6EA7"/>
    <w:rsid w:val="009B705F"/>
    <w:rsid w:val="009B79D6"/>
    <w:rsid w:val="009B7DC2"/>
    <w:rsid w:val="009B7FA9"/>
    <w:rsid w:val="009C0425"/>
    <w:rsid w:val="009C07CF"/>
    <w:rsid w:val="009C0837"/>
    <w:rsid w:val="009C0C57"/>
    <w:rsid w:val="009C1880"/>
    <w:rsid w:val="009C23A4"/>
    <w:rsid w:val="009C25D2"/>
    <w:rsid w:val="009C27E0"/>
    <w:rsid w:val="009C2990"/>
    <w:rsid w:val="009C2B6F"/>
    <w:rsid w:val="009C318E"/>
    <w:rsid w:val="009C42D8"/>
    <w:rsid w:val="009C4AEF"/>
    <w:rsid w:val="009C54D3"/>
    <w:rsid w:val="009C5A9C"/>
    <w:rsid w:val="009C5BC0"/>
    <w:rsid w:val="009C632B"/>
    <w:rsid w:val="009C63A2"/>
    <w:rsid w:val="009C6461"/>
    <w:rsid w:val="009C681D"/>
    <w:rsid w:val="009C6942"/>
    <w:rsid w:val="009C6948"/>
    <w:rsid w:val="009C6FB5"/>
    <w:rsid w:val="009C7C2D"/>
    <w:rsid w:val="009C7D31"/>
    <w:rsid w:val="009C7D36"/>
    <w:rsid w:val="009D039D"/>
    <w:rsid w:val="009D04E4"/>
    <w:rsid w:val="009D0E63"/>
    <w:rsid w:val="009D0EEB"/>
    <w:rsid w:val="009D12A4"/>
    <w:rsid w:val="009D138E"/>
    <w:rsid w:val="009D148C"/>
    <w:rsid w:val="009D1BC8"/>
    <w:rsid w:val="009D1D1F"/>
    <w:rsid w:val="009D2538"/>
    <w:rsid w:val="009D276D"/>
    <w:rsid w:val="009D2817"/>
    <w:rsid w:val="009D2B4A"/>
    <w:rsid w:val="009D2C6A"/>
    <w:rsid w:val="009D2DAE"/>
    <w:rsid w:val="009D2EAF"/>
    <w:rsid w:val="009D30F5"/>
    <w:rsid w:val="009D3188"/>
    <w:rsid w:val="009D33E7"/>
    <w:rsid w:val="009D3E7C"/>
    <w:rsid w:val="009D4082"/>
    <w:rsid w:val="009D42A5"/>
    <w:rsid w:val="009D46E2"/>
    <w:rsid w:val="009D4908"/>
    <w:rsid w:val="009D4AD1"/>
    <w:rsid w:val="009D5393"/>
    <w:rsid w:val="009D57DD"/>
    <w:rsid w:val="009D580F"/>
    <w:rsid w:val="009D5995"/>
    <w:rsid w:val="009D6161"/>
    <w:rsid w:val="009D64BF"/>
    <w:rsid w:val="009D6B1D"/>
    <w:rsid w:val="009D77FE"/>
    <w:rsid w:val="009D78D0"/>
    <w:rsid w:val="009E00BE"/>
    <w:rsid w:val="009E0B81"/>
    <w:rsid w:val="009E110E"/>
    <w:rsid w:val="009E12CD"/>
    <w:rsid w:val="009E131D"/>
    <w:rsid w:val="009E16A3"/>
    <w:rsid w:val="009E1907"/>
    <w:rsid w:val="009E195F"/>
    <w:rsid w:val="009E1A33"/>
    <w:rsid w:val="009E1A3F"/>
    <w:rsid w:val="009E1C21"/>
    <w:rsid w:val="009E2074"/>
    <w:rsid w:val="009E2310"/>
    <w:rsid w:val="009E279B"/>
    <w:rsid w:val="009E299F"/>
    <w:rsid w:val="009E29C6"/>
    <w:rsid w:val="009E3110"/>
    <w:rsid w:val="009E3970"/>
    <w:rsid w:val="009E3FB4"/>
    <w:rsid w:val="009E4451"/>
    <w:rsid w:val="009E4B8D"/>
    <w:rsid w:val="009E51DB"/>
    <w:rsid w:val="009E5269"/>
    <w:rsid w:val="009E657B"/>
    <w:rsid w:val="009E65F6"/>
    <w:rsid w:val="009E6710"/>
    <w:rsid w:val="009E6914"/>
    <w:rsid w:val="009E6E8A"/>
    <w:rsid w:val="009E6F93"/>
    <w:rsid w:val="009E702B"/>
    <w:rsid w:val="009E71F8"/>
    <w:rsid w:val="009E74D2"/>
    <w:rsid w:val="009E7775"/>
    <w:rsid w:val="009E79DB"/>
    <w:rsid w:val="009E7EBA"/>
    <w:rsid w:val="009F0007"/>
    <w:rsid w:val="009F0099"/>
    <w:rsid w:val="009F04E8"/>
    <w:rsid w:val="009F05B8"/>
    <w:rsid w:val="009F0B6B"/>
    <w:rsid w:val="009F11F5"/>
    <w:rsid w:val="009F16DC"/>
    <w:rsid w:val="009F1A11"/>
    <w:rsid w:val="009F1BC0"/>
    <w:rsid w:val="009F1E08"/>
    <w:rsid w:val="009F246A"/>
    <w:rsid w:val="009F260E"/>
    <w:rsid w:val="009F267E"/>
    <w:rsid w:val="009F2BE7"/>
    <w:rsid w:val="009F2C89"/>
    <w:rsid w:val="009F2EEA"/>
    <w:rsid w:val="009F4176"/>
    <w:rsid w:val="009F5311"/>
    <w:rsid w:val="009F5D3E"/>
    <w:rsid w:val="009F6077"/>
    <w:rsid w:val="009F6F39"/>
    <w:rsid w:val="009F70BC"/>
    <w:rsid w:val="009F7299"/>
    <w:rsid w:val="009F73AC"/>
    <w:rsid w:val="009F7519"/>
    <w:rsid w:val="009F7661"/>
    <w:rsid w:val="009F7A0C"/>
    <w:rsid w:val="009F7A84"/>
    <w:rsid w:val="009F7E23"/>
    <w:rsid w:val="00A000B0"/>
    <w:rsid w:val="00A000E1"/>
    <w:rsid w:val="00A0068E"/>
    <w:rsid w:val="00A00B42"/>
    <w:rsid w:val="00A00B89"/>
    <w:rsid w:val="00A01138"/>
    <w:rsid w:val="00A014FB"/>
    <w:rsid w:val="00A01510"/>
    <w:rsid w:val="00A015D7"/>
    <w:rsid w:val="00A01718"/>
    <w:rsid w:val="00A01A1D"/>
    <w:rsid w:val="00A01DC3"/>
    <w:rsid w:val="00A02A29"/>
    <w:rsid w:val="00A02AF7"/>
    <w:rsid w:val="00A02B87"/>
    <w:rsid w:val="00A02E97"/>
    <w:rsid w:val="00A02F99"/>
    <w:rsid w:val="00A03196"/>
    <w:rsid w:val="00A03251"/>
    <w:rsid w:val="00A037A2"/>
    <w:rsid w:val="00A037D8"/>
    <w:rsid w:val="00A038FC"/>
    <w:rsid w:val="00A03ACD"/>
    <w:rsid w:val="00A03AF7"/>
    <w:rsid w:val="00A03DCF"/>
    <w:rsid w:val="00A041C5"/>
    <w:rsid w:val="00A0442D"/>
    <w:rsid w:val="00A0464D"/>
    <w:rsid w:val="00A046A6"/>
    <w:rsid w:val="00A04970"/>
    <w:rsid w:val="00A04BDD"/>
    <w:rsid w:val="00A05211"/>
    <w:rsid w:val="00A05FC4"/>
    <w:rsid w:val="00A06574"/>
    <w:rsid w:val="00A07081"/>
    <w:rsid w:val="00A0724B"/>
    <w:rsid w:val="00A07387"/>
    <w:rsid w:val="00A0745E"/>
    <w:rsid w:val="00A07696"/>
    <w:rsid w:val="00A077A4"/>
    <w:rsid w:val="00A07828"/>
    <w:rsid w:val="00A07C14"/>
    <w:rsid w:val="00A07EB7"/>
    <w:rsid w:val="00A100FD"/>
    <w:rsid w:val="00A1014A"/>
    <w:rsid w:val="00A101E4"/>
    <w:rsid w:val="00A105F1"/>
    <w:rsid w:val="00A10C91"/>
    <w:rsid w:val="00A10E99"/>
    <w:rsid w:val="00A118ED"/>
    <w:rsid w:val="00A11A00"/>
    <w:rsid w:val="00A11F3D"/>
    <w:rsid w:val="00A126F9"/>
    <w:rsid w:val="00A128F6"/>
    <w:rsid w:val="00A12BC5"/>
    <w:rsid w:val="00A12CEA"/>
    <w:rsid w:val="00A134E4"/>
    <w:rsid w:val="00A137D0"/>
    <w:rsid w:val="00A13840"/>
    <w:rsid w:val="00A13BCE"/>
    <w:rsid w:val="00A13CA6"/>
    <w:rsid w:val="00A13CD5"/>
    <w:rsid w:val="00A13F7D"/>
    <w:rsid w:val="00A1445F"/>
    <w:rsid w:val="00A146D5"/>
    <w:rsid w:val="00A14733"/>
    <w:rsid w:val="00A14F2A"/>
    <w:rsid w:val="00A15216"/>
    <w:rsid w:val="00A152E6"/>
    <w:rsid w:val="00A154AC"/>
    <w:rsid w:val="00A15C1E"/>
    <w:rsid w:val="00A16326"/>
    <w:rsid w:val="00A17067"/>
    <w:rsid w:val="00A175A0"/>
    <w:rsid w:val="00A1782E"/>
    <w:rsid w:val="00A17AA7"/>
    <w:rsid w:val="00A17C25"/>
    <w:rsid w:val="00A17EE5"/>
    <w:rsid w:val="00A203DC"/>
    <w:rsid w:val="00A20674"/>
    <w:rsid w:val="00A20961"/>
    <w:rsid w:val="00A20BFB"/>
    <w:rsid w:val="00A20F00"/>
    <w:rsid w:val="00A20F6E"/>
    <w:rsid w:val="00A212E4"/>
    <w:rsid w:val="00A215A8"/>
    <w:rsid w:val="00A21777"/>
    <w:rsid w:val="00A2199A"/>
    <w:rsid w:val="00A21BAF"/>
    <w:rsid w:val="00A21EA3"/>
    <w:rsid w:val="00A22311"/>
    <w:rsid w:val="00A225BE"/>
    <w:rsid w:val="00A226EB"/>
    <w:rsid w:val="00A22B8A"/>
    <w:rsid w:val="00A22D42"/>
    <w:rsid w:val="00A22F21"/>
    <w:rsid w:val="00A234B5"/>
    <w:rsid w:val="00A237F4"/>
    <w:rsid w:val="00A23E7B"/>
    <w:rsid w:val="00A240B9"/>
    <w:rsid w:val="00A24190"/>
    <w:rsid w:val="00A242F2"/>
    <w:rsid w:val="00A24E28"/>
    <w:rsid w:val="00A24F8C"/>
    <w:rsid w:val="00A24F95"/>
    <w:rsid w:val="00A2544D"/>
    <w:rsid w:val="00A25CF5"/>
    <w:rsid w:val="00A25E50"/>
    <w:rsid w:val="00A2657F"/>
    <w:rsid w:val="00A267C8"/>
    <w:rsid w:val="00A26CFA"/>
    <w:rsid w:val="00A270A7"/>
    <w:rsid w:val="00A27149"/>
    <w:rsid w:val="00A276A6"/>
    <w:rsid w:val="00A27A60"/>
    <w:rsid w:val="00A27C48"/>
    <w:rsid w:val="00A27D70"/>
    <w:rsid w:val="00A27EF7"/>
    <w:rsid w:val="00A309BC"/>
    <w:rsid w:val="00A30A1E"/>
    <w:rsid w:val="00A30BD2"/>
    <w:rsid w:val="00A30DBC"/>
    <w:rsid w:val="00A30E15"/>
    <w:rsid w:val="00A310D2"/>
    <w:rsid w:val="00A31186"/>
    <w:rsid w:val="00A31438"/>
    <w:rsid w:val="00A317A9"/>
    <w:rsid w:val="00A31C01"/>
    <w:rsid w:val="00A31CF2"/>
    <w:rsid w:val="00A31EAF"/>
    <w:rsid w:val="00A32118"/>
    <w:rsid w:val="00A32134"/>
    <w:rsid w:val="00A3213E"/>
    <w:rsid w:val="00A32215"/>
    <w:rsid w:val="00A325D4"/>
    <w:rsid w:val="00A329B6"/>
    <w:rsid w:val="00A32A22"/>
    <w:rsid w:val="00A32C23"/>
    <w:rsid w:val="00A32C58"/>
    <w:rsid w:val="00A3300F"/>
    <w:rsid w:val="00A335F4"/>
    <w:rsid w:val="00A33CFF"/>
    <w:rsid w:val="00A33E93"/>
    <w:rsid w:val="00A33FEF"/>
    <w:rsid w:val="00A3407D"/>
    <w:rsid w:val="00A340A8"/>
    <w:rsid w:val="00A34ABE"/>
    <w:rsid w:val="00A34E07"/>
    <w:rsid w:val="00A3505A"/>
    <w:rsid w:val="00A352E3"/>
    <w:rsid w:val="00A3586B"/>
    <w:rsid w:val="00A35A13"/>
    <w:rsid w:val="00A360AF"/>
    <w:rsid w:val="00A36197"/>
    <w:rsid w:val="00A362FE"/>
    <w:rsid w:val="00A3653B"/>
    <w:rsid w:val="00A3673E"/>
    <w:rsid w:val="00A36AA4"/>
    <w:rsid w:val="00A36D69"/>
    <w:rsid w:val="00A370CD"/>
    <w:rsid w:val="00A371D1"/>
    <w:rsid w:val="00A37213"/>
    <w:rsid w:val="00A374FB"/>
    <w:rsid w:val="00A402EE"/>
    <w:rsid w:val="00A40569"/>
    <w:rsid w:val="00A40DDC"/>
    <w:rsid w:val="00A40F92"/>
    <w:rsid w:val="00A41161"/>
    <w:rsid w:val="00A4142B"/>
    <w:rsid w:val="00A42990"/>
    <w:rsid w:val="00A42ABF"/>
    <w:rsid w:val="00A42DB2"/>
    <w:rsid w:val="00A42F5D"/>
    <w:rsid w:val="00A4301B"/>
    <w:rsid w:val="00A4327A"/>
    <w:rsid w:val="00A43B8F"/>
    <w:rsid w:val="00A43FEB"/>
    <w:rsid w:val="00A443DF"/>
    <w:rsid w:val="00A443F9"/>
    <w:rsid w:val="00A4472A"/>
    <w:rsid w:val="00A448EC"/>
    <w:rsid w:val="00A44A49"/>
    <w:rsid w:val="00A44A68"/>
    <w:rsid w:val="00A44CB7"/>
    <w:rsid w:val="00A45005"/>
    <w:rsid w:val="00A4529A"/>
    <w:rsid w:val="00A45366"/>
    <w:rsid w:val="00A457C1"/>
    <w:rsid w:val="00A45939"/>
    <w:rsid w:val="00A45978"/>
    <w:rsid w:val="00A45D88"/>
    <w:rsid w:val="00A45F66"/>
    <w:rsid w:val="00A463DF"/>
    <w:rsid w:val="00A46F37"/>
    <w:rsid w:val="00A47183"/>
    <w:rsid w:val="00A477D8"/>
    <w:rsid w:val="00A47B01"/>
    <w:rsid w:val="00A50333"/>
    <w:rsid w:val="00A50A2B"/>
    <w:rsid w:val="00A522CF"/>
    <w:rsid w:val="00A52302"/>
    <w:rsid w:val="00A5273A"/>
    <w:rsid w:val="00A5288A"/>
    <w:rsid w:val="00A52BA6"/>
    <w:rsid w:val="00A53131"/>
    <w:rsid w:val="00A5339A"/>
    <w:rsid w:val="00A53A0B"/>
    <w:rsid w:val="00A53D07"/>
    <w:rsid w:val="00A5454E"/>
    <w:rsid w:val="00A54BDA"/>
    <w:rsid w:val="00A54DA3"/>
    <w:rsid w:val="00A54F24"/>
    <w:rsid w:val="00A5536B"/>
    <w:rsid w:val="00A557BB"/>
    <w:rsid w:val="00A55902"/>
    <w:rsid w:val="00A55CAC"/>
    <w:rsid w:val="00A56A7D"/>
    <w:rsid w:val="00A56AA5"/>
    <w:rsid w:val="00A56D19"/>
    <w:rsid w:val="00A573E6"/>
    <w:rsid w:val="00A57559"/>
    <w:rsid w:val="00A576F0"/>
    <w:rsid w:val="00A57956"/>
    <w:rsid w:val="00A57B49"/>
    <w:rsid w:val="00A602FB"/>
    <w:rsid w:val="00A606CB"/>
    <w:rsid w:val="00A60949"/>
    <w:rsid w:val="00A6105A"/>
    <w:rsid w:val="00A61419"/>
    <w:rsid w:val="00A61B40"/>
    <w:rsid w:val="00A61DD0"/>
    <w:rsid w:val="00A61FB7"/>
    <w:rsid w:val="00A62073"/>
    <w:rsid w:val="00A62270"/>
    <w:rsid w:val="00A628B0"/>
    <w:rsid w:val="00A62A85"/>
    <w:rsid w:val="00A62EE2"/>
    <w:rsid w:val="00A63167"/>
    <w:rsid w:val="00A6320B"/>
    <w:rsid w:val="00A63259"/>
    <w:rsid w:val="00A6382C"/>
    <w:rsid w:val="00A639F7"/>
    <w:rsid w:val="00A63C71"/>
    <w:rsid w:val="00A642C2"/>
    <w:rsid w:val="00A64AA4"/>
    <w:rsid w:val="00A64BF0"/>
    <w:rsid w:val="00A64C7B"/>
    <w:rsid w:val="00A64CFA"/>
    <w:rsid w:val="00A65060"/>
    <w:rsid w:val="00A6506A"/>
    <w:rsid w:val="00A655F9"/>
    <w:rsid w:val="00A65924"/>
    <w:rsid w:val="00A659D3"/>
    <w:rsid w:val="00A65EBD"/>
    <w:rsid w:val="00A65FD5"/>
    <w:rsid w:val="00A66043"/>
    <w:rsid w:val="00A661D6"/>
    <w:rsid w:val="00A6676F"/>
    <w:rsid w:val="00A66F29"/>
    <w:rsid w:val="00A67709"/>
    <w:rsid w:val="00A678E3"/>
    <w:rsid w:val="00A67DF2"/>
    <w:rsid w:val="00A67ED9"/>
    <w:rsid w:val="00A7014C"/>
    <w:rsid w:val="00A701A3"/>
    <w:rsid w:val="00A70728"/>
    <w:rsid w:val="00A70796"/>
    <w:rsid w:val="00A7096A"/>
    <w:rsid w:val="00A70AD0"/>
    <w:rsid w:val="00A70AF3"/>
    <w:rsid w:val="00A70DE7"/>
    <w:rsid w:val="00A7111D"/>
    <w:rsid w:val="00A72494"/>
    <w:rsid w:val="00A7287E"/>
    <w:rsid w:val="00A7287F"/>
    <w:rsid w:val="00A72EA3"/>
    <w:rsid w:val="00A72F7B"/>
    <w:rsid w:val="00A735C5"/>
    <w:rsid w:val="00A73636"/>
    <w:rsid w:val="00A73735"/>
    <w:rsid w:val="00A73762"/>
    <w:rsid w:val="00A737D9"/>
    <w:rsid w:val="00A7381A"/>
    <w:rsid w:val="00A73DD5"/>
    <w:rsid w:val="00A7498C"/>
    <w:rsid w:val="00A74EB8"/>
    <w:rsid w:val="00A74F2F"/>
    <w:rsid w:val="00A7504F"/>
    <w:rsid w:val="00A7511C"/>
    <w:rsid w:val="00A7528A"/>
    <w:rsid w:val="00A75C64"/>
    <w:rsid w:val="00A75E78"/>
    <w:rsid w:val="00A75F3C"/>
    <w:rsid w:val="00A765CE"/>
    <w:rsid w:val="00A7665E"/>
    <w:rsid w:val="00A7668F"/>
    <w:rsid w:val="00A76D14"/>
    <w:rsid w:val="00A77124"/>
    <w:rsid w:val="00A773ED"/>
    <w:rsid w:val="00A77414"/>
    <w:rsid w:val="00A77841"/>
    <w:rsid w:val="00A77A7E"/>
    <w:rsid w:val="00A77B0B"/>
    <w:rsid w:val="00A77EBB"/>
    <w:rsid w:val="00A805E2"/>
    <w:rsid w:val="00A80CFD"/>
    <w:rsid w:val="00A80DE2"/>
    <w:rsid w:val="00A81007"/>
    <w:rsid w:val="00A81493"/>
    <w:rsid w:val="00A81F69"/>
    <w:rsid w:val="00A82544"/>
    <w:rsid w:val="00A825AB"/>
    <w:rsid w:val="00A82A95"/>
    <w:rsid w:val="00A82D86"/>
    <w:rsid w:val="00A83089"/>
    <w:rsid w:val="00A83490"/>
    <w:rsid w:val="00A8402F"/>
    <w:rsid w:val="00A8414F"/>
    <w:rsid w:val="00A8445F"/>
    <w:rsid w:val="00A84725"/>
    <w:rsid w:val="00A8488A"/>
    <w:rsid w:val="00A84B72"/>
    <w:rsid w:val="00A84BD8"/>
    <w:rsid w:val="00A84BDB"/>
    <w:rsid w:val="00A84CD6"/>
    <w:rsid w:val="00A84F8F"/>
    <w:rsid w:val="00A85007"/>
    <w:rsid w:val="00A85205"/>
    <w:rsid w:val="00A85B92"/>
    <w:rsid w:val="00A863E7"/>
    <w:rsid w:val="00A86405"/>
    <w:rsid w:val="00A86B90"/>
    <w:rsid w:val="00A86EC4"/>
    <w:rsid w:val="00A87094"/>
    <w:rsid w:val="00A871CA"/>
    <w:rsid w:val="00A87525"/>
    <w:rsid w:val="00A8762F"/>
    <w:rsid w:val="00A8780A"/>
    <w:rsid w:val="00A87C9E"/>
    <w:rsid w:val="00A87DC2"/>
    <w:rsid w:val="00A903F3"/>
    <w:rsid w:val="00A905A0"/>
    <w:rsid w:val="00A90677"/>
    <w:rsid w:val="00A9095B"/>
    <w:rsid w:val="00A90CF2"/>
    <w:rsid w:val="00A91011"/>
    <w:rsid w:val="00A911DD"/>
    <w:rsid w:val="00A911F3"/>
    <w:rsid w:val="00A914D2"/>
    <w:rsid w:val="00A916D7"/>
    <w:rsid w:val="00A9185C"/>
    <w:rsid w:val="00A91B4E"/>
    <w:rsid w:val="00A91C65"/>
    <w:rsid w:val="00A91D61"/>
    <w:rsid w:val="00A91DFF"/>
    <w:rsid w:val="00A92167"/>
    <w:rsid w:val="00A9218D"/>
    <w:rsid w:val="00A925C9"/>
    <w:rsid w:val="00A92B63"/>
    <w:rsid w:val="00A93189"/>
    <w:rsid w:val="00A93442"/>
    <w:rsid w:val="00A9350C"/>
    <w:rsid w:val="00A9353A"/>
    <w:rsid w:val="00A93570"/>
    <w:rsid w:val="00A93718"/>
    <w:rsid w:val="00A93A25"/>
    <w:rsid w:val="00A93C92"/>
    <w:rsid w:val="00A93D02"/>
    <w:rsid w:val="00A94178"/>
    <w:rsid w:val="00A9489C"/>
    <w:rsid w:val="00A948AD"/>
    <w:rsid w:val="00A9499C"/>
    <w:rsid w:val="00A95114"/>
    <w:rsid w:val="00A952D5"/>
    <w:rsid w:val="00A9577A"/>
    <w:rsid w:val="00A9593D"/>
    <w:rsid w:val="00A95B3A"/>
    <w:rsid w:val="00A960A2"/>
    <w:rsid w:val="00A96491"/>
    <w:rsid w:val="00A96616"/>
    <w:rsid w:val="00A96983"/>
    <w:rsid w:val="00A96AC0"/>
    <w:rsid w:val="00A96B09"/>
    <w:rsid w:val="00A96FCC"/>
    <w:rsid w:val="00A97BBC"/>
    <w:rsid w:val="00AA030A"/>
    <w:rsid w:val="00AA049D"/>
    <w:rsid w:val="00AA0546"/>
    <w:rsid w:val="00AA1150"/>
    <w:rsid w:val="00AA1200"/>
    <w:rsid w:val="00AA1519"/>
    <w:rsid w:val="00AA15C5"/>
    <w:rsid w:val="00AA199E"/>
    <w:rsid w:val="00AA1DD1"/>
    <w:rsid w:val="00AA2228"/>
    <w:rsid w:val="00AA2328"/>
    <w:rsid w:val="00AA26BC"/>
    <w:rsid w:val="00AA29C4"/>
    <w:rsid w:val="00AA2B3B"/>
    <w:rsid w:val="00AA2EF5"/>
    <w:rsid w:val="00AA2F00"/>
    <w:rsid w:val="00AA31D4"/>
    <w:rsid w:val="00AA3374"/>
    <w:rsid w:val="00AA383C"/>
    <w:rsid w:val="00AA42F3"/>
    <w:rsid w:val="00AA44EE"/>
    <w:rsid w:val="00AA4603"/>
    <w:rsid w:val="00AA4E5F"/>
    <w:rsid w:val="00AA4FAB"/>
    <w:rsid w:val="00AA55A1"/>
    <w:rsid w:val="00AA5E8F"/>
    <w:rsid w:val="00AA6590"/>
    <w:rsid w:val="00AA660C"/>
    <w:rsid w:val="00AA7666"/>
    <w:rsid w:val="00AA7837"/>
    <w:rsid w:val="00AB0270"/>
    <w:rsid w:val="00AB059B"/>
    <w:rsid w:val="00AB087D"/>
    <w:rsid w:val="00AB120C"/>
    <w:rsid w:val="00AB12DA"/>
    <w:rsid w:val="00AB12F5"/>
    <w:rsid w:val="00AB1405"/>
    <w:rsid w:val="00AB14F3"/>
    <w:rsid w:val="00AB15F6"/>
    <w:rsid w:val="00AB184A"/>
    <w:rsid w:val="00AB1E97"/>
    <w:rsid w:val="00AB20D7"/>
    <w:rsid w:val="00AB29FF"/>
    <w:rsid w:val="00AB2A4C"/>
    <w:rsid w:val="00AB2B45"/>
    <w:rsid w:val="00AB2F89"/>
    <w:rsid w:val="00AB31FA"/>
    <w:rsid w:val="00AB33C0"/>
    <w:rsid w:val="00AB34AC"/>
    <w:rsid w:val="00AB35DC"/>
    <w:rsid w:val="00AB3732"/>
    <w:rsid w:val="00AB3F97"/>
    <w:rsid w:val="00AB3FE4"/>
    <w:rsid w:val="00AB4558"/>
    <w:rsid w:val="00AB4940"/>
    <w:rsid w:val="00AB511E"/>
    <w:rsid w:val="00AB51AF"/>
    <w:rsid w:val="00AB5C6D"/>
    <w:rsid w:val="00AB5D40"/>
    <w:rsid w:val="00AB5F7C"/>
    <w:rsid w:val="00AB61F2"/>
    <w:rsid w:val="00AB6A86"/>
    <w:rsid w:val="00AB6B7C"/>
    <w:rsid w:val="00AB6C36"/>
    <w:rsid w:val="00AB6C84"/>
    <w:rsid w:val="00AB6DF1"/>
    <w:rsid w:val="00AB6F93"/>
    <w:rsid w:val="00AB71A9"/>
    <w:rsid w:val="00AB765C"/>
    <w:rsid w:val="00AB76BA"/>
    <w:rsid w:val="00AB78AD"/>
    <w:rsid w:val="00AB78B7"/>
    <w:rsid w:val="00AB78DA"/>
    <w:rsid w:val="00AC07DF"/>
    <w:rsid w:val="00AC0AB4"/>
    <w:rsid w:val="00AC0BB8"/>
    <w:rsid w:val="00AC1306"/>
    <w:rsid w:val="00AC1EE2"/>
    <w:rsid w:val="00AC20DB"/>
    <w:rsid w:val="00AC27E8"/>
    <w:rsid w:val="00AC2D08"/>
    <w:rsid w:val="00AC2F3A"/>
    <w:rsid w:val="00AC354C"/>
    <w:rsid w:val="00AC358E"/>
    <w:rsid w:val="00AC3758"/>
    <w:rsid w:val="00AC41F1"/>
    <w:rsid w:val="00AC45BB"/>
    <w:rsid w:val="00AC4831"/>
    <w:rsid w:val="00AC4AEC"/>
    <w:rsid w:val="00AC4DB1"/>
    <w:rsid w:val="00AC507E"/>
    <w:rsid w:val="00AC5383"/>
    <w:rsid w:val="00AC5608"/>
    <w:rsid w:val="00AC599D"/>
    <w:rsid w:val="00AC5F21"/>
    <w:rsid w:val="00AC5FE3"/>
    <w:rsid w:val="00AC6100"/>
    <w:rsid w:val="00AC6847"/>
    <w:rsid w:val="00AC69AF"/>
    <w:rsid w:val="00AC6EFA"/>
    <w:rsid w:val="00AC71EC"/>
    <w:rsid w:val="00AC792D"/>
    <w:rsid w:val="00AC7935"/>
    <w:rsid w:val="00AC7942"/>
    <w:rsid w:val="00AD03DD"/>
    <w:rsid w:val="00AD050F"/>
    <w:rsid w:val="00AD0D9D"/>
    <w:rsid w:val="00AD0FEB"/>
    <w:rsid w:val="00AD12AB"/>
    <w:rsid w:val="00AD1494"/>
    <w:rsid w:val="00AD1711"/>
    <w:rsid w:val="00AD188D"/>
    <w:rsid w:val="00AD1A38"/>
    <w:rsid w:val="00AD1B67"/>
    <w:rsid w:val="00AD3B72"/>
    <w:rsid w:val="00AD3C37"/>
    <w:rsid w:val="00AD3D19"/>
    <w:rsid w:val="00AD3FC3"/>
    <w:rsid w:val="00AD401D"/>
    <w:rsid w:val="00AD4276"/>
    <w:rsid w:val="00AD4675"/>
    <w:rsid w:val="00AD4720"/>
    <w:rsid w:val="00AD4E9A"/>
    <w:rsid w:val="00AD4F3C"/>
    <w:rsid w:val="00AD503A"/>
    <w:rsid w:val="00AD56B7"/>
    <w:rsid w:val="00AD58E8"/>
    <w:rsid w:val="00AD5D86"/>
    <w:rsid w:val="00AD60AB"/>
    <w:rsid w:val="00AD60E5"/>
    <w:rsid w:val="00AD655B"/>
    <w:rsid w:val="00AD6582"/>
    <w:rsid w:val="00AD6991"/>
    <w:rsid w:val="00AD6FA7"/>
    <w:rsid w:val="00AD7151"/>
    <w:rsid w:val="00AD72B4"/>
    <w:rsid w:val="00AD7692"/>
    <w:rsid w:val="00AD7A99"/>
    <w:rsid w:val="00AD7AB4"/>
    <w:rsid w:val="00AD7C52"/>
    <w:rsid w:val="00AD7DA0"/>
    <w:rsid w:val="00AE0052"/>
    <w:rsid w:val="00AE0444"/>
    <w:rsid w:val="00AE0653"/>
    <w:rsid w:val="00AE0B0D"/>
    <w:rsid w:val="00AE1186"/>
    <w:rsid w:val="00AE11DA"/>
    <w:rsid w:val="00AE1282"/>
    <w:rsid w:val="00AE1393"/>
    <w:rsid w:val="00AE13F0"/>
    <w:rsid w:val="00AE1743"/>
    <w:rsid w:val="00AE1895"/>
    <w:rsid w:val="00AE1D00"/>
    <w:rsid w:val="00AE1D96"/>
    <w:rsid w:val="00AE2047"/>
    <w:rsid w:val="00AE259D"/>
    <w:rsid w:val="00AE25D7"/>
    <w:rsid w:val="00AE2637"/>
    <w:rsid w:val="00AE2857"/>
    <w:rsid w:val="00AE2C77"/>
    <w:rsid w:val="00AE2DBC"/>
    <w:rsid w:val="00AE2E42"/>
    <w:rsid w:val="00AE31BB"/>
    <w:rsid w:val="00AE389B"/>
    <w:rsid w:val="00AE41DB"/>
    <w:rsid w:val="00AE4713"/>
    <w:rsid w:val="00AE4750"/>
    <w:rsid w:val="00AE4C4A"/>
    <w:rsid w:val="00AE5BF7"/>
    <w:rsid w:val="00AE5F9F"/>
    <w:rsid w:val="00AE5FB3"/>
    <w:rsid w:val="00AE6090"/>
    <w:rsid w:val="00AE6311"/>
    <w:rsid w:val="00AE714F"/>
    <w:rsid w:val="00AE7727"/>
    <w:rsid w:val="00AE78E2"/>
    <w:rsid w:val="00AE79B5"/>
    <w:rsid w:val="00AE7B9D"/>
    <w:rsid w:val="00AE7CFB"/>
    <w:rsid w:val="00AF0054"/>
    <w:rsid w:val="00AF0169"/>
    <w:rsid w:val="00AF134F"/>
    <w:rsid w:val="00AF14A1"/>
    <w:rsid w:val="00AF1525"/>
    <w:rsid w:val="00AF1687"/>
    <w:rsid w:val="00AF18AF"/>
    <w:rsid w:val="00AF1CF3"/>
    <w:rsid w:val="00AF2779"/>
    <w:rsid w:val="00AF28F5"/>
    <w:rsid w:val="00AF2B41"/>
    <w:rsid w:val="00AF2C17"/>
    <w:rsid w:val="00AF3438"/>
    <w:rsid w:val="00AF3792"/>
    <w:rsid w:val="00AF3C8D"/>
    <w:rsid w:val="00AF4834"/>
    <w:rsid w:val="00AF485D"/>
    <w:rsid w:val="00AF48DE"/>
    <w:rsid w:val="00AF4D1A"/>
    <w:rsid w:val="00AF4DDF"/>
    <w:rsid w:val="00AF549F"/>
    <w:rsid w:val="00AF593B"/>
    <w:rsid w:val="00AF598C"/>
    <w:rsid w:val="00AF5F8F"/>
    <w:rsid w:val="00AF6771"/>
    <w:rsid w:val="00AF6808"/>
    <w:rsid w:val="00AF6CC4"/>
    <w:rsid w:val="00AF74A7"/>
    <w:rsid w:val="00AF79F1"/>
    <w:rsid w:val="00AF7D99"/>
    <w:rsid w:val="00AF7EA5"/>
    <w:rsid w:val="00AF7FB4"/>
    <w:rsid w:val="00B00167"/>
    <w:rsid w:val="00B0043C"/>
    <w:rsid w:val="00B00651"/>
    <w:rsid w:val="00B01D25"/>
    <w:rsid w:val="00B01E5B"/>
    <w:rsid w:val="00B01EB3"/>
    <w:rsid w:val="00B0204B"/>
    <w:rsid w:val="00B02471"/>
    <w:rsid w:val="00B02C2E"/>
    <w:rsid w:val="00B02E6B"/>
    <w:rsid w:val="00B0386A"/>
    <w:rsid w:val="00B03903"/>
    <w:rsid w:val="00B03CE3"/>
    <w:rsid w:val="00B04467"/>
    <w:rsid w:val="00B04488"/>
    <w:rsid w:val="00B04548"/>
    <w:rsid w:val="00B04690"/>
    <w:rsid w:val="00B046AC"/>
    <w:rsid w:val="00B046B5"/>
    <w:rsid w:val="00B046F9"/>
    <w:rsid w:val="00B0472F"/>
    <w:rsid w:val="00B047DB"/>
    <w:rsid w:val="00B04D34"/>
    <w:rsid w:val="00B0539B"/>
    <w:rsid w:val="00B05402"/>
    <w:rsid w:val="00B0544E"/>
    <w:rsid w:val="00B054A9"/>
    <w:rsid w:val="00B05AE7"/>
    <w:rsid w:val="00B06479"/>
    <w:rsid w:val="00B06651"/>
    <w:rsid w:val="00B06A0B"/>
    <w:rsid w:val="00B06CAB"/>
    <w:rsid w:val="00B0706A"/>
    <w:rsid w:val="00B07228"/>
    <w:rsid w:val="00B07403"/>
    <w:rsid w:val="00B077E5"/>
    <w:rsid w:val="00B07D1D"/>
    <w:rsid w:val="00B07E6C"/>
    <w:rsid w:val="00B07ED9"/>
    <w:rsid w:val="00B07EEF"/>
    <w:rsid w:val="00B10248"/>
    <w:rsid w:val="00B10292"/>
    <w:rsid w:val="00B103B6"/>
    <w:rsid w:val="00B10A15"/>
    <w:rsid w:val="00B10ACC"/>
    <w:rsid w:val="00B10F3A"/>
    <w:rsid w:val="00B11623"/>
    <w:rsid w:val="00B12209"/>
    <w:rsid w:val="00B124A0"/>
    <w:rsid w:val="00B128FC"/>
    <w:rsid w:val="00B12B5A"/>
    <w:rsid w:val="00B12D92"/>
    <w:rsid w:val="00B12FD1"/>
    <w:rsid w:val="00B13534"/>
    <w:rsid w:val="00B13539"/>
    <w:rsid w:val="00B13653"/>
    <w:rsid w:val="00B1380E"/>
    <w:rsid w:val="00B1418F"/>
    <w:rsid w:val="00B143A1"/>
    <w:rsid w:val="00B14487"/>
    <w:rsid w:val="00B145D2"/>
    <w:rsid w:val="00B1494E"/>
    <w:rsid w:val="00B14D81"/>
    <w:rsid w:val="00B15131"/>
    <w:rsid w:val="00B15807"/>
    <w:rsid w:val="00B15D84"/>
    <w:rsid w:val="00B161F9"/>
    <w:rsid w:val="00B16648"/>
    <w:rsid w:val="00B169A7"/>
    <w:rsid w:val="00B1705E"/>
    <w:rsid w:val="00B17362"/>
    <w:rsid w:val="00B17697"/>
    <w:rsid w:val="00B17E2F"/>
    <w:rsid w:val="00B20254"/>
    <w:rsid w:val="00B203F0"/>
    <w:rsid w:val="00B2066F"/>
    <w:rsid w:val="00B207C3"/>
    <w:rsid w:val="00B207F1"/>
    <w:rsid w:val="00B20C49"/>
    <w:rsid w:val="00B20D97"/>
    <w:rsid w:val="00B20F88"/>
    <w:rsid w:val="00B21022"/>
    <w:rsid w:val="00B2161C"/>
    <w:rsid w:val="00B21806"/>
    <w:rsid w:val="00B21B59"/>
    <w:rsid w:val="00B22064"/>
    <w:rsid w:val="00B22123"/>
    <w:rsid w:val="00B22397"/>
    <w:rsid w:val="00B224FB"/>
    <w:rsid w:val="00B22795"/>
    <w:rsid w:val="00B22F30"/>
    <w:rsid w:val="00B23092"/>
    <w:rsid w:val="00B232E3"/>
    <w:rsid w:val="00B2332D"/>
    <w:rsid w:val="00B23576"/>
    <w:rsid w:val="00B23725"/>
    <w:rsid w:val="00B238D4"/>
    <w:rsid w:val="00B239BA"/>
    <w:rsid w:val="00B23AE9"/>
    <w:rsid w:val="00B240B2"/>
    <w:rsid w:val="00B24159"/>
    <w:rsid w:val="00B246F0"/>
    <w:rsid w:val="00B247ED"/>
    <w:rsid w:val="00B2521B"/>
    <w:rsid w:val="00B25297"/>
    <w:rsid w:val="00B25441"/>
    <w:rsid w:val="00B25645"/>
    <w:rsid w:val="00B256C9"/>
    <w:rsid w:val="00B25947"/>
    <w:rsid w:val="00B259DB"/>
    <w:rsid w:val="00B263C6"/>
    <w:rsid w:val="00B266CD"/>
    <w:rsid w:val="00B26A01"/>
    <w:rsid w:val="00B26CBA"/>
    <w:rsid w:val="00B27217"/>
    <w:rsid w:val="00B27344"/>
    <w:rsid w:val="00B27910"/>
    <w:rsid w:val="00B27960"/>
    <w:rsid w:val="00B279E9"/>
    <w:rsid w:val="00B27B09"/>
    <w:rsid w:val="00B30415"/>
    <w:rsid w:val="00B30441"/>
    <w:rsid w:val="00B30CEE"/>
    <w:rsid w:val="00B31857"/>
    <w:rsid w:val="00B31867"/>
    <w:rsid w:val="00B31B64"/>
    <w:rsid w:val="00B31EAE"/>
    <w:rsid w:val="00B321F7"/>
    <w:rsid w:val="00B32327"/>
    <w:rsid w:val="00B32372"/>
    <w:rsid w:val="00B323FA"/>
    <w:rsid w:val="00B3267A"/>
    <w:rsid w:val="00B33054"/>
    <w:rsid w:val="00B3320D"/>
    <w:rsid w:val="00B336E1"/>
    <w:rsid w:val="00B337F8"/>
    <w:rsid w:val="00B3397A"/>
    <w:rsid w:val="00B339E2"/>
    <w:rsid w:val="00B33F5F"/>
    <w:rsid w:val="00B34110"/>
    <w:rsid w:val="00B34368"/>
    <w:rsid w:val="00B34801"/>
    <w:rsid w:val="00B34866"/>
    <w:rsid w:val="00B34E25"/>
    <w:rsid w:val="00B3524E"/>
    <w:rsid w:val="00B35590"/>
    <w:rsid w:val="00B35625"/>
    <w:rsid w:val="00B35ACA"/>
    <w:rsid w:val="00B35F5D"/>
    <w:rsid w:val="00B3613B"/>
    <w:rsid w:val="00B36658"/>
    <w:rsid w:val="00B366D3"/>
    <w:rsid w:val="00B3679D"/>
    <w:rsid w:val="00B368FA"/>
    <w:rsid w:val="00B369E1"/>
    <w:rsid w:val="00B36D1E"/>
    <w:rsid w:val="00B36FCA"/>
    <w:rsid w:val="00B3726E"/>
    <w:rsid w:val="00B372D1"/>
    <w:rsid w:val="00B379D9"/>
    <w:rsid w:val="00B37D43"/>
    <w:rsid w:val="00B37DA9"/>
    <w:rsid w:val="00B40319"/>
    <w:rsid w:val="00B40443"/>
    <w:rsid w:val="00B404C1"/>
    <w:rsid w:val="00B409D2"/>
    <w:rsid w:val="00B40B03"/>
    <w:rsid w:val="00B40D76"/>
    <w:rsid w:val="00B40F69"/>
    <w:rsid w:val="00B410DC"/>
    <w:rsid w:val="00B41127"/>
    <w:rsid w:val="00B41162"/>
    <w:rsid w:val="00B41272"/>
    <w:rsid w:val="00B414CA"/>
    <w:rsid w:val="00B41509"/>
    <w:rsid w:val="00B415BF"/>
    <w:rsid w:val="00B415D6"/>
    <w:rsid w:val="00B4182A"/>
    <w:rsid w:val="00B418C2"/>
    <w:rsid w:val="00B41C97"/>
    <w:rsid w:val="00B4214E"/>
    <w:rsid w:val="00B42428"/>
    <w:rsid w:val="00B42625"/>
    <w:rsid w:val="00B42A34"/>
    <w:rsid w:val="00B42D6F"/>
    <w:rsid w:val="00B431C2"/>
    <w:rsid w:val="00B433A9"/>
    <w:rsid w:val="00B435FB"/>
    <w:rsid w:val="00B436F8"/>
    <w:rsid w:val="00B43750"/>
    <w:rsid w:val="00B4375B"/>
    <w:rsid w:val="00B43816"/>
    <w:rsid w:val="00B43D63"/>
    <w:rsid w:val="00B43E14"/>
    <w:rsid w:val="00B441BF"/>
    <w:rsid w:val="00B441CD"/>
    <w:rsid w:val="00B446E9"/>
    <w:rsid w:val="00B4498F"/>
    <w:rsid w:val="00B44E2B"/>
    <w:rsid w:val="00B44E71"/>
    <w:rsid w:val="00B45292"/>
    <w:rsid w:val="00B45392"/>
    <w:rsid w:val="00B46097"/>
    <w:rsid w:val="00B465DB"/>
    <w:rsid w:val="00B46918"/>
    <w:rsid w:val="00B46A75"/>
    <w:rsid w:val="00B46C35"/>
    <w:rsid w:val="00B46D78"/>
    <w:rsid w:val="00B47143"/>
    <w:rsid w:val="00B4785F"/>
    <w:rsid w:val="00B47AF2"/>
    <w:rsid w:val="00B501B8"/>
    <w:rsid w:val="00B502BA"/>
    <w:rsid w:val="00B504F2"/>
    <w:rsid w:val="00B50626"/>
    <w:rsid w:val="00B506B4"/>
    <w:rsid w:val="00B50715"/>
    <w:rsid w:val="00B5127B"/>
    <w:rsid w:val="00B51357"/>
    <w:rsid w:val="00B5144D"/>
    <w:rsid w:val="00B51D77"/>
    <w:rsid w:val="00B51EAE"/>
    <w:rsid w:val="00B522C9"/>
    <w:rsid w:val="00B5234A"/>
    <w:rsid w:val="00B527BE"/>
    <w:rsid w:val="00B52A01"/>
    <w:rsid w:val="00B52A0C"/>
    <w:rsid w:val="00B52A71"/>
    <w:rsid w:val="00B52CC9"/>
    <w:rsid w:val="00B52E8A"/>
    <w:rsid w:val="00B53282"/>
    <w:rsid w:val="00B532ED"/>
    <w:rsid w:val="00B53422"/>
    <w:rsid w:val="00B53719"/>
    <w:rsid w:val="00B53D00"/>
    <w:rsid w:val="00B53FA3"/>
    <w:rsid w:val="00B5457B"/>
    <w:rsid w:val="00B54582"/>
    <w:rsid w:val="00B545A1"/>
    <w:rsid w:val="00B5474A"/>
    <w:rsid w:val="00B549FE"/>
    <w:rsid w:val="00B55128"/>
    <w:rsid w:val="00B553D8"/>
    <w:rsid w:val="00B559A8"/>
    <w:rsid w:val="00B562FE"/>
    <w:rsid w:val="00B5637D"/>
    <w:rsid w:val="00B5688E"/>
    <w:rsid w:val="00B56DC1"/>
    <w:rsid w:val="00B573E4"/>
    <w:rsid w:val="00B576AE"/>
    <w:rsid w:val="00B57CC2"/>
    <w:rsid w:val="00B60252"/>
    <w:rsid w:val="00B60308"/>
    <w:rsid w:val="00B604C6"/>
    <w:rsid w:val="00B6090F"/>
    <w:rsid w:val="00B60A00"/>
    <w:rsid w:val="00B60A1E"/>
    <w:rsid w:val="00B6102D"/>
    <w:rsid w:val="00B61B3A"/>
    <w:rsid w:val="00B61B8D"/>
    <w:rsid w:val="00B62849"/>
    <w:rsid w:val="00B628FD"/>
    <w:rsid w:val="00B62E01"/>
    <w:rsid w:val="00B6318D"/>
    <w:rsid w:val="00B63306"/>
    <w:rsid w:val="00B635F5"/>
    <w:rsid w:val="00B636C0"/>
    <w:rsid w:val="00B638CC"/>
    <w:rsid w:val="00B642F9"/>
    <w:rsid w:val="00B64587"/>
    <w:rsid w:val="00B6469C"/>
    <w:rsid w:val="00B64D33"/>
    <w:rsid w:val="00B64D3E"/>
    <w:rsid w:val="00B64F52"/>
    <w:rsid w:val="00B6531A"/>
    <w:rsid w:val="00B65729"/>
    <w:rsid w:val="00B65980"/>
    <w:rsid w:val="00B65B2D"/>
    <w:rsid w:val="00B670E7"/>
    <w:rsid w:val="00B67435"/>
    <w:rsid w:val="00B676DA"/>
    <w:rsid w:val="00B67916"/>
    <w:rsid w:val="00B67C98"/>
    <w:rsid w:val="00B67D6A"/>
    <w:rsid w:val="00B702C5"/>
    <w:rsid w:val="00B70522"/>
    <w:rsid w:val="00B7077C"/>
    <w:rsid w:val="00B7163A"/>
    <w:rsid w:val="00B719EE"/>
    <w:rsid w:val="00B71BC2"/>
    <w:rsid w:val="00B71CB9"/>
    <w:rsid w:val="00B726DC"/>
    <w:rsid w:val="00B72CCB"/>
    <w:rsid w:val="00B7308B"/>
    <w:rsid w:val="00B734BD"/>
    <w:rsid w:val="00B734DC"/>
    <w:rsid w:val="00B73627"/>
    <w:rsid w:val="00B73D26"/>
    <w:rsid w:val="00B7426C"/>
    <w:rsid w:val="00B74745"/>
    <w:rsid w:val="00B748AB"/>
    <w:rsid w:val="00B7490A"/>
    <w:rsid w:val="00B74ECB"/>
    <w:rsid w:val="00B74F0D"/>
    <w:rsid w:val="00B74F80"/>
    <w:rsid w:val="00B75C98"/>
    <w:rsid w:val="00B76037"/>
    <w:rsid w:val="00B76098"/>
    <w:rsid w:val="00B76D04"/>
    <w:rsid w:val="00B76E48"/>
    <w:rsid w:val="00B76EC9"/>
    <w:rsid w:val="00B76F02"/>
    <w:rsid w:val="00B77859"/>
    <w:rsid w:val="00B77C8D"/>
    <w:rsid w:val="00B8048E"/>
    <w:rsid w:val="00B8067A"/>
    <w:rsid w:val="00B8076D"/>
    <w:rsid w:val="00B80959"/>
    <w:rsid w:val="00B80BA0"/>
    <w:rsid w:val="00B80C90"/>
    <w:rsid w:val="00B81080"/>
    <w:rsid w:val="00B81886"/>
    <w:rsid w:val="00B81D29"/>
    <w:rsid w:val="00B81DC4"/>
    <w:rsid w:val="00B81E20"/>
    <w:rsid w:val="00B81EF6"/>
    <w:rsid w:val="00B824AC"/>
    <w:rsid w:val="00B824E4"/>
    <w:rsid w:val="00B8258C"/>
    <w:rsid w:val="00B82B17"/>
    <w:rsid w:val="00B82B1A"/>
    <w:rsid w:val="00B83205"/>
    <w:rsid w:val="00B83549"/>
    <w:rsid w:val="00B85446"/>
    <w:rsid w:val="00B854CA"/>
    <w:rsid w:val="00B85952"/>
    <w:rsid w:val="00B8598C"/>
    <w:rsid w:val="00B85B29"/>
    <w:rsid w:val="00B85CCF"/>
    <w:rsid w:val="00B86397"/>
    <w:rsid w:val="00B86715"/>
    <w:rsid w:val="00B867C3"/>
    <w:rsid w:val="00B86DFA"/>
    <w:rsid w:val="00B90157"/>
    <w:rsid w:val="00B901D6"/>
    <w:rsid w:val="00B9022C"/>
    <w:rsid w:val="00B904A0"/>
    <w:rsid w:val="00B904C5"/>
    <w:rsid w:val="00B9096C"/>
    <w:rsid w:val="00B90B4B"/>
    <w:rsid w:val="00B90C65"/>
    <w:rsid w:val="00B90EC2"/>
    <w:rsid w:val="00B9103B"/>
    <w:rsid w:val="00B91790"/>
    <w:rsid w:val="00B91E78"/>
    <w:rsid w:val="00B922F1"/>
    <w:rsid w:val="00B9243C"/>
    <w:rsid w:val="00B924AD"/>
    <w:rsid w:val="00B9252C"/>
    <w:rsid w:val="00B92971"/>
    <w:rsid w:val="00B933E8"/>
    <w:rsid w:val="00B935AD"/>
    <w:rsid w:val="00B935F5"/>
    <w:rsid w:val="00B93840"/>
    <w:rsid w:val="00B93A46"/>
    <w:rsid w:val="00B93B7D"/>
    <w:rsid w:val="00B93E4B"/>
    <w:rsid w:val="00B93F05"/>
    <w:rsid w:val="00B93F41"/>
    <w:rsid w:val="00B94140"/>
    <w:rsid w:val="00B94561"/>
    <w:rsid w:val="00B94A07"/>
    <w:rsid w:val="00B94C66"/>
    <w:rsid w:val="00B94E84"/>
    <w:rsid w:val="00B94FA8"/>
    <w:rsid w:val="00B95088"/>
    <w:rsid w:val="00B954B5"/>
    <w:rsid w:val="00B96153"/>
    <w:rsid w:val="00B96EED"/>
    <w:rsid w:val="00B973F1"/>
    <w:rsid w:val="00B978B8"/>
    <w:rsid w:val="00B97C8B"/>
    <w:rsid w:val="00B97CC2"/>
    <w:rsid w:val="00B97DCA"/>
    <w:rsid w:val="00B97EB2"/>
    <w:rsid w:val="00BA01AA"/>
    <w:rsid w:val="00BA0443"/>
    <w:rsid w:val="00BA06F8"/>
    <w:rsid w:val="00BA0931"/>
    <w:rsid w:val="00BA0AB6"/>
    <w:rsid w:val="00BA0E93"/>
    <w:rsid w:val="00BA12A9"/>
    <w:rsid w:val="00BA12BD"/>
    <w:rsid w:val="00BA13BE"/>
    <w:rsid w:val="00BA1561"/>
    <w:rsid w:val="00BA1A4E"/>
    <w:rsid w:val="00BA1FF7"/>
    <w:rsid w:val="00BA205C"/>
    <w:rsid w:val="00BA22AF"/>
    <w:rsid w:val="00BA236D"/>
    <w:rsid w:val="00BA2CDC"/>
    <w:rsid w:val="00BA3098"/>
    <w:rsid w:val="00BA339F"/>
    <w:rsid w:val="00BA3484"/>
    <w:rsid w:val="00BA3600"/>
    <w:rsid w:val="00BA39F0"/>
    <w:rsid w:val="00BA40FA"/>
    <w:rsid w:val="00BA438F"/>
    <w:rsid w:val="00BA447B"/>
    <w:rsid w:val="00BA44F5"/>
    <w:rsid w:val="00BA45F8"/>
    <w:rsid w:val="00BA469B"/>
    <w:rsid w:val="00BA470B"/>
    <w:rsid w:val="00BA4C86"/>
    <w:rsid w:val="00BA4D84"/>
    <w:rsid w:val="00BA4E59"/>
    <w:rsid w:val="00BA570E"/>
    <w:rsid w:val="00BA634D"/>
    <w:rsid w:val="00BA63B7"/>
    <w:rsid w:val="00BA63D5"/>
    <w:rsid w:val="00BA663F"/>
    <w:rsid w:val="00BA66E9"/>
    <w:rsid w:val="00BA6A1F"/>
    <w:rsid w:val="00BA6A7F"/>
    <w:rsid w:val="00BA7066"/>
    <w:rsid w:val="00BA71AD"/>
    <w:rsid w:val="00BA764E"/>
    <w:rsid w:val="00BA7757"/>
    <w:rsid w:val="00BA7822"/>
    <w:rsid w:val="00BA78B0"/>
    <w:rsid w:val="00BA79EF"/>
    <w:rsid w:val="00BA7D55"/>
    <w:rsid w:val="00BA7F14"/>
    <w:rsid w:val="00BA7FBA"/>
    <w:rsid w:val="00BB01D1"/>
    <w:rsid w:val="00BB0289"/>
    <w:rsid w:val="00BB066F"/>
    <w:rsid w:val="00BB0756"/>
    <w:rsid w:val="00BB08E0"/>
    <w:rsid w:val="00BB0BC1"/>
    <w:rsid w:val="00BB0E78"/>
    <w:rsid w:val="00BB1F57"/>
    <w:rsid w:val="00BB2AE6"/>
    <w:rsid w:val="00BB2D3C"/>
    <w:rsid w:val="00BB30E8"/>
    <w:rsid w:val="00BB35A3"/>
    <w:rsid w:val="00BB3D08"/>
    <w:rsid w:val="00BB3E66"/>
    <w:rsid w:val="00BB4050"/>
    <w:rsid w:val="00BB4151"/>
    <w:rsid w:val="00BB450A"/>
    <w:rsid w:val="00BB464C"/>
    <w:rsid w:val="00BB4C86"/>
    <w:rsid w:val="00BB4F0A"/>
    <w:rsid w:val="00BB50E3"/>
    <w:rsid w:val="00BB547A"/>
    <w:rsid w:val="00BB54A1"/>
    <w:rsid w:val="00BB5554"/>
    <w:rsid w:val="00BB58E2"/>
    <w:rsid w:val="00BB5AF3"/>
    <w:rsid w:val="00BB5E48"/>
    <w:rsid w:val="00BB6403"/>
    <w:rsid w:val="00BB6424"/>
    <w:rsid w:val="00BB662E"/>
    <w:rsid w:val="00BB6695"/>
    <w:rsid w:val="00BB6901"/>
    <w:rsid w:val="00BB6AB0"/>
    <w:rsid w:val="00BB74DD"/>
    <w:rsid w:val="00BC04BE"/>
    <w:rsid w:val="00BC0575"/>
    <w:rsid w:val="00BC0AA0"/>
    <w:rsid w:val="00BC25E2"/>
    <w:rsid w:val="00BC269C"/>
    <w:rsid w:val="00BC2937"/>
    <w:rsid w:val="00BC29B1"/>
    <w:rsid w:val="00BC30CE"/>
    <w:rsid w:val="00BC31A7"/>
    <w:rsid w:val="00BC334A"/>
    <w:rsid w:val="00BC359F"/>
    <w:rsid w:val="00BC384F"/>
    <w:rsid w:val="00BC3D73"/>
    <w:rsid w:val="00BC3E10"/>
    <w:rsid w:val="00BC3F0D"/>
    <w:rsid w:val="00BC4086"/>
    <w:rsid w:val="00BC4260"/>
    <w:rsid w:val="00BC4572"/>
    <w:rsid w:val="00BC4C96"/>
    <w:rsid w:val="00BC5644"/>
    <w:rsid w:val="00BC58B1"/>
    <w:rsid w:val="00BC6207"/>
    <w:rsid w:val="00BC66FA"/>
    <w:rsid w:val="00BC6B15"/>
    <w:rsid w:val="00BC6CEF"/>
    <w:rsid w:val="00BC6EED"/>
    <w:rsid w:val="00BC721D"/>
    <w:rsid w:val="00BC7A2D"/>
    <w:rsid w:val="00BC7A9D"/>
    <w:rsid w:val="00BC7DA3"/>
    <w:rsid w:val="00BC7E6E"/>
    <w:rsid w:val="00BC7EEE"/>
    <w:rsid w:val="00BD0483"/>
    <w:rsid w:val="00BD094D"/>
    <w:rsid w:val="00BD0D12"/>
    <w:rsid w:val="00BD0F92"/>
    <w:rsid w:val="00BD11F8"/>
    <w:rsid w:val="00BD161C"/>
    <w:rsid w:val="00BD21AE"/>
    <w:rsid w:val="00BD23A3"/>
    <w:rsid w:val="00BD28E7"/>
    <w:rsid w:val="00BD2C0A"/>
    <w:rsid w:val="00BD2CDB"/>
    <w:rsid w:val="00BD2E1C"/>
    <w:rsid w:val="00BD304C"/>
    <w:rsid w:val="00BD341C"/>
    <w:rsid w:val="00BD37B2"/>
    <w:rsid w:val="00BD3C32"/>
    <w:rsid w:val="00BD3F80"/>
    <w:rsid w:val="00BD3FC8"/>
    <w:rsid w:val="00BD4108"/>
    <w:rsid w:val="00BD4211"/>
    <w:rsid w:val="00BD49C2"/>
    <w:rsid w:val="00BD4CC5"/>
    <w:rsid w:val="00BD4E15"/>
    <w:rsid w:val="00BD51FF"/>
    <w:rsid w:val="00BD59B8"/>
    <w:rsid w:val="00BD5A0E"/>
    <w:rsid w:val="00BD5B12"/>
    <w:rsid w:val="00BD602C"/>
    <w:rsid w:val="00BD65AC"/>
    <w:rsid w:val="00BD667D"/>
    <w:rsid w:val="00BD6CA2"/>
    <w:rsid w:val="00BD7189"/>
    <w:rsid w:val="00BD7F68"/>
    <w:rsid w:val="00BE01AF"/>
    <w:rsid w:val="00BE05DC"/>
    <w:rsid w:val="00BE0988"/>
    <w:rsid w:val="00BE0DB7"/>
    <w:rsid w:val="00BE12B6"/>
    <w:rsid w:val="00BE1C20"/>
    <w:rsid w:val="00BE1F71"/>
    <w:rsid w:val="00BE22EA"/>
    <w:rsid w:val="00BE26CC"/>
    <w:rsid w:val="00BE2C84"/>
    <w:rsid w:val="00BE346C"/>
    <w:rsid w:val="00BE36A2"/>
    <w:rsid w:val="00BE3832"/>
    <w:rsid w:val="00BE4176"/>
    <w:rsid w:val="00BE47FF"/>
    <w:rsid w:val="00BE4842"/>
    <w:rsid w:val="00BE49D0"/>
    <w:rsid w:val="00BE4EBB"/>
    <w:rsid w:val="00BE54D8"/>
    <w:rsid w:val="00BE5602"/>
    <w:rsid w:val="00BE58DE"/>
    <w:rsid w:val="00BE5B42"/>
    <w:rsid w:val="00BE61A4"/>
    <w:rsid w:val="00BE6357"/>
    <w:rsid w:val="00BE6BA7"/>
    <w:rsid w:val="00BE72A8"/>
    <w:rsid w:val="00BE7924"/>
    <w:rsid w:val="00BE794C"/>
    <w:rsid w:val="00BE7BBA"/>
    <w:rsid w:val="00BE7DDA"/>
    <w:rsid w:val="00BF081A"/>
    <w:rsid w:val="00BF0862"/>
    <w:rsid w:val="00BF0930"/>
    <w:rsid w:val="00BF0AEB"/>
    <w:rsid w:val="00BF0C12"/>
    <w:rsid w:val="00BF0FA0"/>
    <w:rsid w:val="00BF106E"/>
    <w:rsid w:val="00BF1126"/>
    <w:rsid w:val="00BF1440"/>
    <w:rsid w:val="00BF26B0"/>
    <w:rsid w:val="00BF2A12"/>
    <w:rsid w:val="00BF2ACB"/>
    <w:rsid w:val="00BF3072"/>
    <w:rsid w:val="00BF372E"/>
    <w:rsid w:val="00BF3AF1"/>
    <w:rsid w:val="00BF3C5C"/>
    <w:rsid w:val="00BF453D"/>
    <w:rsid w:val="00BF47BA"/>
    <w:rsid w:val="00BF496C"/>
    <w:rsid w:val="00BF4B7B"/>
    <w:rsid w:val="00BF4B92"/>
    <w:rsid w:val="00BF4E2E"/>
    <w:rsid w:val="00BF4EBA"/>
    <w:rsid w:val="00BF5685"/>
    <w:rsid w:val="00BF57EE"/>
    <w:rsid w:val="00BF5A2D"/>
    <w:rsid w:val="00BF5B0A"/>
    <w:rsid w:val="00BF6203"/>
    <w:rsid w:val="00BF6A96"/>
    <w:rsid w:val="00BF6EA4"/>
    <w:rsid w:val="00BF6F16"/>
    <w:rsid w:val="00BF7053"/>
    <w:rsid w:val="00BF70B6"/>
    <w:rsid w:val="00BF74DB"/>
    <w:rsid w:val="00BF7BE2"/>
    <w:rsid w:val="00BF7D63"/>
    <w:rsid w:val="00BF7D8B"/>
    <w:rsid w:val="00BF7FF7"/>
    <w:rsid w:val="00C006F3"/>
    <w:rsid w:val="00C007C6"/>
    <w:rsid w:val="00C00CA4"/>
    <w:rsid w:val="00C00D2B"/>
    <w:rsid w:val="00C00F57"/>
    <w:rsid w:val="00C0109A"/>
    <w:rsid w:val="00C01240"/>
    <w:rsid w:val="00C012CB"/>
    <w:rsid w:val="00C01A2F"/>
    <w:rsid w:val="00C01C21"/>
    <w:rsid w:val="00C01F78"/>
    <w:rsid w:val="00C025CE"/>
    <w:rsid w:val="00C025D2"/>
    <w:rsid w:val="00C02622"/>
    <w:rsid w:val="00C02685"/>
    <w:rsid w:val="00C02975"/>
    <w:rsid w:val="00C033A6"/>
    <w:rsid w:val="00C033A8"/>
    <w:rsid w:val="00C03F48"/>
    <w:rsid w:val="00C046DD"/>
    <w:rsid w:val="00C05317"/>
    <w:rsid w:val="00C05355"/>
    <w:rsid w:val="00C057AC"/>
    <w:rsid w:val="00C059BC"/>
    <w:rsid w:val="00C05BFF"/>
    <w:rsid w:val="00C05CAB"/>
    <w:rsid w:val="00C06054"/>
    <w:rsid w:val="00C06115"/>
    <w:rsid w:val="00C065B5"/>
    <w:rsid w:val="00C0682E"/>
    <w:rsid w:val="00C069AA"/>
    <w:rsid w:val="00C069CD"/>
    <w:rsid w:val="00C06A15"/>
    <w:rsid w:val="00C06AEC"/>
    <w:rsid w:val="00C06CBE"/>
    <w:rsid w:val="00C07037"/>
    <w:rsid w:val="00C07260"/>
    <w:rsid w:val="00C07288"/>
    <w:rsid w:val="00C07897"/>
    <w:rsid w:val="00C106D4"/>
    <w:rsid w:val="00C10713"/>
    <w:rsid w:val="00C10C9B"/>
    <w:rsid w:val="00C10CAF"/>
    <w:rsid w:val="00C11313"/>
    <w:rsid w:val="00C115B5"/>
    <w:rsid w:val="00C11641"/>
    <w:rsid w:val="00C11681"/>
    <w:rsid w:val="00C11708"/>
    <w:rsid w:val="00C11D24"/>
    <w:rsid w:val="00C11F03"/>
    <w:rsid w:val="00C11FDD"/>
    <w:rsid w:val="00C12AAF"/>
    <w:rsid w:val="00C12CC0"/>
    <w:rsid w:val="00C12FEF"/>
    <w:rsid w:val="00C132BD"/>
    <w:rsid w:val="00C13A8E"/>
    <w:rsid w:val="00C140E2"/>
    <w:rsid w:val="00C143FE"/>
    <w:rsid w:val="00C1464C"/>
    <w:rsid w:val="00C15263"/>
    <w:rsid w:val="00C15582"/>
    <w:rsid w:val="00C155D6"/>
    <w:rsid w:val="00C157B4"/>
    <w:rsid w:val="00C1587A"/>
    <w:rsid w:val="00C160ED"/>
    <w:rsid w:val="00C1627E"/>
    <w:rsid w:val="00C16438"/>
    <w:rsid w:val="00C1667A"/>
    <w:rsid w:val="00C17124"/>
    <w:rsid w:val="00C1761E"/>
    <w:rsid w:val="00C1789D"/>
    <w:rsid w:val="00C17CA0"/>
    <w:rsid w:val="00C2020D"/>
    <w:rsid w:val="00C20AF2"/>
    <w:rsid w:val="00C2115A"/>
    <w:rsid w:val="00C2294C"/>
    <w:rsid w:val="00C22B87"/>
    <w:rsid w:val="00C23127"/>
    <w:rsid w:val="00C23378"/>
    <w:rsid w:val="00C233F5"/>
    <w:rsid w:val="00C23BE0"/>
    <w:rsid w:val="00C23F7C"/>
    <w:rsid w:val="00C24090"/>
    <w:rsid w:val="00C24093"/>
    <w:rsid w:val="00C242E0"/>
    <w:rsid w:val="00C24678"/>
    <w:rsid w:val="00C24C9A"/>
    <w:rsid w:val="00C24E72"/>
    <w:rsid w:val="00C255CF"/>
    <w:rsid w:val="00C25A3C"/>
    <w:rsid w:val="00C25BF0"/>
    <w:rsid w:val="00C25DE0"/>
    <w:rsid w:val="00C25E00"/>
    <w:rsid w:val="00C25F4E"/>
    <w:rsid w:val="00C25F8F"/>
    <w:rsid w:val="00C2605E"/>
    <w:rsid w:val="00C2612B"/>
    <w:rsid w:val="00C26359"/>
    <w:rsid w:val="00C26859"/>
    <w:rsid w:val="00C27FF9"/>
    <w:rsid w:val="00C3056E"/>
    <w:rsid w:val="00C30C9A"/>
    <w:rsid w:val="00C30E94"/>
    <w:rsid w:val="00C3115F"/>
    <w:rsid w:val="00C325D9"/>
    <w:rsid w:val="00C32BC1"/>
    <w:rsid w:val="00C33017"/>
    <w:rsid w:val="00C332D6"/>
    <w:rsid w:val="00C33425"/>
    <w:rsid w:val="00C33512"/>
    <w:rsid w:val="00C33B96"/>
    <w:rsid w:val="00C33BE9"/>
    <w:rsid w:val="00C34077"/>
    <w:rsid w:val="00C34083"/>
    <w:rsid w:val="00C34126"/>
    <w:rsid w:val="00C3450C"/>
    <w:rsid w:val="00C34B13"/>
    <w:rsid w:val="00C34DF2"/>
    <w:rsid w:val="00C3529F"/>
    <w:rsid w:val="00C352DC"/>
    <w:rsid w:val="00C35407"/>
    <w:rsid w:val="00C35560"/>
    <w:rsid w:val="00C355E2"/>
    <w:rsid w:val="00C3651D"/>
    <w:rsid w:val="00C3684A"/>
    <w:rsid w:val="00C36D70"/>
    <w:rsid w:val="00C36E35"/>
    <w:rsid w:val="00C370CF"/>
    <w:rsid w:val="00C370DB"/>
    <w:rsid w:val="00C37326"/>
    <w:rsid w:val="00C3758D"/>
    <w:rsid w:val="00C37681"/>
    <w:rsid w:val="00C376D5"/>
    <w:rsid w:val="00C37988"/>
    <w:rsid w:val="00C404F9"/>
    <w:rsid w:val="00C40797"/>
    <w:rsid w:val="00C4101B"/>
    <w:rsid w:val="00C4132A"/>
    <w:rsid w:val="00C41B57"/>
    <w:rsid w:val="00C41CE7"/>
    <w:rsid w:val="00C4208C"/>
    <w:rsid w:val="00C42091"/>
    <w:rsid w:val="00C4257B"/>
    <w:rsid w:val="00C42E55"/>
    <w:rsid w:val="00C42FEB"/>
    <w:rsid w:val="00C43791"/>
    <w:rsid w:val="00C43CEC"/>
    <w:rsid w:val="00C44467"/>
    <w:rsid w:val="00C45FDB"/>
    <w:rsid w:val="00C4609F"/>
    <w:rsid w:val="00C46403"/>
    <w:rsid w:val="00C4641A"/>
    <w:rsid w:val="00C46B83"/>
    <w:rsid w:val="00C46BF6"/>
    <w:rsid w:val="00C47505"/>
    <w:rsid w:val="00C47557"/>
    <w:rsid w:val="00C511AE"/>
    <w:rsid w:val="00C5121D"/>
    <w:rsid w:val="00C51301"/>
    <w:rsid w:val="00C5150C"/>
    <w:rsid w:val="00C519B5"/>
    <w:rsid w:val="00C51AC3"/>
    <w:rsid w:val="00C51B37"/>
    <w:rsid w:val="00C51E55"/>
    <w:rsid w:val="00C525CA"/>
    <w:rsid w:val="00C529FA"/>
    <w:rsid w:val="00C52D24"/>
    <w:rsid w:val="00C531ED"/>
    <w:rsid w:val="00C535BC"/>
    <w:rsid w:val="00C53623"/>
    <w:rsid w:val="00C53A9C"/>
    <w:rsid w:val="00C53B88"/>
    <w:rsid w:val="00C53BC4"/>
    <w:rsid w:val="00C545B5"/>
    <w:rsid w:val="00C5479B"/>
    <w:rsid w:val="00C547D9"/>
    <w:rsid w:val="00C54986"/>
    <w:rsid w:val="00C5551F"/>
    <w:rsid w:val="00C5570F"/>
    <w:rsid w:val="00C5571B"/>
    <w:rsid w:val="00C557DA"/>
    <w:rsid w:val="00C55AEF"/>
    <w:rsid w:val="00C565E4"/>
    <w:rsid w:val="00C57039"/>
    <w:rsid w:val="00C572D0"/>
    <w:rsid w:val="00C578B6"/>
    <w:rsid w:val="00C57928"/>
    <w:rsid w:val="00C57A05"/>
    <w:rsid w:val="00C57D0D"/>
    <w:rsid w:val="00C60049"/>
    <w:rsid w:val="00C6034C"/>
    <w:rsid w:val="00C60491"/>
    <w:rsid w:val="00C6109C"/>
    <w:rsid w:val="00C613AA"/>
    <w:rsid w:val="00C6149B"/>
    <w:rsid w:val="00C618F6"/>
    <w:rsid w:val="00C62199"/>
    <w:rsid w:val="00C62BB4"/>
    <w:rsid w:val="00C6352B"/>
    <w:rsid w:val="00C635EF"/>
    <w:rsid w:val="00C6426B"/>
    <w:rsid w:val="00C64280"/>
    <w:rsid w:val="00C644B4"/>
    <w:rsid w:val="00C64729"/>
    <w:rsid w:val="00C64D45"/>
    <w:rsid w:val="00C64D78"/>
    <w:rsid w:val="00C651A5"/>
    <w:rsid w:val="00C65966"/>
    <w:rsid w:val="00C65A8A"/>
    <w:rsid w:val="00C66175"/>
    <w:rsid w:val="00C66349"/>
    <w:rsid w:val="00C665F3"/>
    <w:rsid w:val="00C66CD4"/>
    <w:rsid w:val="00C66DAD"/>
    <w:rsid w:val="00C67264"/>
    <w:rsid w:val="00C676A8"/>
    <w:rsid w:val="00C701B0"/>
    <w:rsid w:val="00C70330"/>
    <w:rsid w:val="00C70345"/>
    <w:rsid w:val="00C70589"/>
    <w:rsid w:val="00C70A3E"/>
    <w:rsid w:val="00C7111C"/>
    <w:rsid w:val="00C71283"/>
    <w:rsid w:val="00C71450"/>
    <w:rsid w:val="00C7166E"/>
    <w:rsid w:val="00C716E3"/>
    <w:rsid w:val="00C71862"/>
    <w:rsid w:val="00C71C84"/>
    <w:rsid w:val="00C71D4A"/>
    <w:rsid w:val="00C71E65"/>
    <w:rsid w:val="00C7205C"/>
    <w:rsid w:val="00C7237E"/>
    <w:rsid w:val="00C7265A"/>
    <w:rsid w:val="00C72996"/>
    <w:rsid w:val="00C72A24"/>
    <w:rsid w:val="00C73206"/>
    <w:rsid w:val="00C735F2"/>
    <w:rsid w:val="00C73B01"/>
    <w:rsid w:val="00C73DB2"/>
    <w:rsid w:val="00C73E94"/>
    <w:rsid w:val="00C7416D"/>
    <w:rsid w:val="00C7446D"/>
    <w:rsid w:val="00C74B2B"/>
    <w:rsid w:val="00C7542F"/>
    <w:rsid w:val="00C75456"/>
    <w:rsid w:val="00C75793"/>
    <w:rsid w:val="00C75938"/>
    <w:rsid w:val="00C75BE2"/>
    <w:rsid w:val="00C75F12"/>
    <w:rsid w:val="00C76022"/>
    <w:rsid w:val="00C762E7"/>
    <w:rsid w:val="00C7667E"/>
    <w:rsid w:val="00C76755"/>
    <w:rsid w:val="00C76A57"/>
    <w:rsid w:val="00C76A6B"/>
    <w:rsid w:val="00C76C18"/>
    <w:rsid w:val="00C76EF5"/>
    <w:rsid w:val="00C7750B"/>
    <w:rsid w:val="00C77DBB"/>
    <w:rsid w:val="00C805B3"/>
    <w:rsid w:val="00C808B3"/>
    <w:rsid w:val="00C80B9C"/>
    <w:rsid w:val="00C80C94"/>
    <w:rsid w:val="00C80E06"/>
    <w:rsid w:val="00C81540"/>
    <w:rsid w:val="00C8171A"/>
    <w:rsid w:val="00C81F5C"/>
    <w:rsid w:val="00C824C1"/>
    <w:rsid w:val="00C828A3"/>
    <w:rsid w:val="00C82FF6"/>
    <w:rsid w:val="00C835A1"/>
    <w:rsid w:val="00C83905"/>
    <w:rsid w:val="00C84100"/>
    <w:rsid w:val="00C84B92"/>
    <w:rsid w:val="00C84CAD"/>
    <w:rsid w:val="00C84FCF"/>
    <w:rsid w:val="00C85A98"/>
    <w:rsid w:val="00C866D7"/>
    <w:rsid w:val="00C86A37"/>
    <w:rsid w:val="00C86AFF"/>
    <w:rsid w:val="00C8725B"/>
    <w:rsid w:val="00C872B9"/>
    <w:rsid w:val="00C8734B"/>
    <w:rsid w:val="00C87490"/>
    <w:rsid w:val="00C874AE"/>
    <w:rsid w:val="00C87D87"/>
    <w:rsid w:val="00C87F0F"/>
    <w:rsid w:val="00C904CD"/>
    <w:rsid w:val="00C90765"/>
    <w:rsid w:val="00C90DE5"/>
    <w:rsid w:val="00C90FC0"/>
    <w:rsid w:val="00C91439"/>
    <w:rsid w:val="00C91775"/>
    <w:rsid w:val="00C9177F"/>
    <w:rsid w:val="00C91795"/>
    <w:rsid w:val="00C918CB"/>
    <w:rsid w:val="00C91F34"/>
    <w:rsid w:val="00C92080"/>
    <w:rsid w:val="00C92288"/>
    <w:rsid w:val="00C92361"/>
    <w:rsid w:val="00C937C0"/>
    <w:rsid w:val="00C93846"/>
    <w:rsid w:val="00C93BEA"/>
    <w:rsid w:val="00C94077"/>
    <w:rsid w:val="00C944AF"/>
    <w:rsid w:val="00C9475C"/>
    <w:rsid w:val="00C947F1"/>
    <w:rsid w:val="00C948FC"/>
    <w:rsid w:val="00C94AE9"/>
    <w:rsid w:val="00C94FB5"/>
    <w:rsid w:val="00C952DD"/>
    <w:rsid w:val="00C95BF1"/>
    <w:rsid w:val="00C95EBA"/>
    <w:rsid w:val="00C95F2F"/>
    <w:rsid w:val="00C95F43"/>
    <w:rsid w:val="00C9601E"/>
    <w:rsid w:val="00C96BFC"/>
    <w:rsid w:val="00C96D61"/>
    <w:rsid w:val="00C96DD4"/>
    <w:rsid w:val="00C97107"/>
    <w:rsid w:val="00C977D2"/>
    <w:rsid w:val="00C97844"/>
    <w:rsid w:val="00C97B30"/>
    <w:rsid w:val="00C97DCF"/>
    <w:rsid w:val="00CA003E"/>
    <w:rsid w:val="00CA03D5"/>
    <w:rsid w:val="00CA0741"/>
    <w:rsid w:val="00CA0821"/>
    <w:rsid w:val="00CA155A"/>
    <w:rsid w:val="00CA18AB"/>
    <w:rsid w:val="00CA1A7C"/>
    <w:rsid w:val="00CA2182"/>
    <w:rsid w:val="00CA2186"/>
    <w:rsid w:val="00CA2212"/>
    <w:rsid w:val="00CA24A6"/>
    <w:rsid w:val="00CA261B"/>
    <w:rsid w:val="00CA27DC"/>
    <w:rsid w:val="00CA2B85"/>
    <w:rsid w:val="00CA2C75"/>
    <w:rsid w:val="00CA30B5"/>
    <w:rsid w:val="00CA423C"/>
    <w:rsid w:val="00CA471C"/>
    <w:rsid w:val="00CA47E7"/>
    <w:rsid w:val="00CA4F50"/>
    <w:rsid w:val="00CA4FAD"/>
    <w:rsid w:val="00CA51F2"/>
    <w:rsid w:val="00CA5331"/>
    <w:rsid w:val="00CA567A"/>
    <w:rsid w:val="00CA5A30"/>
    <w:rsid w:val="00CA5AC5"/>
    <w:rsid w:val="00CA5BC8"/>
    <w:rsid w:val="00CA5F7C"/>
    <w:rsid w:val="00CA6431"/>
    <w:rsid w:val="00CA64AA"/>
    <w:rsid w:val="00CA65F5"/>
    <w:rsid w:val="00CA66A8"/>
    <w:rsid w:val="00CA7593"/>
    <w:rsid w:val="00CA788D"/>
    <w:rsid w:val="00CA78DE"/>
    <w:rsid w:val="00CB0163"/>
    <w:rsid w:val="00CB01D5"/>
    <w:rsid w:val="00CB033C"/>
    <w:rsid w:val="00CB0420"/>
    <w:rsid w:val="00CB1128"/>
    <w:rsid w:val="00CB12D3"/>
    <w:rsid w:val="00CB1342"/>
    <w:rsid w:val="00CB1634"/>
    <w:rsid w:val="00CB17B6"/>
    <w:rsid w:val="00CB2011"/>
    <w:rsid w:val="00CB28DA"/>
    <w:rsid w:val="00CB3179"/>
    <w:rsid w:val="00CB3233"/>
    <w:rsid w:val="00CB3A62"/>
    <w:rsid w:val="00CB420A"/>
    <w:rsid w:val="00CB4400"/>
    <w:rsid w:val="00CB4447"/>
    <w:rsid w:val="00CB47F3"/>
    <w:rsid w:val="00CB560A"/>
    <w:rsid w:val="00CB580E"/>
    <w:rsid w:val="00CB5979"/>
    <w:rsid w:val="00CB5AA6"/>
    <w:rsid w:val="00CB5CD1"/>
    <w:rsid w:val="00CB602C"/>
    <w:rsid w:val="00CB6704"/>
    <w:rsid w:val="00CB68F1"/>
    <w:rsid w:val="00CB6B06"/>
    <w:rsid w:val="00CB6F3A"/>
    <w:rsid w:val="00CB7529"/>
    <w:rsid w:val="00CB7B1D"/>
    <w:rsid w:val="00CB7D54"/>
    <w:rsid w:val="00CB7F99"/>
    <w:rsid w:val="00CC016C"/>
    <w:rsid w:val="00CC019F"/>
    <w:rsid w:val="00CC028C"/>
    <w:rsid w:val="00CC0453"/>
    <w:rsid w:val="00CC0A4E"/>
    <w:rsid w:val="00CC0A9F"/>
    <w:rsid w:val="00CC119D"/>
    <w:rsid w:val="00CC1817"/>
    <w:rsid w:val="00CC18F9"/>
    <w:rsid w:val="00CC1946"/>
    <w:rsid w:val="00CC1A94"/>
    <w:rsid w:val="00CC1E58"/>
    <w:rsid w:val="00CC1F2D"/>
    <w:rsid w:val="00CC25B7"/>
    <w:rsid w:val="00CC323E"/>
    <w:rsid w:val="00CC36FA"/>
    <w:rsid w:val="00CC396D"/>
    <w:rsid w:val="00CC39CC"/>
    <w:rsid w:val="00CC3BCC"/>
    <w:rsid w:val="00CC3F16"/>
    <w:rsid w:val="00CC42C3"/>
    <w:rsid w:val="00CC4562"/>
    <w:rsid w:val="00CC471F"/>
    <w:rsid w:val="00CC47E5"/>
    <w:rsid w:val="00CC50C7"/>
    <w:rsid w:val="00CC527D"/>
    <w:rsid w:val="00CC5361"/>
    <w:rsid w:val="00CC5447"/>
    <w:rsid w:val="00CC54D5"/>
    <w:rsid w:val="00CC5967"/>
    <w:rsid w:val="00CC5D32"/>
    <w:rsid w:val="00CC63A8"/>
    <w:rsid w:val="00CC6422"/>
    <w:rsid w:val="00CC6823"/>
    <w:rsid w:val="00CC6C3B"/>
    <w:rsid w:val="00CC6CE9"/>
    <w:rsid w:val="00CC6F75"/>
    <w:rsid w:val="00CC71EC"/>
    <w:rsid w:val="00CC7684"/>
    <w:rsid w:val="00CC7721"/>
    <w:rsid w:val="00CC7768"/>
    <w:rsid w:val="00CC7C81"/>
    <w:rsid w:val="00CC7FA7"/>
    <w:rsid w:val="00CD02C6"/>
    <w:rsid w:val="00CD0554"/>
    <w:rsid w:val="00CD0A55"/>
    <w:rsid w:val="00CD0AF3"/>
    <w:rsid w:val="00CD10A8"/>
    <w:rsid w:val="00CD1470"/>
    <w:rsid w:val="00CD15D8"/>
    <w:rsid w:val="00CD1F76"/>
    <w:rsid w:val="00CD21CA"/>
    <w:rsid w:val="00CD279D"/>
    <w:rsid w:val="00CD2A2B"/>
    <w:rsid w:val="00CD2A70"/>
    <w:rsid w:val="00CD2AC1"/>
    <w:rsid w:val="00CD2FE3"/>
    <w:rsid w:val="00CD3344"/>
    <w:rsid w:val="00CD33F3"/>
    <w:rsid w:val="00CD34EA"/>
    <w:rsid w:val="00CD376D"/>
    <w:rsid w:val="00CD4122"/>
    <w:rsid w:val="00CD42C7"/>
    <w:rsid w:val="00CD4407"/>
    <w:rsid w:val="00CD4A25"/>
    <w:rsid w:val="00CD4FA8"/>
    <w:rsid w:val="00CD50D1"/>
    <w:rsid w:val="00CD533D"/>
    <w:rsid w:val="00CD545F"/>
    <w:rsid w:val="00CD5566"/>
    <w:rsid w:val="00CD591B"/>
    <w:rsid w:val="00CD5B82"/>
    <w:rsid w:val="00CD5BC4"/>
    <w:rsid w:val="00CD5C3C"/>
    <w:rsid w:val="00CD6AD7"/>
    <w:rsid w:val="00CD6B0B"/>
    <w:rsid w:val="00CD6CD7"/>
    <w:rsid w:val="00CD6E24"/>
    <w:rsid w:val="00CD70E7"/>
    <w:rsid w:val="00CD71DC"/>
    <w:rsid w:val="00CD75B4"/>
    <w:rsid w:val="00CD7C6F"/>
    <w:rsid w:val="00CE00DF"/>
    <w:rsid w:val="00CE01B6"/>
    <w:rsid w:val="00CE046F"/>
    <w:rsid w:val="00CE049D"/>
    <w:rsid w:val="00CE05E8"/>
    <w:rsid w:val="00CE074D"/>
    <w:rsid w:val="00CE0BC8"/>
    <w:rsid w:val="00CE0DDB"/>
    <w:rsid w:val="00CE0F14"/>
    <w:rsid w:val="00CE125C"/>
    <w:rsid w:val="00CE16CB"/>
    <w:rsid w:val="00CE180F"/>
    <w:rsid w:val="00CE1C05"/>
    <w:rsid w:val="00CE1F17"/>
    <w:rsid w:val="00CE2036"/>
    <w:rsid w:val="00CE2275"/>
    <w:rsid w:val="00CE23F7"/>
    <w:rsid w:val="00CE2AC9"/>
    <w:rsid w:val="00CE2B66"/>
    <w:rsid w:val="00CE2BC2"/>
    <w:rsid w:val="00CE2CFE"/>
    <w:rsid w:val="00CE32D4"/>
    <w:rsid w:val="00CE343E"/>
    <w:rsid w:val="00CE38A5"/>
    <w:rsid w:val="00CE4251"/>
    <w:rsid w:val="00CE458A"/>
    <w:rsid w:val="00CE4941"/>
    <w:rsid w:val="00CE516B"/>
    <w:rsid w:val="00CE5681"/>
    <w:rsid w:val="00CE5AD6"/>
    <w:rsid w:val="00CE5C92"/>
    <w:rsid w:val="00CE606E"/>
    <w:rsid w:val="00CE636E"/>
    <w:rsid w:val="00CE666C"/>
    <w:rsid w:val="00CE6950"/>
    <w:rsid w:val="00CE6C9A"/>
    <w:rsid w:val="00CE707F"/>
    <w:rsid w:val="00CE7165"/>
    <w:rsid w:val="00CE750E"/>
    <w:rsid w:val="00CE7930"/>
    <w:rsid w:val="00CF0094"/>
    <w:rsid w:val="00CF050E"/>
    <w:rsid w:val="00CF088A"/>
    <w:rsid w:val="00CF0ADC"/>
    <w:rsid w:val="00CF0B35"/>
    <w:rsid w:val="00CF187C"/>
    <w:rsid w:val="00CF203B"/>
    <w:rsid w:val="00CF2390"/>
    <w:rsid w:val="00CF23E2"/>
    <w:rsid w:val="00CF2D55"/>
    <w:rsid w:val="00CF3160"/>
    <w:rsid w:val="00CF33BD"/>
    <w:rsid w:val="00CF395A"/>
    <w:rsid w:val="00CF3C45"/>
    <w:rsid w:val="00CF4A5E"/>
    <w:rsid w:val="00CF4AE1"/>
    <w:rsid w:val="00CF4C19"/>
    <w:rsid w:val="00CF4E76"/>
    <w:rsid w:val="00CF52CD"/>
    <w:rsid w:val="00CF5574"/>
    <w:rsid w:val="00CF5947"/>
    <w:rsid w:val="00CF5D4E"/>
    <w:rsid w:val="00CF5F7E"/>
    <w:rsid w:val="00CF607A"/>
    <w:rsid w:val="00CF6228"/>
    <w:rsid w:val="00CF6253"/>
    <w:rsid w:val="00CF6495"/>
    <w:rsid w:val="00CF6FCD"/>
    <w:rsid w:val="00CF712C"/>
    <w:rsid w:val="00CF725D"/>
    <w:rsid w:val="00CF766C"/>
    <w:rsid w:val="00CF78E7"/>
    <w:rsid w:val="00CF7C53"/>
    <w:rsid w:val="00CF7EC1"/>
    <w:rsid w:val="00CF7F74"/>
    <w:rsid w:val="00D00038"/>
    <w:rsid w:val="00D00369"/>
    <w:rsid w:val="00D00732"/>
    <w:rsid w:val="00D00BEC"/>
    <w:rsid w:val="00D00DEC"/>
    <w:rsid w:val="00D00EEB"/>
    <w:rsid w:val="00D00F63"/>
    <w:rsid w:val="00D015DB"/>
    <w:rsid w:val="00D01BC9"/>
    <w:rsid w:val="00D01CDE"/>
    <w:rsid w:val="00D01F3E"/>
    <w:rsid w:val="00D02064"/>
    <w:rsid w:val="00D02244"/>
    <w:rsid w:val="00D02B93"/>
    <w:rsid w:val="00D03655"/>
    <w:rsid w:val="00D0455C"/>
    <w:rsid w:val="00D0478E"/>
    <w:rsid w:val="00D04B30"/>
    <w:rsid w:val="00D04B38"/>
    <w:rsid w:val="00D04D28"/>
    <w:rsid w:val="00D04D86"/>
    <w:rsid w:val="00D04EA4"/>
    <w:rsid w:val="00D04F34"/>
    <w:rsid w:val="00D05C9F"/>
    <w:rsid w:val="00D05D19"/>
    <w:rsid w:val="00D062FF"/>
    <w:rsid w:val="00D063B4"/>
    <w:rsid w:val="00D0654F"/>
    <w:rsid w:val="00D06ACB"/>
    <w:rsid w:val="00D06CDF"/>
    <w:rsid w:val="00D0700E"/>
    <w:rsid w:val="00D0712D"/>
    <w:rsid w:val="00D07372"/>
    <w:rsid w:val="00D07646"/>
    <w:rsid w:val="00D07866"/>
    <w:rsid w:val="00D07C88"/>
    <w:rsid w:val="00D1022C"/>
    <w:rsid w:val="00D102B7"/>
    <w:rsid w:val="00D104EE"/>
    <w:rsid w:val="00D107E8"/>
    <w:rsid w:val="00D10AC1"/>
    <w:rsid w:val="00D10C38"/>
    <w:rsid w:val="00D10E38"/>
    <w:rsid w:val="00D10E3F"/>
    <w:rsid w:val="00D112EC"/>
    <w:rsid w:val="00D1177F"/>
    <w:rsid w:val="00D1227A"/>
    <w:rsid w:val="00D122CE"/>
    <w:rsid w:val="00D12681"/>
    <w:rsid w:val="00D128FE"/>
    <w:rsid w:val="00D12C56"/>
    <w:rsid w:val="00D12F73"/>
    <w:rsid w:val="00D13195"/>
    <w:rsid w:val="00D13208"/>
    <w:rsid w:val="00D13546"/>
    <w:rsid w:val="00D142BD"/>
    <w:rsid w:val="00D14ADD"/>
    <w:rsid w:val="00D150C4"/>
    <w:rsid w:val="00D15119"/>
    <w:rsid w:val="00D15C3B"/>
    <w:rsid w:val="00D15D22"/>
    <w:rsid w:val="00D15E16"/>
    <w:rsid w:val="00D15F5D"/>
    <w:rsid w:val="00D15FC1"/>
    <w:rsid w:val="00D1622E"/>
    <w:rsid w:val="00D162C8"/>
    <w:rsid w:val="00D16491"/>
    <w:rsid w:val="00D1670B"/>
    <w:rsid w:val="00D17013"/>
    <w:rsid w:val="00D17360"/>
    <w:rsid w:val="00D17792"/>
    <w:rsid w:val="00D177AF"/>
    <w:rsid w:val="00D17CAC"/>
    <w:rsid w:val="00D17D23"/>
    <w:rsid w:val="00D20181"/>
    <w:rsid w:val="00D202F0"/>
    <w:rsid w:val="00D20419"/>
    <w:rsid w:val="00D20802"/>
    <w:rsid w:val="00D20A13"/>
    <w:rsid w:val="00D20A3A"/>
    <w:rsid w:val="00D20BFF"/>
    <w:rsid w:val="00D21695"/>
    <w:rsid w:val="00D21E69"/>
    <w:rsid w:val="00D22425"/>
    <w:rsid w:val="00D22C97"/>
    <w:rsid w:val="00D22FD9"/>
    <w:rsid w:val="00D2320F"/>
    <w:rsid w:val="00D23660"/>
    <w:rsid w:val="00D239B6"/>
    <w:rsid w:val="00D23AE7"/>
    <w:rsid w:val="00D23C98"/>
    <w:rsid w:val="00D23CBD"/>
    <w:rsid w:val="00D23DC4"/>
    <w:rsid w:val="00D23E60"/>
    <w:rsid w:val="00D240AD"/>
    <w:rsid w:val="00D2452B"/>
    <w:rsid w:val="00D248A6"/>
    <w:rsid w:val="00D24909"/>
    <w:rsid w:val="00D24C90"/>
    <w:rsid w:val="00D2501E"/>
    <w:rsid w:val="00D251D0"/>
    <w:rsid w:val="00D253DA"/>
    <w:rsid w:val="00D2552F"/>
    <w:rsid w:val="00D25A30"/>
    <w:rsid w:val="00D25C8C"/>
    <w:rsid w:val="00D25E3E"/>
    <w:rsid w:val="00D2604A"/>
    <w:rsid w:val="00D2667E"/>
    <w:rsid w:val="00D269B9"/>
    <w:rsid w:val="00D269C6"/>
    <w:rsid w:val="00D26D64"/>
    <w:rsid w:val="00D2764D"/>
    <w:rsid w:val="00D278D6"/>
    <w:rsid w:val="00D30A0B"/>
    <w:rsid w:val="00D30B69"/>
    <w:rsid w:val="00D30E39"/>
    <w:rsid w:val="00D310C1"/>
    <w:rsid w:val="00D316B6"/>
    <w:rsid w:val="00D31704"/>
    <w:rsid w:val="00D317AC"/>
    <w:rsid w:val="00D31B2F"/>
    <w:rsid w:val="00D31E7E"/>
    <w:rsid w:val="00D31EEF"/>
    <w:rsid w:val="00D325FF"/>
    <w:rsid w:val="00D3286E"/>
    <w:rsid w:val="00D32E76"/>
    <w:rsid w:val="00D33888"/>
    <w:rsid w:val="00D338D2"/>
    <w:rsid w:val="00D33B9B"/>
    <w:rsid w:val="00D344A5"/>
    <w:rsid w:val="00D34676"/>
    <w:rsid w:val="00D348C2"/>
    <w:rsid w:val="00D34B48"/>
    <w:rsid w:val="00D34F44"/>
    <w:rsid w:val="00D3519A"/>
    <w:rsid w:val="00D3563B"/>
    <w:rsid w:val="00D35F2F"/>
    <w:rsid w:val="00D36774"/>
    <w:rsid w:val="00D36B28"/>
    <w:rsid w:val="00D370A4"/>
    <w:rsid w:val="00D37CD3"/>
    <w:rsid w:val="00D4034D"/>
    <w:rsid w:val="00D409A9"/>
    <w:rsid w:val="00D40CCA"/>
    <w:rsid w:val="00D41310"/>
    <w:rsid w:val="00D41427"/>
    <w:rsid w:val="00D41435"/>
    <w:rsid w:val="00D42487"/>
    <w:rsid w:val="00D4252F"/>
    <w:rsid w:val="00D4260F"/>
    <w:rsid w:val="00D42612"/>
    <w:rsid w:val="00D42621"/>
    <w:rsid w:val="00D428B5"/>
    <w:rsid w:val="00D42A26"/>
    <w:rsid w:val="00D42AD4"/>
    <w:rsid w:val="00D42D52"/>
    <w:rsid w:val="00D42EAC"/>
    <w:rsid w:val="00D42FF2"/>
    <w:rsid w:val="00D43ED2"/>
    <w:rsid w:val="00D43EEC"/>
    <w:rsid w:val="00D44678"/>
    <w:rsid w:val="00D4499F"/>
    <w:rsid w:val="00D4576B"/>
    <w:rsid w:val="00D45AE3"/>
    <w:rsid w:val="00D46187"/>
    <w:rsid w:val="00D462F4"/>
    <w:rsid w:val="00D46807"/>
    <w:rsid w:val="00D46D9B"/>
    <w:rsid w:val="00D46E90"/>
    <w:rsid w:val="00D476B9"/>
    <w:rsid w:val="00D479D7"/>
    <w:rsid w:val="00D502CE"/>
    <w:rsid w:val="00D50451"/>
    <w:rsid w:val="00D50453"/>
    <w:rsid w:val="00D509BB"/>
    <w:rsid w:val="00D50A8F"/>
    <w:rsid w:val="00D50AC5"/>
    <w:rsid w:val="00D50B55"/>
    <w:rsid w:val="00D50F48"/>
    <w:rsid w:val="00D5103B"/>
    <w:rsid w:val="00D517D7"/>
    <w:rsid w:val="00D51E1A"/>
    <w:rsid w:val="00D51FC2"/>
    <w:rsid w:val="00D51FF7"/>
    <w:rsid w:val="00D523C4"/>
    <w:rsid w:val="00D52565"/>
    <w:rsid w:val="00D52B2A"/>
    <w:rsid w:val="00D52DBD"/>
    <w:rsid w:val="00D52F78"/>
    <w:rsid w:val="00D53B83"/>
    <w:rsid w:val="00D53EBB"/>
    <w:rsid w:val="00D53FB8"/>
    <w:rsid w:val="00D5437E"/>
    <w:rsid w:val="00D55155"/>
    <w:rsid w:val="00D55712"/>
    <w:rsid w:val="00D55B7E"/>
    <w:rsid w:val="00D55B80"/>
    <w:rsid w:val="00D55E60"/>
    <w:rsid w:val="00D56588"/>
    <w:rsid w:val="00D56697"/>
    <w:rsid w:val="00D568F0"/>
    <w:rsid w:val="00D56A75"/>
    <w:rsid w:val="00D56C4F"/>
    <w:rsid w:val="00D56E06"/>
    <w:rsid w:val="00D571EE"/>
    <w:rsid w:val="00D5754A"/>
    <w:rsid w:val="00D57565"/>
    <w:rsid w:val="00D575B6"/>
    <w:rsid w:val="00D600F7"/>
    <w:rsid w:val="00D607B0"/>
    <w:rsid w:val="00D6088F"/>
    <w:rsid w:val="00D60971"/>
    <w:rsid w:val="00D609C4"/>
    <w:rsid w:val="00D60B70"/>
    <w:rsid w:val="00D60D31"/>
    <w:rsid w:val="00D60FDF"/>
    <w:rsid w:val="00D61A7D"/>
    <w:rsid w:val="00D61ED0"/>
    <w:rsid w:val="00D62642"/>
    <w:rsid w:val="00D63011"/>
    <w:rsid w:val="00D630A1"/>
    <w:rsid w:val="00D632D4"/>
    <w:rsid w:val="00D638FD"/>
    <w:rsid w:val="00D63C25"/>
    <w:rsid w:val="00D63F35"/>
    <w:rsid w:val="00D64009"/>
    <w:rsid w:val="00D64010"/>
    <w:rsid w:val="00D641C7"/>
    <w:rsid w:val="00D64331"/>
    <w:rsid w:val="00D643CC"/>
    <w:rsid w:val="00D64401"/>
    <w:rsid w:val="00D6455C"/>
    <w:rsid w:val="00D6459E"/>
    <w:rsid w:val="00D646BF"/>
    <w:rsid w:val="00D6477D"/>
    <w:rsid w:val="00D64991"/>
    <w:rsid w:val="00D64CEA"/>
    <w:rsid w:val="00D6514E"/>
    <w:rsid w:val="00D654EB"/>
    <w:rsid w:val="00D655FA"/>
    <w:rsid w:val="00D6594B"/>
    <w:rsid w:val="00D65A06"/>
    <w:rsid w:val="00D65B2D"/>
    <w:rsid w:val="00D6621C"/>
    <w:rsid w:val="00D66630"/>
    <w:rsid w:val="00D66D0C"/>
    <w:rsid w:val="00D66FB4"/>
    <w:rsid w:val="00D67026"/>
    <w:rsid w:val="00D67310"/>
    <w:rsid w:val="00D7030E"/>
    <w:rsid w:val="00D70364"/>
    <w:rsid w:val="00D703B5"/>
    <w:rsid w:val="00D704D7"/>
    <w:rsid w:val="00D7062C"/>
    <w:rsid w:val="00D710A5"/>
    <w:rsid w:val="00D71319"/>
    <w:rsid w:val="00D71551"/>
    <w:rsid w:val="00D71585"/>
    <w:rsid w:val="00D71B28"/>
    <w:rsid w:val="00D71CE2"/>
    <w:rsid w:val="00D72099"/>
    <w:rsid w:val="00D720D4"/>
    <w:rsid w:val="00D723B5"/>
    <w:rsid w:val="00D7251C"/>
    <w:rsid w:val="00D729BE"/>
    <w:rsid w:val="00D729E2"/>
    <w:rsid w:val="00D7337E"/>
    <w:rsid w:val="00D738A9"/>
    <w:rsid w:val="00D73D3B"/>
    <w:rsid w:val="00D74CA1"/>
    <w:rsid w:val="00D75403"/>
    <w:rsid w:val="00D7558E"/>
    <w:rsid w:val="00D75F92"/>
    <w:rsid w:val="00D75FD9"/>
    <w:rsid w:val="00D761B8"/>
    <w:rsid w:val="00D761F1"/>
    <w:rsid w:val="00D762E0"/>
    <w:rsid w:val="00D764E7"/>
    <w:rsid w:val="00D76800"/>
    <w:rsid w:val="00D76FBE"/>
    <w:rsid w:val="00D77D08"/>
    <w:rsid w:val="00D77EA2"/>
    <w:rsid w:val="00D80199"/>
    <w:rsid w:val="00D80476"/>
    <w:rsid w:val="00D806D5"/>
    <w:rsid w:val="00D80D59"/>
    <w:rsid w:val="00D80E1D"/>
    <w:rsid w:val="00D81009"/>
    <w:rsid w:val="00D81954"/>
    <w:rsid w:val="00D81F18"/>
    <w:rsid w:val="00D820D6"/>
    <w:rsid w:val="00D82175"/>
    <w:rsid w:val="00D82183"/>
    <w:rsid w:val="00D82512"/>
    <w:rsid w:val="00D82564"/>
    <w:rsid w:val="00D82F59"/>
    <w:rsid w:val="00D82F69"/>
    <w:rsid w:val="00D834AF"/>
    <w:rsid w:val="00D83692"/>
    <w:rsid w:val="00D83999"/>
    <w:rsid w:val="00D83A86"/>
    <w:rsid w:val="00D84301"/>
    <w:rsid w:val="00D8448B"/>
    <w:rsid w:val="00D844BC"/>
    <w:rsid w:val="00D84E7F"/>
    <w:rsid w:val="00D85135"/>
    <w:rsid w:val="00D8571E"/>
    <w:rsid w:val="00D85DC4"/>
    <w:rsid w:val="00D85E60"/>
    <w:rsid w:val="00D86418"/>
    <w:rsid w:val="00D86484"/>
    <w:rsid w:val="00D866AF"/>
    <w:rsid w:val="00D867C9"/>
    <w:rsid w:val="00D869E8"/>
    <w:rsid w:val="00D86B19"/>
    <w:rsid w:val="00D873CD"/>
    <w:rsid w:val="00D900FF"/>
    <w:rsid w:val="00D90190"/>
    <w:rsid w:val="00D903E8"/>
    <w:rsid w:val="00D9058E"/>
    <w:rsid w:val="00D907B0"/>
    <w:rsid w:val="00D907D8"/>
    <w:rsid w:val="00D90856"/>
    <w:rsid w:val="00D90B0E"/>
    <w:rsid w:val="00D90BA0"/>
    <w:rsid w:val="00D90C3C"/>
    <w:rsid w:val="00D910B2"/>
    <w:rsid w:val="00D912C4"/>
    <w:rsid w:val="00D9156D"/>
    <w:rsid w:val="00D919FD"/>
    <w:rsid w:val="00D91DFB"/>
    <w:rsid w:val="00D91EB8"/>
    <w:rsid w:val="00D92004"/>
    <w:rsid w:val="00D925BD"/>
    <w:rsid w:val="00D928CD"/>
    <w:rsid w:val="00D93209"/>
    <w:rsid w:val="00D9342E"/>
    <w:rsid w:val="00D93442"/>
    <w:rsid w:val="00D9362D"/>
    <w:rsid w:val="00D9387D"/>
    <w:rsid w:val="00D93BE5"/>
    <w:rsid w:val="00D93C04"/>
    <w:rsid w:val="00D93DB8"/>
    <w:rsid w:val="00D93DBC"/>
    <w:rsid w:val="00D94175"/>
    <w:rsid w:val="00D951B6"/>
    <w:rsid w:val="00D95407"/>
    <w:rsid w:val="00D95BEB"/>
    <w:rsid w:val="00D95E06"/>
    <w:rsid w:val="00D962F1"/>
    <w:rsid w:val="00D96538"/>
    <w:rsid w:val="00D96643"/>
    <w:rsid w:val="00D96828"/>
    <w:rsid w:val="00D9697B"/>
    <w:rsid w:val="00D971F7"/>
    <w:rsid w:val="00D9797E"/>
    <w:rsid w:val="00D97A9C"/>
    <w:rsid w:val="00D97CA3"/>
    <w:rsid w:val="00D97FFC"/>
    <w:rsid w:val="00DA10AF"/>
    <w:rsid w:val="00DA111B"/>
    <w:rsid w:val="00DA1127"/>
    <w:rsid w:val="00DA2017"/>
    <w:rsid w:val="00DA2369"/>
    <w:rsid w:val="00DA2759"/>
    <w:rsid w:val="00DA2760"/>
    <w:rsid w:val="00DA2A4F"/>
    <w:rsid w:val="00DA2A9C"/>
    <w:rsid w:val="00DA3044"/>
    <w:rsid w:val="00DA3D4B"/>
    <w:rsid w:val="00DA40BE"/>
    <w:rsid w:val="00DA43F2"/>
    <w:rsid w:val="00DA4558"/>
    <w:rsid w:val="00DA4754"/>
    <w:rsid w:val="00DA4CE5"/>
    <w:rsid w:val="00DA4E24"/>
    <w:rsid w:val="00DA4F3A"/>
    <w:rsid w:val="00DA5178"/>
    <w:rsid w:val="00DA5339"/>
    <w:rsid w:val="00DA5694"/>
    <w:rsid w:val="00DA5813"/>
    <w:rsid w:val="00DA5985"/>
    <w:rsid w:val="00DA59F4"/>
    <w:rsid w:val="00DA5B72"/>
    <w:rsid w:val="00DA5C32"/>
    <w:rsid w:val="00DA5D4D"/>
    <w:rsid w:val="00DA5F81"/>
    <w:rsid w:val="00DA62ED"/>
    <w:rsid w:val="00DA63AD"/>
    <w:rsid w:val="00DA659A"/>
    <w:rsid w:val="00DA6A09"/>
    <w:rsid w:val="00DA6AC9"/>
    <w:rsid w:val="00DA706F"/>
    <w:rsid w:val="00DA7141"/>
    <w:rsid w:val="00DA749D"/>
    <w:rsid w:val="00DA7556"/>
    <w:rsid w:val="00DA76F2"/>
    <w:rsid w:val="00DB025F"/>
    <w:rsid w:val="00DB03B6"/>
    <w:rsid w:val="00DB0454"/>
    <w:rsid w:val="00DB04DD"/>
    <w:rsid w:val="00DB05C3"/>
    <w:rsid w:val="00DB093E"/>
    <w:rsid w:val="00DB10E8"/>
    <w:rsid w:val="00DB111E"/>
    <w:rsid w:val="00DB1157"/>
    <w:rsid w:val="00DB12C4"/>
    <w:rsid w:val="00DB18DC"/>
    <w:rsid w:val="00DB1909"/>
    <w:rsid w:val="00DB1AFD"/>
    <w:rsid w:val="00DB2057"/>
    <w:rsid w:val="00DB24DB"/>
    <w:rsid w:val="00DB2845"/>
    <w:rsid w:val="00DB2892"/>
    <w:rsid w:val="00DB2945"/>
    <w:rsid w:val="00DB2E4B"/>
    <w:rsid w:val="00DB316D"/>
    <w:rsid w:val="00DB3958"/>
    <w:rsid w:val="00DB4647"/>
    <w:rsid w:val="00DB4A08"/>
    <w:rsid w:val="00DB4E90"/>
    <w:rsid w:val="00DB59C0"/>
    <w:rsid w:val="00DB5AC5"/>
    <w:rsid w:val="00DB5B0C"/>
    <w:rsid w:val="00DB5C3F"/>
    <w:rsid w:val="00DB5EA9"/>
    <w:rsid w:val="00DB6248"/>
    <w:rsid w:val="00DB640A"/>
    <w:rsid w:val="00DB698D"/>
    <w:rsid w:val="00DB6CE8"/>
    <w:rsid w:val="00DB6DB1"/>
    <w:rsid w:val="00DB7910"/>
    <w:rsid w:val="00DB7CF5"/>
    <w:rsid w:val="00DB7EA3"/>
    <w:rsid w:val="00DB7ECA"/>
    <w:rsid w:val="00DB7F24"/>
    <w:rsid w:val="00DC06C2"/>
    <w:rsid w:val="00DC0AAA"/>
    <w:rsid w:val="00DC0F1C"/>
    <w:rsid w:val="00DC0FF9"/>
    <w:rsid w:val="00DC110B"/>
    <w:rsid w:val="00DC1A0D"/>
    <w:rsid w:val="00DC1EB1"/>
    <w:rsid w:val="00DC2790"/>
    <w:rsid w:val="00DC27E5"/>
    <w:rsid w:val="00DC27E8"/>
    <w:rsid w:val="00DC2B46"/>
    <w:rsid w:val="00DC3106"/>
    <w:rsid w:val="00DC3572"/>
    <w:rsid w:val="00DC4CBD"/>
    <w:rsid w:val="00DC4D63"/>
    <w:rsid w:val="00DC4E61"/>
    <w:rsid w:val="00DC5010"/>
    <w:rsid w:val="00DC50B2"/>
    <w:rsid w:val="00DC532F"/>
    <w:rsid w:val="00DC5AA9"/>
    <w:rsid w:val="00DC5EAE"/>
    <w:rsid w:val="00DC66A4"/>
    <w:rsid w:val="00DC68B2"/>
    <w:rsid w:val="00DC6D40"/>
    <w:rsid w:val="00DC6D43"/>
    <w:rsid w:val="00DC73A6"/>
    <w:rsid w:val="00DC74FD"/>
    <w:rsid w:val="00DC7537"/>
    <w:rsid w:val="00DC7830"/>
    <w:rsid w:val="00DC7877"/>
    <w:rsid w:val="00DC7BC6"/>
    <w:rsid w:val="00DD03F2"/>
    <w:rsid w:val="00DD0749"/>
    <w:rsid w:val="00DD095C"/>
    <w:rsid w:val="00DD0A08"/>
    <w:rsid w:val="00DD0DF8"/>
    <w:rsid w:val="00DD1061"/>
    <w:rsid w:val="00DD10BB"/>
    <w:rsid w:val="00DD166E"/>
    <w:rsid w:val="00DD1A5B"/>
    <w:rsid w:val="00DD1A8D"/>
    <w:rsid w:val="00DD1BB8"/>
    <w:rsid w:val="00DD1DBE"/>
    <w:rsid w:val="00DD205A"/>
    <w:rsid w:val="00DD21DC"/>
    <w:rsid w:val="00DD22F3"/>
    <w:rsid w:val="00DD24AF"/>
    <w:rsid w:val="00DD264B"/>
    <w:rsid w:val="00DD2CBD"/>
    <w:rsid w:val="00DD2F5B"/>
    <w:rsid w:val="00DD2FD0"/>
    <w:rsid w:val="00DD3135"/>
    <w:rsid w:val="00DD330C"/>
    <w:rsid w:val="00DD3667"/>
    <w:rsid w:val="00DD3869"/>
    <w:rsid w:val="00DD3879"/>
    <w:rsid w:val="00DD3AD8"/>
    <w:rsid w:val="00DD3C32"/>
    <w:rsid w:val="00DD3CC7"/>
    <w:rsid w:val="00DD4F88"/>
    <w:rsid w:val="00DD50BE"/>
    <w:rsid w:val="00DD5681"/>
    <w:rsid w:val="00DD576C"/>
    <w:rsid w:val="00DD579B"/>
    <w:rsid w:val="00DD58DF"/>
    <w:rsid w:val="00DD5B68"/>
    <w:rsid w:val="00DD5EF5"/>
    <w:rsid w:val="00DD5F46"/>
    <w:rsid w:val="00DD672D"/>
    <w:rsid w:val="00DD6B15"/>
    <w:rsid w:val="00DD6BD4"/>
    <w:rsid w:val="00DD7289"/>
    <w:rsid w:val="00DD7B26"/>
    <w:rsid w:val="00DD7CD0"/>
    <w:rsid w:val="00DD7E4C"/>
    <w:rsid w:val="00DD7F49"/>
    <w:rsid w:val="00DE097B"/>
    <w:rsid w:val="00DE0D8C"/>
    <w:rsid w:val="00DE0EFD"/>
    <w:rsid w:val="00DE137F"/>
    <w:rsid w:val="00DE163B"/>
    <w:rsid w:val="00DE187C"/>
    <w:rsid w:val="00DE1B18"/>
    <w:rsid w:val="00DE1CCE"/>
    <w:rsid w:val="00DE20D3"/>
    <w:rsid w:val="00DE24CD"/>
    <w:rsid w:val="00DE25A9"/>
    <w:rsid w:val="00DE27AE"/>
    <w:rsid w:val="00DE28A1"/>
    <w:rsid w:val="00DE2A40"/>
    <w:rsid w:val="00DE2C38"/>
    <w:rsid w:val="00DE3424"/>
    <w:rsid w:val="00DE36C6"/>
    <w:rsid w:val="00DE36E1"/>
    <w:rsid w:val="00DE38EB"/>
    <w:rsid w:val="00DE3C7B"/>
    <w:rsid w:val="00DE4026"/>
    <w:rsid w:val="00DE45FB"/>
    <w:rsid w:val="00DE46BB"/>
    <w:rsid w:val="00DE46E5"/>
    <w:rsid w:val="00DE4BAF"/>
    <w:rsid w:val="00DE4BFB"/>
    <w:rsid w:val="00DE5019"/>
    <w:rsid w:val="00DE5039"/>
    <w:rsid w:val="00DE5069"/>
    <w:rsid w:val="00DE53AE"/>
    <w:rsid w:val="00DE5B9B"/>
    <w:rsid w:val="00DE5D5C"/>
    <w:rsid w:val="00DE6B78"/>
    <w:rsid w:val="00DE79A0"/>
    <w:rsid w:val="00DE79F6"/>
    <w:rsid w:val="00DF0046"/>
    <w:rsid w:val="00DF0711"/>
    <w:rsid w:val="00DF1495"/>
    <w:rsid w:val="00DF166E"/>
    <w:rsid w:val="00DF1D22"/>
    <w:rsid w:val="00DF222C"/>
    <w:rsid w:val="00DF239A"/>
    <w:rsid w:val="00DF2636"/>
    <w:rsid w:val="00DF291B"/>
    <w:rsid w:val="00DF299F"/>
    <w:rsid w:val="00DF2A7F"/>
    <w:rsid w:val="00DF2E41"/>
    <w:rsid w:val="00DF2F53"/>
    <w:rsid w:val="00DF2F69"/>
    <w:rsid w:val="00DF3496"/>
    <w:rsid w:val="00DF34B0"/>
    <w:rsid w:val="00DF36FC"/>
    <w:rsid w:val="00DF38C8"/>
    <w:rsid w:val="00DF43CC"/>
    <w:rsid w:val="00DF44E9"/>
    <w:rsid w:val="00DF4506"/>
    <w:rsid w:val="00DF4AFB"/>
    <w:rsid w:val="00DF4DB8"/>
    <w:rsid w:val="00DF523D"/>
    <w:rsid w:val="00DF52B8"/>
    <w:rsid w:val="00DF5448"/>
    <w:rsid w:val="00DF5878"/>
    <w:rsid w:val="00DF5D91"/>
    <w:rsid w:val="00DF6033"/>
    <w:rsid w:val="00DF61F1"/>
    <w:rsid w:val="00DF62F7"/>
    <w:rsid w:val="00DF6BC0"/>
    <w:rsid w:val="00DF6DF0"/>
    <w:rsid w:val="00DF7D13"/>
    <w:rsid w:val="00DF7E89"/>
    <w:rsid w:val="00E002F1"/>
    <w:rsid w:val="00E0074F"/>
    <w:rsid w:val="00E00B6F"/>
    <w:rsid w:val="00E00CF6"/>
    <w:rsid w:val="00E00E9C"/>
    <w:rsid w:val="00E01017"/>
    <w:rsid w:val="00E01717"/>
    <w:rsid w:val="00E01BDB"/>
    <w:rsid w:val="00E01CCA"/>
    <w:rsid w:val="00E01D5A"/>
    <w:rsid w:val="00E01E7E"/>
    <w:rsid w:val="00E02437"/>
    <w:rsid w:val="00E024FF"/>
    <w:rsid w:val="00E026B1"/>
    <w:rsid w:val="00E02D92"/>
    <w:rsid w:val="00E03950"/>
    <w:rsid w:val="00E03960"/>
    <w:rsid w:val="00E03A8E"/>
    <w:rsid w:val="00E03B21"/>
    <w:rsid w:val="00E03CC3"/>
    <w:rsid w:val="00E03F58"/>
    <w:rsid w:val="00E044B6"/>
    <w:rsid w:val="00E04A25"/>
    <w:rsid w:val="00E05455"/>
    <w:rsid w:val="00E05600"/>
    <w:rsid w:val="00E05E06"/>
    <w:rsid w:val="00E06074"/>
    <w:rsid w:val="00E06346"/>
    <w:rsid w:val="00E067B6"/>
    <w:rsid w:val="00E06CB2"/>
    <w:rsid w:val="00E06E79"/>
    <w:rsid w:val="00E06EAC"/>
    <w:rsid w:val="00E076E4"/>
    <w:rsid w:val="00E077C7"/>
    <w:rsid w:val="00E07883"/>
    <w:rsid w:val="00E07DF7"/>
    <w:rsid w:val="00E103CE"/>
    <w:rsid w:val="00E1093E"/>
    <w:rsid w:val="00E10CE8"/>
    <w:rsid w:val="00E10DDF"/>
    <w:rsid w:val="00E11039"/>
    <w:rsid w:val="00E113F4"/>
    <w:rsid w:val="00E11417"/>
    <w:rsid w:val="00E1158D"/>
    <w:rsid w:val="00E115C6"/>
    <w:rsid w:val="00E11AFC"/>
    <w:rsid w:val="00E11DB0"/>
    <w:rsid w:val="00E1229B"/>
    <w:rsid w:val="00E123ED"/>
    <w:rsid w:val="00E12408"/>
    <w:rsid w:val="00E12573"/>
    <w:rsid w:val="00E126C9"/>
    <w:rsid w:val="00E1275E"/>
    <w:rsid w:val="00E12986"/>
    <w:rsid w:val="00E13192"/>
    <w:rsid w:val="00E1362D"/>
    <w:rsid w:val="00E13B2C"/>
    <w:rsid w:val="00E13C75"/>
    <w:rsid w:val="00E14029"/>
    <w:rsid w:val="00E14542"/>
    <w:rsid w:val="00E145DF"/>
    <w:rsid w:val="00E14A30"/>
    <w:rsid w:val="00E15005"/>
    <w:rsid w:val="00E15893"/>
    <w:rsid w:val="00E15F91"/>
    <w:rsid w:val="00E16326"/>
    <w:rsid w:val="00E1725C"/>
    <w:rsid w:val="00E17395"/>
    <w:rsid w:val="00E17564"/>
    <w:rsid w:val="00E1761E"/>
    <w:rsid w:val="00E177C9"/>
    <w:rsid w:val="00E1789D"/>
    <w:rsid w:val="00E179CB"/>
    <w:rsid w:val="00E2075A"/>
    <w:rsid w:val="00E214BF"/>
    <w:rsid w:val="00E219E5"/>
    <w:rsid w:val="00E21C0D"/>
    <w:rsid w:val="00E21C1B"/>
    <w:rsid w:val="00E21C36"/>
    <w:rsid w:val="00E21DA7"/>
    <w:rsid w:val="00E2298B"/>
    <w:rsid w:val="00E22C5D"/>
    <w:rsid w:val="00E22FA4"/>
    <w:rsid w:val="00E2393A"/>
    <w:rsid w:val="00E23A86"/>
    <w:rsid w:val="00E23B03"/>
    <w:rsid w:val="00E23CC7"/>
    <w:rsid w:val="00E23D5B"/>
    <w:rsid w:val="00E23DDE"/>
    <w:rsid w:val="00E240C3"/>
    <w:rsid w:val="00E24111"/>
    <w:rsid w:val="00E245EB"/>
    <w:rsid w:val="00E2482C"/>
    <w:rsid w:val="00E24BC8"/>
    <w:rsid w:val="00E24CA2"/>
    <w:rsid w:val="00E25098"/>
    <w:rsid w:val="00E251F3"/>
    <w:rsid w:val="00E2579C"/>
    <w:rsid w:val="00E257BA"/>
    <w:rsid w:val="00E2586C"/>
    <w:rsid w:val="00E25B92"/>
    <w:rsid w:val="00E25D62"/>
    <w:rsid w:val="00E262DD"/>
    <w:rsid w:val="00E263EF"/>
    <w:rsid w:val="00E2663C"/>
    <w:rsid w:val="00E26931"/>
    <w:rsid w:val="00E26947"/>
    <w:rsid w:val="00E26E5C"/>
    <w:rsid w:val="00E2725E"/>
    <w:rsid w:val="00E27538"/>
    <w:rsid w:val="00E276E2"/>
    <w:rsid w:val="00E27AB2"/>
    <w:rsid w:val="00E27EE6"/>
    <w:rsid w:val="00E27F9F"/>
    <w:rsid w:val="00E30752"/>
    <w:rsid w:val="00E30DF5"/>
    <w:rsid w:val="00E3145E"/>
    <w:rsid w:val="00E31A64"/>
    <w:rsid w:val="00E31B70"/>
    <w:rsid w:val="00E31E3C"/>
    <w:rsid w:val="00E32217"/>
    <w:rsid w:val="00E32860"/>
    <w:rsid w:val="00E32DC3"/>
    <w:rsid w:val="00E334AA"/>
    <w:rsid w:val="00E337E2"/>
    <w:rsid w:val="00E33A1F"/>
    <w:rsid w:val="00E33AA9"/>
    <w:rsid w:val="00E34354"/>
    <w:rsid w:val="00E346BF"/>
    <w:rsid w:val="00E34C5A"/>
    <w:rsid w:val="00E34D8F"/>
    <w:rsid w:val="00E34EC3"/>
    <w:rsid w:val="00E35122"/>
    <w:rsid w:val="00E35334"/>
    <w:rsid w:val="00E3554E"/>
    <w:rsid w:val="00E35CB9"/>
    <w:rsid w:val="00E360B1"/>
    <w:rsid w:val="00E3654F"/>
    <w:rsid w:val="00E366B4"/>
    <w:rsid w:val="00E36D0C"/>
    <w:rsid w:val="00E36DAA"/>
    <w:rsid w:val="00E37129"/>
    <w:rsid w:val="00E37572"/>
    <w:rsid w:val="00E375ED"/>
    <w:rsid w:val="00E37BF3"/>
    <w:rsid w:val="00E37D43"/>
    <w:rsid w:val="00E416BA"/>
    <w:rsid w:val="00E41A61"/>
    <w:rsid w:val="00E41D34"/>
    <w:rsid w:val="00E42016"/>
    <w:rsid w:val="00E4267D"/>
    <w:rsid w:val="00E42920"/>
    <w:rsid w:val="00E4328F"/>
    <w:rsid w:val="00E437CB"/>
    <w:rsid w:val="00E43927"/>
    <w:rsid w:val="00E43A44"/>
    <w:rsid w:val="00E43BDB"/>
    <w:rsid w:val="00E43BEA"/>
    <w:rsid w:val="00E43DE4"/>
    <w:rsid w:val="00E441DB"/>
    <w:rsid w:val="00E44274"/>
    <w:rsid w:val="00E4545E"/>
    <w:rsid w:val="00E45AB1"/>
    <w:rsid w:val="00E45CE1"/>
    <w:rsid w:val="00E45E2E"/>
    <w:rsid w:val="00E45EB0"/>
    <w:rsid w:val="00E4608E"/>
    <w:rsid w:val="00E461DB"/>
    <w:rsid w:val="00E4658E"/>
    <w:rsid w:val="00E46638"/>
    <w:rsid w:val="00E46896"/>
    <w:rsid w:val="00E46B82"/>
    <w:rsid w:val="00E46CDE"/>
    <w:rsid w:val="00E46F01"/>
    <w:rsid w:val="00E46FB4"/>
    <w:rsid w:val="00E472B3"/>
    <w:rsid w:val="00E4772A"/>
    <w:rsid w:val="00E478B9"/>
    <w:rsid w:val="00E47AFF"/>
    <w:rsid w:val="00E50010"/>
    <w:rsid w:val="00E504EC"/>
    <w:rsid w:val="00E50732"/>
    <w:rsid w:val="00E508F3"/>
    <w:rsid w:val="00E511F0"/>
    <w:rsid w:val="00E51256"/>
    <w:rsid w:val="00E51462"/>
    <w:rsid w:val="00E5150F"/>
    <w:rsid w:val="00E51510"/>
    <w:rsid w:val="00E5164C"/>
    <w:rsid w:val="00E51A8E"/>
    <w:rsid w:val="00E51CED"/>
    <w:rsid w:val="00E51CFB"/>
    <w:rsid w:val="00E51D6F"/>
    <w:rsid w:val="00E51F3F"/>
    <w:rsid w:val="00E52739"/>
    <w:rsid w:val="00E52912"/>
    <w:rsid w:val="00E52919"/>
    <w:rsid w:val="00E52AD0"/>
    <w:rsid w:val="00E52EE6"/>
    <w:rsid w:val="00E52F11"/>
    <w:rsid w:val="00E538F7"/>
    <w:rsid w:val="00E53D6E"/>
    <w:rsid w:val="00E54B1C"/>
    <w:rsid w:val="00E54B2C"/>
    <w:rsid w:val="00E54B84"/>
    <w:rsid w:val="00E54FCC"/>
    <w:rsid w:val="00E55077"/>
    <w:rsid w:val="00E552FA"/>
    <w:rsid w:val="00E55570"/>
    <w:rsid w:val="00E556C8"/>
    <w:rsid w:val="00E5597C"/>
    <w:rsid w:val="00E5597D"/>
    <w:rsid w:val="00E55B5A"/>
    <w:rsid w:val="00E55C2C"/>
    <w:rsid w:val="00E55D3C"/>
    <w:rsid w:val="00E561CB"/>
    <w:rsid w:val="00E5628D"/>
    <w:rsid w:val="00E56B43"/>
    <w:rsid w:val="00E57066"/>
    <w:rsid w:val="00E574E7"/>
    <w:rsid w:val="00E60223"/>
    <w:rsid w:val="00E603DF"/>
    <w:rsid w:val="00E606FF"/>
    <w:rsid w:val="00E60D98"/>
    <w:rsid w:val="00E60E38"/>
    <w:rsid w:val="00E60F26"/>
    <w:rsid w:val="00E60F73"/>
    <w:rsid w:val="00E61237"/>
    <w:rsid w:val="00E61374"/>
    <w:rsid w:val="00E6145E"/>
    <w:rsid w:val="00E615DA"/>
    <w:rsid w:val="00E619EE"/>
    <w:rsid w:val="00E6329D"/>
    <w:rsid w:val="00E6375F"/>
    <w:rsid w:val="00E63B12"/>
    <w:rsid w:val="00E63CCE"/>
    <w:rsid w:val="00E63F23"/>
    <w:rsid w:val="00E641EE"/>
    <w:rsid w:val="00E64225"/>
    <w:rsid w:val="00E643C6"/>
    <w:rsid w:val="00E646E1"/>
    <w:rsid w:val="00E64D4D"/>
    <w:rsid w:val="00E65BA9"/>
    <w:rsid w:val="00E65BC6"/>
    <w:rsid w:val="00E664B3"/>
    <w:rsid w:val="00E6659E"/>
    <w:rsid w:val="00E6671C"/>
    <w:rsid w:val="00E66824"/>
    <w:rsid w:val="00E66EFC"/>
    <w:rsid w:val="00E673E2"/>
    <w:rsid w:val="00E67990"/>
    <w:rsid w:val="00E67E64"/>
    <w:rsid w:val="00E7005A"/>
    <w:rsid w:val="00E7021B"/>
    <w:rsid w:val="00E70902"/>
    <w:rsid w:val="00E70B2F"/>
    <w:rsid w:val="00E70B39"/>
    <w:rsid w:val="00E7119C"/>
    <w:rsid w:val="00E71291"/>
    <w:rsid w:val="00E71432"/>
    <w:rsid w:val="00E71862"/>
    <w:rsid w:val="00E7191B"/>
    <w:rsid w:val="00E719A9"/>
    <w:rsid w:val="00E7232D"/>
    <w:rsid w:val="00E72564"/>
    <w:rsid w:val="00E72731"/>
    <w:rsid w:val="00E72A2C"/>
    <w:rsid w:val="00E735CB"/>
    <w:rsid w:val="00E73651"/>
    <w:rsid w:val="00E73A9A"/>
    <w:rsid w:val="00E73B44"/>
    <w:rsid w:val="00E740C7"/>
    <w:rsid w:val="00E74A18"/>
    <w:rsid w:val="00E74B7D"/>
    <w:rsid w:val="00E74BA0"/>
    <w:rsid w:val="00E74F81"/>
    <w:rsid w:val="00E75168"/>
    <w:rsid w:val="00E75807"/>
    <w:rsid w:val="00E75AE8"/>
    <w:rsid w:val="00E75D15"/>
    <w:rsid w:val="00E75F4D"/>
    <w:rsid w:val="00E760D1"/>
    <w:rsid w:val="00E762E9"/>
    <w:rsid w:val="00E76A39"/>
    <w:rsid w:val="00E770BE"/>
    <w:rsid w:val="00E77529"/>
    <w:rsid w:val="00E7764B"/>
    <w:rsid w:val="00E7771B"/>
    <w:rsid w:val="00E778FE"/>
    <w:rsid w:val="00E77A0E"/>
    <w:rsid w:val="00E80774"/>
    <w:rsid w:val="00E8082F"/>
    <w:rsid w:val="00E80985"/>
    <w:rsid w:val="00E80BC2"/>
    <w:rsid w:val="00E811DF"/>
    <w:rsid w:val="00E81ACA"/>
    <w:rsid w:val="00E8287E"/>
    <w:rsid w:val="00E82A9F"/>
    <w:rsid w:val="00E83752"/>
    <w:rsid w:val="00E83965"/>
    <w:rsid w:val="00E83BE8"/>
    <w:rsid w:val="00E83D56"/>
    <w:rsid w:val="00E843B9"/>
    <w:rsid w:val="00E846C7"/>
    <w:rsid w:val="00E846C8"/>
    <w:rsid w:val="00E84CA6"/>
    <w:rsid w:val="00E84FAF"/>
    <w:rsid w:val="00E856B9"/>
    <w:rsid w:val="00E85785"/>
    <w:rsid w:val="00E858A6"/>
    <w:rsid w:val="00E85ABD"/>
    <w:rsid w:val="00E86019"/>
    <w:rsid w:val="00E86080"/>
    <w:rsid w:val="00E861FD"/>
    <w:rsid w:val="00E86333"/>
    <w:rsid w:val="00E864D6"/>
    <w:rsid w:val="00E86A60"/>
    <w:rsid w:val="00E86F2B"/>
    <w:rsid w:val="00E879D8"/>
    <w:rsid w:val="00E87C98"/>
    <w:rsid w:val="00E905F6"/>
    <w:rsid w:val="00E90770"/>
    <w:rsid w:val="00E913F0"/>
    <w:rsid w:val="00E914EB"/>
    <w:rsid w:val="00E91E3B"/>
    <w:rsid w:val="00E91FF5"/>
    <w:rsid w:val="00E92B39"/>
    <w:rsid w:val="00E92B61"/>
    <w:rsid w:val="00E93638"/>
    <w:rsid w:val="00E9396E"/>
    <w:rsid w:val="00E93A9F"/>
    <w:rsid w:val="00E93C52"/>
    <w:rsid w:val="00E9433E"/>
    <w:rsid w:val="00E9447C"/>
    <w:rsid w:val="00E9462F"/>
    <w:rsid w:val="00E947D8"/>
    <w:rsid w:val="00E94A52"/>
    <w:rsid w:val="00E94F10"/>
    <w:rsid w:val="00E94F93"/>
    <w:rsid w:val="00E94F96"/>
    <w:rsid w:val="00E951FE"/>
    <w:rsid w:val="00E9529A"/>
    <w:rsid w:val="00E9533B"/>
    <w:rsid w:val="00E963EE"/>
    <w:rsid w:val="00E9671C"/>
    <w:rsid w:val="00E968B1"/>
    <w:rsid w:val="00E96D35"/>
    <w:rsid w:val="00E971C3"/>
    <w:rsid w:val="00E97219"/>
    <w:rsid w:val="00E974FF"/>
    <w:rsid w:val="00E97BF8"/>
    <w:rsid w:val="00E97E20"/>
    <w:rsid w:val="00E97F63"/>
    <w:rsid w:val="00EA04BE"/>
    <w:rsid w:val="00EA06C4"/>
    <w:rsid w:val="00EA104D"/>
    <w:rsid w:val="00EA1C05"/>
    <w:rsid w:val="00EA2273"/>
    <w:rsid w:val="00EA227A"/>
    <w:rsid w:val="00EA242C"/>
    <w:rsid w:val="00EA2575"/>
    <w:rsid w:val="00EA323A"/>
    <w:rsid w:val="00EA32C1"/>
    <w:rsid w:val="00EA3502"/>
    <w:rsid w:val="00EA3548"/>
    <w:rsid w:val="00EA38E7"/>
    <w:rsid w:val="00EA3AB1"/>
    <w:rsid w:val="00EA3DC6"/>
    <w:rsid w:val="00EA44BB"/>
    <w:rsid w:val="00EA4544"/>
    <w:rsid w:val="00EA46D2"/>
    <w:rsid w:val="00EA4964"/>
    <w:rsid w:val="00EA4CED"/>
    <w:rsid w:val="00EA4E3D"/>
    <w:rsid w:val="00EA4EFD"/>
    <w:rsid w:val="00EA5527"/>
    <w:rsid w:val="00EA62CB"/>
    <w:rsid w:val="00EA6330"/>
    <w:rsid w:val="00EA64CA"/>
    <w:rsid w:val="00EA64FF"/>
    <w:rsid w:val="00EA6627"/>
    <w:rsid w:val="00EA669C"/>
    <w:rsid w:val="00EA7101"/>
    <w:rsid w:val="00EA7CD5"/>
    <w:rsid w:val="00EA7DD1"/>
    <w:rsid w:val="00EB03BF"/>
    <w:rsid w:val="00EB03FB"/>
    <w:rsid w:val="00EB0488"/>
    <w:rsid w:val="00EB067B"/>
    <w:rsid w:val="00EB149C"/>
    <w:rsid w:val="00EB17A9"/>
    <w:rsid w:val="00EB207B"/>
    <w:rsid w:val="00EB247E"/>
    <w:rsid w:val="00EB27E5"/>
    <w:rsid w:val="00EB2AB7"/>
    <w:rsid w:val="00EB37F7"/>
    <w:rsid w:val="00EB438C"/>
    <w:rsid w:val="00EB475B"/>
    <w:rsid w:val="00EB493A"/>
    <w:rsid w:val="00EB50A4"/>
    <w:rsid w:val="00EB520A"/>
    <w:rsid w:val="00EB5241"/>
    <w:rsid w:val="00EB530A"/>
    <w:rsid w:val="00EB536E"/>
    <w:rsid w:val="00EB5525"/>
    <w:rsid w:val="00EB6358"/>
    <w:rsid w:val="00EB67A5"/>
    <w:rsid w:val="00EB67B4"/>
    <w:rsid w:val="00EB6931"/>
    <w:rsid w:val="00EB696F"/>
    <w:rsid w:val="00EB6FDA"/>
    <w:rsid w:val="00EB734E"/>
    <w:rsid w:val="00EB742A"/>
    <w:rsid w:val="00EB7B02"/>
    <w:rsid w:val="00EB7B77"/>
    <w:rsid w:val="00EC00F4"/>
    <w:rsid w:val="00EC0569"/>
    <w:rsid w:val="00EC06EE"/>
    <w:rsid w:val="00EC09C1"/>
    <w:rsid w:val="00EC09FC"/>
    <w:rsid w:val="00EC0B7D"/>
    <w:rsid w:val="00EC12D8"/>
    <w:rsid w:val="00EC13AD"/>
    <w:rsid w:val="00EC1A2F"/>
    <w:rsid w:val="00EC1CDF"/>
    <w:rsid w:val="00EC1E0D"/>
    <w:rsid w:val="00EC25B3"/>
    <w:rsid w:val="00EC260C"/>
    <w:rsid w:val="00EC275B"/>
    <w:rsid w:val="00EC2888"/>
    <w:rsid w:val="00EC2935"/>
    <w:rsid w:val="00EC299B"/>
    <w:rsid w:val="00EC2F02"/>
    <w:rsid w:val="00EC38E3"/>
    <w:rsid w:val="00EC3C6E"/>
    <w:rsid w:val="00EC3F06"/>
    <w:rsid w:val="00EC428C"/>
    <w:rsid w:val="00EC51EC"/>
    <w:rsid w:val="00EC53B6"/>
    <w:rsid w:val="00EC53DE"/>
    <w:rsid w:val="00EC5401"/>
    <w:rsid w:val="00EC5A06"/>
    <w:rsid w:val="00EC5D4B"/>
    <w:rsid w:val="00EC5DF0"/>
    <w:rsid w:val="00EC620B"/>
    <w:rsid w:val="00EC6218"/>
    <w:rsid w:val="00EC6264"/>
    <w:rsid w:val="00EC689C"/>
    <w:rsid w:val="00EC69A3"/>
    <w:rsid w:val="00EC6BBD"/>
    <w:rsid w:val="00EC72A6"/>
    <w:rsid w:val="00EC7C0A"/>
    <w:rsid w:val="00EC7D88"/>
    <w:rsid w:val="00EC7E5A"/>
    <w:rsid w:val="00ED0590"/>
    <w:rsid w:val="00ED0D55"/>
    <w:rsid w:val="00ED12A6"/>
    <w:rsid w:val="00ED140A"/>
    <w:rsid w:val="00ED1474"/>
    <w:rsid w:val="00ED156D"/>
    <w:rsid w:val="00ED16EC"/>
    <w:rsid w:val="00ED16ED"/>
    <w:rsid w:val="00ED1AF6"/>
    <w:rsid w:val="00ED22DC"/>
    <w:rsid w:val="00ED30DA"/>
    <w:rsid w:val="00ED3163"/>
    <w:rsid w:val="00ED366E"/>
    <w:rsid w:val="00ED3768"/>
    <w:rsid w:val="00ED3D1E"/>
    <w:rsid w:val="00ED43CC"/>
    <w:rsid w:val="00ED45A9"/>
    <w:rsid w:val="00ED4615"/>
    <w:rsid w:val="00ED4AD6"/>
    <w:rsid w:val="00ED4CC4"/>
    <w:rsid w:val="00ED4F28"/>
    <w:rsid w:val="00ED5236"/>
    <w:rsid w:val="00ED5B45"/>
    <w:rsid w:val="00ED5E15"/>
    <w:rsid w:val="00ED61DC"/>
    <w:rsid w:val="00ED66D6"/>
    <w:rsid w:val="00ED67B7"/>
    <w:rsid w:val="00ED6D65"/>
    <w:rsid w:val="00ED6E0E"/>
    <w:rsid w:val="00ED6EC2"/>
    <w:rsid w:val="00ED6FB9"/>
    <w:rsid w:val="00ED72A2"/>
    <w:rsid w:val="00ED7484"/>
    <w:rsid w:val="00ED788D"/>
    <w:rsid w:val="00ED7B73"/>
    <w:rsid w:val="00ED7F59"/>
    <w:rsid w:val="00ED7FA9"/>
    <w:rsid w:val="00EE0054"/>
    <w:rsid w:val="00EE0537"/>
    <w:rsid w:val="00EE0BAD"/>
    <w:rsid w:val="00EE0BB9"/>
    <w:rsid w:val="00EE0E92"/>
    <w:rsid w:val="00EE0F12"/>
    <w:rsid w:val="00EE19CF"/>
    <w:rsid w:val="00EE1D94"/>
    <w:rsid w:val="00EE1DF0"/>
    <w:rsid w:val="00EE23E9"/>
    <w:rsid w:val="00EE2D8F"/>
    <w:rsid w:val="00EE2E31"/>
    <w:rsid w:val="00EE337A"/>
    <w:rsid w:val="00EE3453"/>
    <w:rsid w:val="00EE3771"/>
    <w:rsid w:val="00EE3884"/>
    <w:rsid w:val="00EE3DD6"/>
    <w:rsid w:val="00EE420A"/>
    <w:rsid w:val="00EE4C32"/>
    <w:rsid w:val="00EE4C51"/>
    <w:rsid w:val="00EE556B"/>
    <w:rsid w:val="00EE599C"/>
    <w:rsid w:val="00EE5E9B"/>
    <w:rsid w:val="00EE5FE0"/>
    <w:rsid w:val="00EE6014"/>
    <w:rsid w:val="00EE60EB"/>
    <w:rsid w:val="00EE60F3"/>
    <w:rsid w:val="00EE67DD"/>
    <w:rsid w:val="00EE69DD"/>
    <w:rsid w:val="00EE6B67"/>
    <w:rsid w:val="00EE6D1B"/>
    <w:rsid w:val="00EE6E5D"/>
    <w:rsid w:val="00EE724E"/>
    <w:rsid w:val="00EE72E5"/>
    <w:rsid w:val="00EE752C"/>
    <w:rsid w:val="00EE7539"/>
    <w:rsid w:val="00EE7A4E"/>
    <w:rsid w:val="00EE7B89"/>
    <w:rsid w:val="00EE7D1E"/>
    <w:rsid w:val="00EE7F3A"/>
    <w:rsid w:val="00EF012C"/>
    <w:rsid w:val="00EF021F"/>
    <w:rsid w:val="00EF08DE"/>
    <w:rsid w:val="00EF0AD7"/>
    <w:rsid w:val="00EF0D1C"/>
    <w:rsid w:val="00EF1196"/>
    <w:rsid w:val="00EF1321"/>
    <w:rsid w:val="00EF1680"/>
    <w:rsid w:val="00EF172F"/>
    <w:rsid w:val="00EF18AB"/>
    <w:rsid w:val="00EF18DA"/>
    <w:rsid w:val="00EF1AAE"/>
    <w:rsid w:val="00EF2281"/>
    <w:rsid w:val="00EF24AA"/>
    <w:rsid w:val="00EF2D6F"/>
    <w:rsid w:val="00EF3773"/>
    <w:rsid w:val="00EF3936"/>
    <w:rsid w:val="00EF3B25"/>
    <w:rsid w:val="00EF4B57"/>
    <w:rsid w:val="00EF5340"/>
    <w:rsid w:val="00EF53EF"/>
    <w:rsid w:val="00EF5749"/>
    <w:rsid w:val="00EF5D5E"/>
    <w:rsid w:val="00EF6150"/>
    <w:rsid w:val="00EF6570"/>
    <w:rsid w:val="00EF6A86"/>
    <w:rsid w:val="00EF6B1B"/>
    <w:rsid w:val="00EF7145"/>
    <w:rsid w:val="00EF73E7"/>
    <w:rsid w:val="00EF7442"/>
    <w:rsid w:val="00EF76A9"/>
    <w:rsid w:val="00EF7A13"/>
    <w:rsid w:val="00EF7A87"/>
    <w:rsid w:val="00EF7B4A"/>
    <w:rsid w:val="00EF7C92"/>
    <w:rsid w:val="00F00A7C"/>
    <w:rsid w:val="00F00BD9"/>
    <w:rsid w:val="00F00C6F"/>
    <w:rsid w:val="00F00C80"/>
    <w:rsid w:val="00F010D8"/>
    <w:rsid w:val="00F0134B"/>
    <w:rsid w:val="00F01436"/>
    <w:rsid w:val="00F01571"/>
    <w:rsid w:val="00F01695"/>
    <w:rsid w:val="00F0184B"/>
    <w:rsid w:val="00F01C8C"/>
    <w:rsid w:val="00F01DF8"/>
    <w:rsid w:val="00F01E98"/>
    <w:rsid w:val="00F023DE"/>
    <w:rsid w:val="00F0241B"/>
    <w:rsid w:val="00F02DB0"/>
    <w:rsid w:val="00F02E6D"/>
    <w:rsid w:val="00F03796"/>
    <w:rsid w:val="00F03A9F"/>
    <w:rsid w:val="00F03AEB"/>
    <w:rsid w:val="00F03BD7"/>
    <w:rsid w:val="00F03D4D"/>
    <w:rsid w:val="00F03F3F"/>
    <w:rsid w:val="00F03FE4"/>
    <w:rsid w:val="00F04940"/>
    <w:rsid w:val="00F04CEE"/>
    <w:rsid w:val="00F0540D"/>
    <w:rsid w:val="00F056A5"/>
    <w:rsid w:val="00F0584E"/>
    <w:rsid w:val="00F05BFD"/>
    <w:rsid w:val="00F060C7"/>
    <w:rsid w:val="00F06A45"/>
    <w:rsid w:val="00F06C33"/>
    <w:rsid w:val="00F06D52"/>
    <w:rsid w:val="00F07165"/>
    <w:rsid w:val="00F071F1"/>
    <w:rsid w:val="00F07320"/>
    <w:rsid w:val="00F07AB7"/>
    <w:rsid w:val="00F10A97"/>
    <w:rsid w:val="00F10C02"/>
    <w:rsid w:val="00F10E08"/>
    <w:rsid w:val="00F10F77"/>
    <w:rsid w:val="00F110DA"/>
    <w:rsid w:val="00F112C6"/>
    <w:rsid w:val="00F114C8"/>
    <w:rsid w:val="00F117CB"/>
    <w:rsid w:val="00F119E9"/>
    <w:rsid w:val="00F11A1C"/>
    <w:rsid w:val="00F11A84"/>
    <w:rsid w:val="00F11C95"/>
    <w:rsid w:val="00F11F82"/>
    <w:rsid w:val="00F11FD1"/>
    <w:rsid w:val="00F122BB"/>
    <w:rsid w:val="00F123CE"/>
    <w:rsid w:val="00F124A4"/>
    <w:rsid w:val="00F124E1"/>
    <w:rsid w:val="00F1292F"/>
    <w:rsid w:val="00F1327D"/>
    <w:rsid w:val="00F13931"/>
    <w:rsid w:val="00F13D47"/>
    <w:rsid w:val="00F14127"/>
    <w:rsid w:val="00F1417F"/>
    <w:rsid w:val="00F1433C"/>
    <w:rsid w:val="00F14499"/>
    <w:rsid w:val="00F14E13"/>
    <w:rsid w:val="00F15579"/>
    <w:rsid w:val="00F15DDF"/>
    <w:rsid w:val="00F15E2B"/>
    <w:rsid w:val="00F15F27"/>
    <w:rsid w:val="00F15F62"/>
    <w:rsid w:val="00F1624A"/>
    <w:rsid w:val="00F164A5"/>
    <w:rsid w:val="00F16ADA"/>
    <w:rsid w:val="00F16C8C"/>
    <w:rsid w:val="00F16D23"/>
    <w:rsid w:val="00F17868"/>
    <w:rsid w:val="00F1792E"/>
    <w:rsid w:val="00F20012"/>
    <w:rsid w:val="00F20259"/>
    <w:rsid w:val="00F20643"/>
    <w:rsid w:val="00F20965"/>
    <w:rsid w:val="00F20A8D"/>
    <w:rsid w:val="00F20DFF"/>
    <w:rsid w:val="00F21266"/>
    <w:rsid w:val="00F21365"/>
    <w:rsid w:val="00F21B23"/>
    <w:rsid w:val="00F21B7F"/>
    <w:rsid w:val="00F21C6F"/>
    <w:rsid w:val="00F21E43"/>
    <w:rsid w:val="00F2203F"/>
    <w:rsid w:val="00F22241"/>
    <w:rsid w:val="00F22641"/>
    <w:rsid w:val="00F22B72"/>
    <w:rsid w:val="00F23057"/>
    <w:rsid w:val="00F2318A"/>
    <w:rsid w:val="00F23650"/>
    <w:rsid w:val="00F238EF"/>
    <w:rsid w:val="00F23FFB"/>
    <w:rsid w:val="00F24429"/>
    <w:rsid w:val="00F244F6"/>
    <w:rsid w:val="00F247C6"/>
    <w:rsid w:val="00F24A3D"/>
    <w:rsid w:val="00F2558F"/>
    <w:rsid w:val="00F25764"/>
    <w:rsid w:val="00F25914"/>
    <w:rsid w:val="00F2640A"/>
    <w:rsid w:val="00F26467"/>
    <w:rsid w:val="00F266D5"/>
    <w:rsid w:val="00F26747"/>
    <w:rsid w:val="00F2756A"/>
    <w:rsid w:val="00F275E2"/>
    <w:rsid w:val="00F2779A"/>
    <w:rsid w:val="00F30486"/>
    <w:rsid w:val="00F304F1"/>
    <w:rsid w:val="00F307BC"/>
    <w:rsid w:val="00F30E88"/>
    <w:rsid w:val="00F30F0D"/>
    <w:rsid w:val="00F319BC"/>
    <w:rsid w:val="00F319E2"/>
    <w:rsid w:val="00F31E1B"/>
    <w:rsid w:val="00F325B6"/>
    <w:rsid w:val="00F32AC1"/>
    <w:rsid w:val="00F331E2"/>
    <w:rsid w:val="00F33611"/>
    <w:rsid w:val="00F33982"/>
    <w:rsid w:val="00F33D03"/>
    <w:rsid w:val="00F34162"/>
    <w:rsid w:val="00F343AE"/>
    <w:rsid w:val="00F3456B"/>
    <w:rsid w:val="00F348C6"/>
    <w:rsid w:val="00F349DD"/>
    <w:rsid w:val="00F350D4"/>
    <w:rsid w:val="00F3567E"/>
    <w:rsid w:val="00F358E3"/>
    <w:rsid w:val="00F35C66"/>
    <w:rsid w:val="00F35D0F"/>
    <w:rsid w:val="00F35E57"/>
    <w:rsid w:val="00F366A9"/>
    <w:rsid w:val="00F36B17"/>
    <w:rsid w:val="00F36B9E"/>
    <w:rsid w:val="00F37354"/>
    <w:rsid w:val="00F37868"/>
    <w:rsid w:val="00F37C43"/>
    <w:rsid w:val="00F37D06"/>
    <w:rsid w:val="00F37D3E"/>
    <w:rsid w:val="00F400DE"/>
    <w:rsid w:val="00F40460"/>
    <w:rsid w:val="00F4051B"/>
    <w:rsid w:val="00F406BF"/>
    <w:rsid w:val="00F40728"/>
    <w:rsid w:val="00F40A62"/>
    <w:rsid w:val="00F4103E"/>
    <w:rsid w:val="00F41366"/>
    <w:rsid w:val="00F41499"/>
    <w:rsid w:val="00F41766"/>
    <w:rsid w:val="00F4199C"/>
    <w:rsid w:val="00F419BB"/>
    <w:rsid w:val="00F41A2C"/>
    <w:rsid w:val="00F420D9"/>
    <w:rsid w:val="00F42204"/>
    <w:rsid w:val="00F425EF"/>
    <w:rsid w:val="00F4277B"/>
    <w:rsid w:val="00F4279A"/>
    <w:rsid w:val="00F42B33"/>
    <w:rsid w:val="00F42F92"/>
    <w:rsid w:val="00F4478F"/>
    <w:rsid w:val="00F447C5"/>
    <w:rsid w:val="00F44B16"/>
    <w:rsid w:val="00F44B82"/>
    <w:rsid w:val="00F44DAD"/>
    <w:rsid w:val="00F453F1"/>
    <w:rsid w:val="00F4565B"/>
    <w:rsid w:val="00F457A5"/>
    <w:rsid w:val="00F4580C"/>
    <w:rsid w:val="00F459AB"/>
    <w:rsid w:val="00F4668B"/>
    <w:rsid w:val="00F467F4"/>
    <w:rsid w:val="00F46EA8"/>
    <w:rsid w:val="00F46F8A"/>
    <w:rsid w:val="00F470CB"/>
    <w:rsid w:val="00F47335"/>
    <w:rsid w:val="00F47351"/>
    <w:rsid w:val="00F4757A"/>
    <w:rsid w:val="00F477FB"/>
    <w:rsid w:val="00F47B45"/>
    <w:rsid w:val="00F47E22"/>
    <w:rsid w:val="00F50715"/>
    <w:rsid w:val="00F507D9"/>
    <w:rsid w:val="00F50B46"/>
    <w:rsid w:val="00F50D67"/>
    <w:rsid w:val="00F514A0"/>
    <w:rsid w:val="00F51777"/>
    <w:rsid w:val="00F51A7C"/>
    <w:rsid w:val="00F5235D"/>
    <w:rsid w:val="00F52844"/>
    <w:rsid w:val="00F52A35"/>
    <w:rsid w:val="00F53047"/>
    <w:rsid w:val="00F530FD"/>
    <w:rsid w:val="00F53195"/>
    <w:rsid w:val="00F53623"/>
    <w:rsid w:val="00F53927"/>
    <w:rsid w:val="00F53A25"/>
    <w:rsid w:val="00F53DCD"/>
    <w:rsid w:val="00F541BB"/>
    <w:rsid w:val="00F54343"/>
    <w:rsid w:val="00F54505"/>
    <w:rsid w:val="00F5491E"/>
    <w:rsid w:val="00F5493E"/>
    <w:rsid w:val="00F54A05"/>
    <w:rsid w:val="00F54AFE"/>
    <w:rsid w:val="00F54F1E"/>
    <w:rsid w:val="00F550DF"/>
    <w:rsid w:val="00F555AD"/>
    <w:rsid w:val="00F55C17"/>
    <w:rsid w:val="00F56053"/>
    <w:rsid w:val="00F5671E"/>
    <w:rsid w:val="00F57010"/>
    <w:rsid w:val="00F57178"/>
    <w:rsid w:val="00F57485"/>
    <w:rsid w:val="00F57C5B"/>
    <w:rsid w:val="00F6075C"/>
    <w:rsid w:val="00F608E0"/>
    <w:rsid w:val="00F60A33"/>
    <w:rsid w:val="00F60F21"/>
    <w:rsid w:val="00F619D7"/>
    <w:rsid w:val="00F61C95"/>
    <w:rsid w:val="00F62384"/>
    <w:rsid w:val="00F62677"/>
    <w:rsid w:val="00F626F9"/>
    <w:rsid w:val="00F627EF"/>
    <w:rsid w:val="00F62927"/>
    <w:rsid w:val="00F62AB7"/>
    <w:rsid w:val="00F62C79"/>
    <w:rsid w:val="00F62F40"/>
    <w:rsid w:val="00F6328A"/>
    <w:rsid w:val="00F63885"/>
    <w:rsid w:val="00F63BBA"/>
    <w:rsid w:val="00F63F74"/>
    <w:rsid w:val="00F64192"/>
    <w:rsid w:val="00F64577"/>
    <w:rsid w:val="00F645D7"/>
    <w:rsid w:val="00F6470D"/>
    <w:rsid w:val="00F64942"/>
    <w:rsid w:val="00F64B19"/>
    <w:rsid w:val="00F64ECF"/>
    <w:rsid w:val="00F64F5C"/>
    <w:rsid w:val="00F65165"/>
    <w:rsid w:val="00F65440"/>
    <w:rsid w:val="00F654AF"/>
    <w:rsid w:val="00F65B63"/>
    <w:rsid w:val="00F6603E"/>
    <w:rsid w:val="00F661C5"/>
    <w:rsid w:val="00F665CF"/>
    <w:rsid w:val="00F66B00"/>
    <w:rsid w:val="00F66DF5"/>
    <w:rsid w:val="00F67343"/>
    <w:rsid w:val="00F674BD"/>
    <w:rsid w:val="00F675DB"/>
    <w:rsid w:val="00F67A6E"/>
    <w:rsid w:val="00F67AE3"/>
    <w:rsid w:val="00F7027E"/>
    <w:rsid w:val="00F70989"/>
    <w:rsid w:val="00F709CC"/>
    <w:rsid w:val="00F70D94"/>
    <w:rsid w:val="00F716AC"/>
    <w:rsid w:val="00F71AB6"/>
    <w:rsid w:val="00F71C3F"/>
    <w:rsid w:val="00F71F17"/>
    <w:rsid w:val="00F720D6"/>
    <w:rsid w:val="00F7261B"/>
    <w:rsid w:val="00F7276F"/>
    <w:rsid w:val="00F730AB"/>
    <w:rsid w:val="00F731DB"/>
    <w:rsid w:val="00F737D5"/>
    <w:rsid w:val="00F73B3C"/>
    <w:rsid w:val="00F749B5"/>
    <w:rsid w:val="00F74A35"/>
    <w:rsid w:val="00F74A44"/>
    <w:rsid w:val="00F74B68"/>
    <w:rsid w:val="00F74D08"/>
    <w:rsid w:val="00F74EE1"/>
    <w:rsid w:val="00F75110"/>
    <w:rsid w:val="00F754D3"/>
    <w:rsid w:val="00F759EB"/>
    <w:rsid w:val="00F75D2D"/>
    <w:rsid w:val="00F76312"/>
    <w:rsid w:val="00F76A93"/>
    <w:rsid w:val="00F76FB3"/>
    <w:rsid w:val="00F770C1"/>
    <w:rsid w:val="00F7767F"/>
    <w:rsid w:val="00F77825"/>
    <w:rsid w:val="00F77870"/>
    <w:rsid w:val="00F77C27"/>
    <w:rsid w:val="00F77DAA"/>
    <w:rsid w:val="00F8015B"/>
    <w:rsid w:val="00F8059A"/>
    <w:rsid w:val="00F80B33"/>
    <w:rsid w:val="00F80C62"/>
    <w:rsid w:val="00F80C77"/>
    <w:rsid w:val="00F80E3C"/>
    <w:rsid w:val="00F8102E"/>
    <w:rsid w:val="00F81361"/>
    <w:rsid w:val="00F816C0"/>
    <w:rsid w:val="00F819EB"/>
    <w:rsid w:val="00F8246E"/>
    <w:rsid w:val="00F8252C"/>
    <w:rsid w:val="00F8274D"/>
    <w:rsid w:val="00F82793"/>
    <w:rsid w:val="00F82E41"/>
    <w:rsid w:val="00F82FE0"/>
    <w:rsid w:val="00F834DE"/>
    <w:rsid w:val="00F83A60"/>
    <w:rsid w:val="00F8406A"/>
    <w:rsid w:val="00F840E1"/>
    <w:rsid w:val="00F85716"/>
    <w:rsid w:val="00F8653A"/>
    <w:rsid w:val="00F86575"/>
    <w:rsid w:val="00F86623"/>
    <w:rsid w:val="00F86FF9"/>
    <w:rsid w:val="00F875E0"/>
    <w:rsid w:val="00F902C6"/>
    <w:rsid w:val="00F90AB9"/>
    <w:rsid w:val="00F91AD7"/>
    <w:rsid w:val="00F91F8C"/>
    <w:rsid w:val="00F92015"/>
    <w:rsid w:val="00F92725"/>
    <w:rsid w:val="00F92A29"/>
    <w:rsid w:val="00F92E08"/>
    <w:rsid w:val="00F93313"/>
    <w:rsid w:val="00F93CC5"/>
    <w:rsid w:val="00F93E86"/>
    <w:rsid w:val="00F9456A"/>
    <w:rsid w:val="00F94635"/>
    <w:rsid w:val="00F9482F"/>
    <w:rsid w:val="00F94A68"/>
    <w:rsid w:val="00F94F68"/>
    <w:rsid w:val="00F951CB"/>
    <w:rsid w:val="00F95408"/>
    <w:rsid w:val="00F95B52"/>
    <w:rsid w:val="00F95BA8"/>
    <w:rsid w:val="00F95C49"/>
    <w:rsid w:val="00F96176"/>
    <w:rsid w:val="00F96832"/>
    <w:rsid w:val="00F96D8F"/>
    <w:rsid w:val="00F96FF4"/>
    <w:rsid w:val="00F974AA"/>
    <w:rsid w:val="00F978DD"/>
    <w:rsid w:val="00F97C5D"/>
    <w:rsid w:val="00F97E27"/>
    <w:rsid w:val="00F97E35"/>
    <w:rsid w:val="00FA028E"/>
    <w:rsid w:val="00FA0651"/>
    <w:rsid w:val="00FA073F"/>
    <w:rsid w:val="00FA0A18"/>
    <w:rsid w:val="00FA1D07"/>
    <w:rsid w:val="00FA1D1D"/>
    <w:rsid w:val="00FA1F4D"/>
    <w:rsid w:val="00FA2098"/>
    <w:rsid w:val="00FA2381"/>
    <w:rsid w:val="00FA2492"/>
    <w:rsid w:val="00FA28A6"/>
    <w:rsid w:val="00FA293C"/>
    <w:rsid w:val="00FA3093"/>
    <w:rsid w:val="00FA3357"/>
    <w:rsid w:val="00FA35B9"/>
    <w:rsid w:val="00FA3E75"/>
    <w:rsid w:val="00FA3F42"/>
    <w:rsid w:val="00FA4576"/>
    <w:rsid w:val="00FA45EE"/>
    <w:rsid w:val="00FA53AE"/>
    <w:rsid w:val="00FA5506"/>
    <w:rsid w:val="00FA5511"/>
    <w:rsid w:val="00FA5C4D"/>
    <w:rsid w:val="00FA6C27"/>
    <w:rsid w:val="00FA6C76"/>
    <w:rsid w:val="00FA7399"/>
    <w:rsid w:val="00FA73D2"/>
    <w:rsid w:val="00FA74A9"/>
    <w:rsid w:val="00FA7AFD"/>
    <w:rsid w:val="00FA7BAF"/>
    <w:rsid w:val="00FA7C9F"/>
    <w:rsid w:val="00FA7F26"/>
    <w:rsid w:val="00FB0457"/>
    <w:rsid w:val="00FB048C"/>
    <w:rsid w:val="00FB05C7"/>
    <w:rsid w:val="00FB06E0"/>
    <w:rsid w:val="00FB0BF1"/>
    <w:rsid w:val="00FB0DB7"/>
    <w:rsid w:val="00FB216A"/>
    <w:rsid w:val="00FB26F9"/>
    <w:rsid w:val="00FB273B"/>
    <w:rsid w:val="00FB29C6"/>
    <w:rsid w:val="00FB2AE3"/>
    <w:rsid w:val="00FB2B9B"/>
    <w:rsid w:val="00FB2CE3"/>
    <w:rsid w:val="00FB3E30"/>
    <w:rsid w:val="00FB40D5"/>
    <w:rsid w:val="00FB416B"/>
    <w:rsid w:val="00FB4293"/>
    <w:rsid w:val="00FB4458"/>
    <w:rsid w:val="00FB4715"/>
    <w:rsid w:val="00FB4777"/>
    <w:rsid w:val="00FB4850"/>
    <w:rsid w:val="00FB48D4"/>
    <w:rsid w:val="00FB49F5"/>
    <w:rsid w:val="00FB4CCD"/>
    <w:rsid w:val="00FB5028"/>
    <w:rsid w:val="00FB50EA"/>
    <w:rsid w:val="00FB517C"/>
    <w:rsid w:val="00FB5383"/>
    <w:rsid w:val="00FB56E8"/>
    <w:rsid w:val="00FB5750"/>
    <w:rsid w:val="00FB6194"/>
    <w:rsid w:val="00FB6847"/>
    <w:rsid w:val="00FB6A2C"/>
    <w:rsid w:val="00FB6AA2"/>
    <w:rsid w:val="00FB706A"/>
    <w:rsid w:val="00FB7280"/>
    <w:rsid w:val="00FB7373"/>
    <w:rsid w:val="00FB7481"/>
    <w:rsid w:val="00FC019D"/>
    <w:rsid w:val="00FC06BB"/>
    <w:rsid w:val="00FC07AC"/>
    <w:rsid w:val="00FC0A32"/>
    <w:rsid w:val="00FC146C"/>
    <w:rsid w:val="00FC14AC"/>
    <w:rsid w:val="00FC1A5B"/>
    <w:rsid w:val="00FC1CA0"/>
    <w:rsid w:val="00FC1CB6"/>
    <w:rsid w:val="00FC2290"/>
    <w:rsid w:val="00FC26C5"/>
    <w:rsid w:val="00FC2B20"/>
    <w:rsid w:val="00FC2C77"/>
    <w:rsid w:val="00FC2F4F"/>
    <w:rsid w:val="00FC2F8A"/>
    <w:rsid w:val="00FC3CF5"/>
    <w:rsid w:val="00FC3D27"/>
    <w:rsid w:val="00FC4055"/>
    <w:rsid w:val="00FC41B9"/>
    <w:rsid w:val="00FC4393"/>
    <w:rsid w:val="00FC494A"/>
    <w:rsid w:val="00FC4BC9"/>
    <w:rsid w:val="00FC4E47"/>
    <w:rsid w:val="00FC5207"/>
    <w:rsid w:val="00FC56D9"/>
    <w:rsid w:val="00FC5869"/>
    <w:rsid w:val="00FC5987"/>
    <w:rsid w:val="00FC5BA0"/>
    <w:rsid w:val="00FC615D"/>
    <w:rsid w:val="00FC6384"/>
    <w:rsid w:val="00FC6FD8"/>
    <w:rsid w:val="00FC7135"/>
    <w:rsid w:val="00FC7C9B"/>
    <w:rsid w:val="00FC7D1A"/>
    <w:rsid w:val="00FC7F5B"/>
    <w:rsid w:val="00FD0435"/>
    <w:rsid w:val="00FD08B4"/>
    <w:rsid w:val="00FD0BFF"/>
    <w:rsid w:val="00FD0F9C"/>
    <w:rsid w:val="00FD0FC0"/>
    <w:rsid w:val="00FD117D"/>
    <w:rsid w:val="00FD189E"/>
    <w:rsid w:val="00FD1914"/>
    <w:rsid w:val="00FD194B"/>
    <w:rsid w:val="00FD1A1F"/>
    <w:rsid w:val="00FD1A68"/>
    <w:rsid w:val="00FD1FF4"/>
    <w:rsid w:val="00FD241F"/>
    <w:rsid w:val="00FD2647"/>
    <w:rsid w:val="00FD3021"/>
    <w:rsid w:val="00FD323B"/>
    <w:rsid w:val="00FD3334"/>
    <w:rsid w:val="00FD3370"/>
    <w:rsid w:val="00FD3BA5"/>
    <w:rsid w:val="00FD41D2"/>
    <w:rsid w:val="00FD4599"/>
    <w:rsid w:val="00FD49FA"/>
    <w:rsid w:val="00FD5020"/>
    <w:rsid w:val="00FD50FD"/>
    <w:rsid w:val="00FD52F1"/>
    <w:rsid w:val="00FD5DC5"/>
    <w:rsid w:val="00FD62DD"/>
    <w:rsid w:val="00FD738F"/>
    <w:rsid w:val="00FD7620"/>
    <w:rsid w:val="00FD78A6"/>
    <w:rsid w:val="00FD7C62"/>
    <w:rsid w:val="00FD7C99"/>
    <w:rsid w:val="00FD7E8C"/>
    <w:rsid w:val="00FE00CB"/>
    <w:rsid w:val="00FE012B"/>
    <w:rsid w:val="00FE036D"/>
    <w:rsid w:val="00FE04EB"/>
    <w:rsid w:val="00FE0536"/>
    <w:rsid w:val="00FE0A37"/>
    <w:rsid w:val="00FE0D9C"/>
    <w:rsid w:val="00FE0E43"/>
    <w:rsid w:val="00FE0FDF"/>
    <w:rsid w:val="00FE1315"/>
    <w:rsid w:val="00FE15A7"/>
    <w:rsid w:val="00FE22F5"/>
    <w:rsid w:val="00FE269C"/>
    <w:rsid w:val="00FE2913"/>
    <w:rsid w:val="00FE2C16"/>
    <w:rsid w:val="00FE2FDE"/>
    <w:rsid w:val="00FE3513"/>
    <w:rsid w:val="00FE35D7"/>
    <w:rsid w:val="00FE3C82"/>
    <w:rsid w:val="00FE3F9F"/>
    <w:rsid w:val="00FE40F6"/>
    <w:rsid w:val="00FE41E9"/>
    <w:rsid w:val="00FE445E"/>
    <w:rsid w:val="00FE4CC1"/>
    <w:rsid w:val="00FE4D8B"/>
    <w:rsid w:val="00FE5017"/>
    <w:rsid w:val="00FE5B6A"/>
    <w:rsid w:val="00FE5C27"/>
    <w:rsid w:val="00FE612F"/>
    <w:rsid w:val="00FE6141"/>
    <w:rsid w:val="00FE6294"/>
    <w:rsid w:val="00FE62F0"/>
    <w:rsid w:val="00FE68A6"/>
    <w:rsid w:val="00FE68B5"/>
    <w:rsid w:val="00FE6992"/>
    <w:rsid w:val="00FE6A16"/>
    <w:rsid w:val="00FE6E04"/>
    <w:rsid w:val="00FE7123"/>
    <w:rsid w:val="00FE72A2"/>
    <w:rsid w:val="00FE7A1B"/>
    <w:rsid w:val="00FE7CAF"/>
    <w:rsid w:val="00FE7D41"/>
    <w:rsid w:val="00FE7FE1"/>
    <w:rsid w:val="00FF0144"/>
    <w:rsid w:val="00FF0183"/>
    <w:rsid w:val="00FF0D34"/>
    <w:rsid w:val="00FF0E55"/>
    <w:rsid w:val="00FF14D3"/>
    <w:rsid w:val="00FF15E3"/>
    <w:rsid w:val="00FF187B"/>
    <w:rsid w:val="00FF23D8"/>
    <w:rsid w:val="00FF2779"/>
    <w:rsid w:val="00FF2946"/>
    <w:rsid w:val="00FF2F51"/>
    <w:rsid w:val="00FF32BF"/>
    <w:rsid w:val="00FF3731"/>
    <w:rsid w:val="00FF382E"/>
    <w:rsid w:val="00FF3DCC"/>
    <w:rsid w:val="00FF3E83"/>
    <w:rsid w:val="00FF3F5E"/>
    <w:rsid w:val="00FF3FE6"/>
    <w:rsid w:val="00FF4072"/>
    <w:rsid w:val="00FF4161"/>
    <w:rsid w:val="00FF42A4"/>
    <w:rsid w:val="00FF477E"/>
    <w:rsid w:val="00FF4AB4"/>
    <w:rsid w:val="00FF4DB8"/>
    <w:rsid w:val="00FF5438"/>
    <w:rsid w:val="00FF57D7"/>
    <w:rsid w:val="00FF5DEF"/>
    <w:rsid w:val="00FF5F8D"/>
    <w:rsid w:val="00FF600B"/>
    <w:rsid w:val="00FF60D9"/>
    <w:rsid w:val="00FF6276"/>
    <w:rsid w:val="00FF62AE"/>
    <w:rsid w:val="00FF62F2"/>
    <w:rsid w:val="00FF6B38"/>
    <w:rsid w:val="00FF6EA3"/>
    <w:rsid w:val="00FF7246"/>
    <w:rsid w:val="00FF789A"/>
    <w:rsid w:val="00FF7B31"/>
    <w:rsid w:val="00FF7BF8"/>
    <w:rsid w:val="00FF7CD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43C037A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" w:eastAsia="Times" w:hAnsi="Times" w:cs="Times New Roman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/>
    <w:lsdException w:name="line number" w:semiHidden="1" w:unhideWhenUsed="1"/>
    <w:lsdException w:name="page number" w:semiHidden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Standard">
    <w:name w:val="Normal"/>
    <w:qFormat/>
    <w:rsid w:val="00F86FF9"/>
    <w:rPr>
      <w:rFonts w:ascii="Times New Roman" w:hAnsi="Times New Roman"/>
      <w:sz w:val="24"/>
      <w:szCs w:val="24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Standa">
    <w:name w:val="Standa"/>
    <w:uiPriority w:val="99"/>
    <w:rsid w:val="00B81D29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">
    <w:name w:val="Absatz-Standardschrift"/>
    <w:uiPriority w:val="99"/>
    <w:semiHidden/>
  </w:style>
  <w:style w:type="table" w:customStyle="1" w:styleId="NormaleTabe">
    <w:name w:val="Normale Tabe"/>
    <w:uiPriority w:val="99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30">
    <w:name w:val="Standa30"/>
    <w:uiPriority w:val="99"/>
    <w:rsid w:val="00595B1D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30">
    <w:name w:val="Absatz-Standardschrift30"/>
    <w:uiPriority w:val="99"/>
    <w:semiHidden/>
    <w:rsid w:val="00B81D29"/>
  </w:style>
  <w:style w:type="table" w:customStyle="1" w:styleId="NormaleTabe30">
    <w:name w:val="Normale Tabe30"/>
    <w:uiPriority w:val="99"/>
    <w:semiHidden/>
    <w:rsid w:val="00B81D29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9">
    <w:name w:val="Standa29"/>
    <w:uiPriority w:val="99"/>
    <w:rsid w:val="00934060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9">
    <w:name w:val="Absatz-Standardschrift29"/>
    <w:uiPriority w:val="99"/>
    <w:semiHidden/>
    <w:rsid w:val="00595B1D"/>
  </w:style>
  <w:style w:type="table" w:customStyle="1" w:styleId="NormaleTabe29">
    <w:name w:val="Normale Tabe29"/>
    <w:uiPriority w:val="99"/>
    <w:semiHidden/>
    <w:rsid w:val="00595B1D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8">
    <w:name w:val="Standa28"/>
    <w:uiPriority w:val="99"/>
    <w:rsid w:val="00DD576C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8">
    <w:name w:val="Absatz-Standardschrift28"/>
    <w:uiPriority w:val="99"/>
    <w:semiHidden/>
    <w:rsid w:val="00934060"/>
  </w:style>
  <w:style w:type="table" w:customStyle="1" w:styleId="NormaleTabe28">
    <w:name w:val="Normale Tabe28"/>
    <w:uiPriority w:val="99"/>
    <w:semiHidden/>
    <w:rsid w:val="00934060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7">
    <w:name w:val="Standa27"/>
    <w:uiPriority w:val="99"/>
    <w:rsid w:val="0094152C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7">
    <w:name w:val="Absatz-Standardschrift27"/>
    <w:uiPriority w:val="99"/>
    <w:semiHidden/>
    <w:rsid w:val="00DD576C"/>
  </w:style>
  <w:style w:type="table" w:customStyle="1" w:styleId="NormaleTabe27">
    <w:name w:val="Normale Tabe27"/>
    <w:uiPriority w:val="99"/>
    <w:semiHidden/>
    <w:rsid w:val="00DD576C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6">
    <w:name w:val="Standa26"/>
    <w:uiPriority w:val="99"/>
    <w:rsid w:val="00D02244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6">
    <w:name w:val="Absatz-Standardschrift26"/>
    <w:uiPriority w:val="99"/>
    <w:semiHidden/>
    <w:rsid w:val="0094152C"/>
  </w:style>
  <w:style w:type="table" w:customStyle="1" w:styleId="NormaleTabe26">
    <w:name w:val="Normale Tabe26"/>
    <w:uiPriority w:val="99"/>
    <w:semiHidden/>
    <w:rsid w:val="0094152C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5">
    <w:name w:val="Standa25"/>
    <w:uiPriority w:val="99"/>
    <w:rsid w:val="00C90DE5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5">
    <w:name w:val="Absatz-Standardschrift25"/>
    <w:uiPriority w:val="99"/>
    <w:semiHidden/>
    <w:rsid w:val="00D02244"/>
  </w:style>
  <w:style w:type="table" w:customStyle="1" w:styleId="NormaleTabe25">
    <w:name w:val="Normale Tabe25"/>
    <w:uiPriority w:val="99"/>
    <w:semiHidden/>
    <w:rsid w:val="00D02244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4">
    <w:name w:val="Standa24"/>
    <w:uiPriority w:val="99"/>
    <w:rsid w:val="000C6D83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4">
    <w:name w:val="Absatz-Standardschrift24"/>
    <w:uiPriority w:val="99"/>
    <w:semiHidden/>
    <w:rsid w:val="00C90DE5"/>
  </w:style>
  <w:style w:type="table" w:customStyle="1" w:styleId="NormaleTabe24">
    <w:name w:val="Normale Tabe24"/>
    <w:uiPriority w:val="99"/>
    <w:semiHidden/>
    <w:rsid w:val="00C90DE5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3">
    <w:name w:val="Standa23"/>
    <w:uiPriority w:val="99"/>
    <w:rsid w:val="00AF4DDF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3">
    <w:name w:val="Absatz-Standardschrift23"/>
    <w:uiPriority w:val="99"/>
    <w:semiHidden/>
    <w:rsid w:val="000C6D83"/>
  </w:style>
  <w:style w:type="table" w:customStyle="1" w:styleId="NormaleTabe23">
    <w:name w:val="Normale Tabe23"/>
    <w:uiPriority w:val="99"/>
    <w:semiHidden/>
    <w:rsid w:val="000C6D83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2">
    <w:name w:val="Standa22"/>
    <w:uiPriority w:val="99"/>
    <w:rsid w:val="007605DE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2">
    <w:name w:val="Absatz-Standardschrift22"/>
    <w:uiPriority w:val="99"/>
    <w:semiHidden/>
    <w:rsid w:val="00AF4DDF"/>
  </w:style>
  <w:style w:type="table" w:customStyle="1" w:styleId="NormaleTabe22">
    <w:name w:val="Normale Tabe22"/>
    <w:uiPriority w:val="99"/>
    <w:semiHidden/>
    <w:rsid w:val="00AF4DDF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1">
    <w:name w:val="Standa21"/>
    <w:uiPriority w:val="99"/>
    <w:rsid w:val="00560D8A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1">
    <w:name w:val="Absatz-Standardschrift21"/>
    <w:uiPriority w:val="99"/>
    <w:semiHidden/>
    <w:rsid w:val="007605DE"/>
  </w:style>
  <w:style w:type="table" w:customStyle="1" w:styleId="NormaleTabe21">
    <w:name w:val="Normale Tabe21"/>
    <w:uiPriority w:val="99"/>
    <w:semiHidden/>
    <w:rsid w:val="007605DE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0">
    <w:name w:val="Standa20"/>
    <w:uiPriority w:val="99"/>
    <w:rsid w:val="00A20BFB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0">
    <w:name w:val="Absatz-Standardschrift20"/>
    <w:uiPriority w:val="99"/>
    <w:semiHidden/>
    <w:rsid w:val="00560D8A"/>
  </w:style>
  <w:style w:type="table" w:customStyle="1" w:styleId="NormaleTabe20">
    <w:name w:val="Normale Tabe20"/>
    <w:uiPriority w:val="99"/>
    <w:semiHidden/>
    <w:rsid w:val="00560D8A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9">
    <w:name w:val="Standa19"/>
    <w:uiPriority w:val="99"/>
    <w:rsid w:val="00A91DFF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9">
    <w:name w:val="Absatz-Standardschrift19"/>
    <w:uiPriority w:val="99"/>
    <w:semiHidden/>
    <w:rsid w:val="00A20BFB"/>
  </w:style>
  <w:style w:type="table" w:customStyle="1" w:styleId="NormaleTabe19">
    <w:name w:val="Normale Tabe19"/>
    <w:uiPriority w:val="99"/>
    <w:semiHidden/>
    <w:rsid w:val="00A20BFB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8">
    <w:name w:val="Standa18"/>
    <w:uiPriority w:val="99"/>
    <w:rsid w:val="00DD22F3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8">
    <w:name w:val="Absatz-Standardschrift18"/>
    <w:uiPriority w:val="99"/>
    <w:semiHidden/>
    <w:rsid w:val="00A91DFF"/>
  </w:style>
  <w:style w:type="table" w:customStyle="1" w:styleId="NormaleTabe18">
    <w:name w:val="Normale Tabe18"/>
    <w:uiPriority w:val="99"/>
    <w:semiHidden/>
    <w:rsid w:val="00A91DFF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7">
    <w:name w:val="Standa17"/>
    <w:uiPriority w:val="99"/>
    <w:rsid w:val="00DC27E5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7">
    <w:name w:val="Absatz-Standardschrift17"/>
    <w:uiPriority w:val="99"/>
    <w:semiHidden/>
    <w:rsid w:val="00DD22F3"/>
  </w:style>
  <w:style w:type="table" w:customStyle="1" w:styleId="NormaleTabe17">
    <w:name w:val="Normale Tabe17"/>
    <w:uiPriority w:val="99"/>
    <w:semiHidden/>
    <w:rsid w:val="00DD22F3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6">
    <w:name w:val="Standa16"/>
    <w:uiPriority w:val="99"/>
    <w:rsid w:val="00DB7EA3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6">
    <w:name w:val="Absatz-Standardschrift16"/>
    <w:uiPriority w:val="99"/>
    <w:semiHidden/>
    <w:rsid w:val="00DC27E5"/>
  </w:style>
  <w:style w:type="table" w:customStyle="1" w:styleId="NormaleTabe16">
    <w:name w:val="Normale Tabe16"/>
    <w:uiPriority w:val="99"/>
    <w:semiHidden/>
    <w:rsid w:val="00DC27E5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5">
    <w:name w:val="Standa15"/>
    <w:uiPriority w:val="99"/>
    <w:rsid w:val="0079542D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5">
    <w:name w:val="Absatz-Standardschrift15"/>
    <w:uiPriority w:val="99"/>
    <w:semiHidden/>
    <w:rsid w:val="00DB7EA3"/>
  </w:style>
  <w:style w:type="table" w:customStyle="1" w:styleId="NormaleTabe15">
    <w:name w:val="Normale Tabe15"/>
    <w:uiPriority w:val="99"/>
    <w:semiHidden/>
    <w:rsid w:val="00DB7EA3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4">
    <w:name w:val="Standa14"/>
    <w:uiPriority w:val="99"/>
    <w:rsid w:val="008E5B85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4">
    <w:name w:val="Absatz-Standardschrift14"/>
    <w:uiPriority w:val="99"/>
    <w:semiHidden/>
    <w:rsid w:val="0079542D"/>
  </w:style>
  <w:style w:type="table" w:customStyle="1" w:styleId="NormaleTabe14">
    <w:name w:val="Normale Tabe14"/>
    <w:uiPriority w:val="99"/>
    <w:semiHidden/>
    <w:rsid w:val="0079542D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3">
    <w:name w:val="Standa13"/>
    <w:uiPriority w:val="99"/>
    <w:rsid w:val="00626832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3">
    <w:name w:val="Absatz-Standardschrift13"/>
    <w:uiPriority w:val="99"/>
    <w:semiHidden/>
    <w:rsid w:val="008E5B85"/>
  </w:style>
  <w:style w:type="table" w:customStyle="1" w:styleId="NormaleTabe13">
    <w:name w:val="Normale Tabe13"/>
    <w:uiPriority w:val="99"/>
    <w:semiHidden/>
    <w:rsid w:val="008E5B85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2">
    <w:name w:val="Standa12"/>
    <w:uiPriority w:val="99"/>
    <w:rsid w:val="00924DDE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2">
    <w:name w:val="Absatz-Standardschrift12"/>
    <w:uiPriority w:val="99"/>
    <w:semiHidden/>
    <w:rsid w:val="00626832"/>
  </w:style>
  <w:style w:type="table" w:customStyle="1" w:styleId="NormaleTabe12">
    <w:name w:val="Normale Tabe12"/>
    <w:uiPriority w:val="99"/>
    <w:semiHidden/>
    <w:rsid w:val="00626832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1">
    <w:name w:val="Standa11"/>
    <w:uiPriority w:val="99"/>
    <w:rsid w:val="002D2CDC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1">
    <w:name w:val="Absatz-Standardschrift11"/>
    <w:uiPriority w:val="99"/>
    <w:semiHidden/>
    <w:rsid w:val="00924DDE"/>
  </w:style>
  <w:style w:type="table" w:customStyle="1" w:styleId="NormaleTabe11">
    <w:name w:val="Normale Tabe11"/>
    <w:uiPriority w:val="99"/>
    <w:semiHidden/>
    <w:rsid w:val="00924DDE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0">
    <w:name w:val="Standa10"/>
    <w:uiPriority w:val="99"/>
    <w:rsid w:val="00323CD1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0">
    <w:name w:val="Absatz-Standardschrift10"/>
    <w:uiPriority w:val="99"/>
    <w:semiHidden/>
    <w:rsid w:val="002D2CDC"/>
  </w:style>
  <w:style w:type="table" w:customStyle="1" w:styleId="NormaleTabe10">
    <w:name w:val="Normale Tabe10"/>
    <w:uiPriority w:val="99"/>
    <w:semiHidden/>
    <w:rsid w:val="002D2CDC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9">
    <w:name w:val="Standa9"/>
    <w:uiPriority w:val="99"/>
    <w:rsid w:val="003B09AA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9">
    <w:name w:val="Absatz-Standardschrift9"/>
    <w:uiPriority w:val="99"/>
    <w:semiHidden/>
    <w:rsid w:val="00323CD1"/>
  </w:style>
  <w:style w:type="table" w:customStyle="1" w:styleId="NormaleTabe9">
    <w:name w:val="Normale Tabe9"/>
    <w:uiPriority w:val="99"/>
    <w:semiHidden/>
    <w:rsid w:val="00323CD1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8">
    <w:name w:val="Standa8"/>
    <w:uiPriority w:val="99"/>
    <w:rsid w:val="00231F6A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8">
    <w:name w:val="Absatz-Standardschrift8"/>
    <w:uiPriority w:val="99"/>
    <w:semiHidden/>
    <w:rsid w:val="003B09AA"/>
  </w:style>
  <w:style w:type="table" w:customStyle="1" w:styleId="NormaleTabe8">
    <w:name w:val="Normale Tabe8"/>
    <w:uiPriority w:val="99"/>
    <w:semiHidden/>
    <w:rsid w:val="003B09AA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7">
    <w:name w:val="Standa7"/>
    <w:uiPriority w:val="99"/>
    <w:rsid w:val="00903541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7">
    <w:name w:val="Absatz-Standardschrift7"/>
    <w:uiPriority w:val="99"/>
    <w:semiHidden/>
    <w:rsid w:val="00231F6A"/>
  </w:style>
  <w:style w:type="table" w:customStyle="1" w:styleId="NormaleTabe7">
    <w:name w:val="Normale Tabe7"/>
    <w:uiPriority w:val="99"/>
    <w:semiHidden/>
    <w:rsid w:val="00231F6A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6">
    <w:name w:val="Standa6"/>
    <w:uiPriority w:val="99"/>
    <w:rsid w:val="007A67E4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6">
    <w:name w:val="Absatz-Standardschrift6"/>
    <w:uiPriority w:val="99"/>
    <w:semiHidden/>
    <w:rsid w:val="00903541"/>
  </w:style>
  <w:style w:type="table" w:customStyle="1" w:styleId="NormaleTabe6">
    <w:name w:val="Normale Tabe6"/>
    <w:uiPriority w:val="99"/>
    <w:semiHidden/>
    <w:rsid w:val="00903541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5">
    <w:name w:val="Standa5"/>
    <w:uiPriority w:val="99"/>
    <w:rsid w:val="008822B7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5">
    <w:name w:val="Absatz-Standardschrift5"/>
    <w:uiPriority w:val="99"/>
    <w:semiHidden/>
    <w:rsid w:val="007A67E4"/>
  </w:style>
  <w:style w:type="table" w:customStyle="1" w:styleId="NormaleTabe5">
    <w:name w:val="Normale Tabe5"/>
    <w:uiPriority w:val="99"/>
    <w:semiHidden/>
    <w:rsid w:val="007A67E4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4">
    <w:name w:val="Standa4"/>
    <w:uiPriority w:val="99"/>
    <w:rsid w:val="00051D9E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4">
    <w:name w:val="Absatz-Standardschrift4"/>
    <w:uiPriority w:val="99"/>
    <w:semiHidden/>
    <w:rsid w:val="008822B7"/>
  </w:style>
  <w:style w:type="table" w:customStyle="1" w:styleId="NormaleTabe4">
    <w:name w:val="Normale Tabe4"/>
    <w:uiPriority w:val="99"/>
    <w:semiHidden/>
    <w:rsid w:val="008822B7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3">
    <w:name w:val="Standa3"/>
    <w:uiPriority w:val="99"/>
    <w:rsid w:val="008B1C1F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3">
    <w:name w:val="Absatz-Standardschrift3"/>
    <w:uiPriority w:val="99"/>
    <w:semiHidden/>
    <w:rsid w:val="00051D9E"/>
  </w:style>
  <w:style w:type="table" w:customStyle="1" w:styleId="NormaleTabe3">
    <w:name w:val="Normale Tabe3"/>
    <w:uiPriority w:val="99"/>
    <w:semiHidden/>
    <w:rsid w:val="00051D9E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">
    <w:name w:val="Standa2"/>
    <w:uiPriority w:val="99"/>
    <w:rsid w:val="009839F1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">
    <w:name w:val="Absatz-Standardschrift2"/>
    <w:uiPriority w:val="99"/>
    <w:semiHidden/>
    <w:rsid w:val="008B1C1F"/>
  </w:style>
  <w:style w:type="table" w:customStyle="1" w:styleId="NormaleTabe2">
    <w:name w:val="Normale Tabe2"/>
    <w:uiPriority w:val="99"/>
    <w:semiHidden/>
    <w:rsid w:val="008B1C1F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">
    <w:name w:val="Standa1"/>
    <w:uiPriority w:val="99"/>
    <w:rsid w:val="002C18A5"/>
    <w:rPr>
      <w:sz w:val="24"/>
      <w:lang w:eastAsia="de-DE"/>
    </w:rPr>
  </w:style>
  <w:style w:type="character" w:customStyle="1" w:styleId="Absatz-Standardschrift1">
    <w:name w:val="Absatz-Standardschrift1"/>
    <w:uiPriority w:val="99"/>
    <w:semiHidden/>
    <w:rsid w:val="009839F1"/>
  </w:style>
  <w:style w:type="table" w:customStyle="1" w:styleId="NormaleTabe1">
    <w:name w:val="Normale Tabe1"/>
    <w:uiPriority w:val="99"/>
    <w:semiHidden/>
    <w:rsid w:val="009839F1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Kopfze">
    <w:name w:val="Kopfze"/>
    <w:basedOn w:val="Standa1"/>
    <w:uiPriority w:val="99"/>
    <w:rsid w:val="002C18A5"/>
    <w:pPr>
      <w:tabs>
        <w:tab w:val="center" w:pos="4536"/>
        <w:tab w:val="right" w:pos="9072"/>
      </w:tabs>
    </w:pPr>
  </w:style>
  <w:style w:type="paragraph" w:customStyle="1" w:styleId="Fuzei">
    <w:name w:val="Fu_zei"/>
    <w:basedOn w:val="Standa1"/>
    <w:uiPriority w:val="99"/>
    <w:rsid w:val="002C18A5"/>
    <w:pPr>
      <w:tabs>
        <w:tab w:val="center" w:pos="4536"/>
        <w:tab w:val="right" w:pos="9072"/>
      </w:tabs>
    </w:pPr>
  </w:style>
  <w:style w:type="character" w:styleId="Seitenzahl">
    <w:name w:val="page number"/>
    <w:basedOn w:val="Absatz-Standardschrift1"/>
    <w:uiPriority w:val="99"/>
    <w:rsid w:val="002C18A5"/>
    <w:rPr>
      <w:rFonts w:cs="Times New Roman"/>
    </w:rPr>
  </w:style>
  <w:style w:type="paragraph" w:customStyle="1" w:styleId="Textkrpe">
    <w:name w:val="Textk_rpe"/>
    <w:basedOn w:val="Standa1"/>
    <w:uiPriority w:val="99"/>
    <w:rsid w:val="009839F1"/>
    <w:pPr>
      <w:spacing w:line="480" w:lineRule="auto"/>
      <w:jc w:val="both"/>
    </w:pPr>
    <w:rPr>
      <w:rFonts w:ascii="Times New Roman" w:hAnsi="Times New Roman"/>
      <w:lang w:val="en-GB"/>
    </w:rPr>
  </w:style>
  <w:style w:type="table" w:customStyle="1" w:styleId="Tabellengi">
    <w:name w:val="Tabellengi"/>
    <w:basedOn w:val="NormaleTabe1"/>
    <w:uiPriority w:val="99"/>
    <w:rsid w:val="009839F1"/>
    <w:rPr>
      <w:rFonts w:ascii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1"/>
    <w:uiPriority w:val="99"/>
    <w:rsid w:val="009839F1"/>
    <w:rPr>
      <w:rFonts w:cs="Times New Roman"/>
      <w:color w:val="0000FF"/>
      <w:u w:val="single"/>
    </w:rPr>
  </w:style>
  <w:style w:type="character" w:customStyle="1" w:styleId="GesichteterHyperl">
    <w:name w:val="GesichteterHyperl"/>
    <w:basedOn w:val="Absatz-Standardschrift1"/>
    <w:uiPriority w:val="99"/>
    <w:rsid w:val="009839F1"/>
    <w:rPr>
      <w:rFonts w:cs="Times New Roman"/>
      <w:color w:val="800080"/>
      <w:u w:val="single"/>
    </w:rPr>
  </w:style>
  <w:style w:type="character" w:styleId="Kommentarzeichen">
    <w:name w:val="annotation reference"/>
    <w:basedOn w:val="Absatz-Standardschrift8"/>
    <w:uiPriority w:val="99"/>
    <w:semiHidden/>
    <w:rsid w:val="001A397E"/>
    <w:rPr>
      <w:rFonts w:cs="Times New Roman"/>
      <w:sz w:val="18"/>
    </w:rPr>
  </w:style>
  <w:style w:type="paragraph" w:styleId="Kommentartext">
    <w:name w:val="annotation text"/>
    <w:basedOn w:val="Standa8"/>
    <w:link w:val="KommentartextZchn"/>
    <w:uiPriority w:val="99"/>
    <w:semiHidden/>
    <w:rsid w:val="001A397E"/>
  </w:style>
  <w:style w:type="character" w:customStyle="1" w:styleId="KommentartextZchn">
    <w:name w:val="Kommentartext Zchn"/>
    <w:basedOn w:val="Absatz-Standardschrift8"/>
    <w:link w:val="Kommentartext"/>
    <w:uiPriority w:val="99"/>
    <w:semiHidden/>
    <w:rsid w:val="003B09AA"/>
    <w:rPr>
      <w:rFonts w:ascii="Times New Roman" w:hAnsi="Times New Roman" w:cs="Times New Roman"/>
      <w:sz w:val="24"/>
      <w:lang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rsid w:val="001A397E"/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B09AA"/>
    <w:rPr>
      <w:rFonts w:ascii="Times New Roman" w:hAnsi="Times New Roman" w:cs="Times New Roman"/>
      <w:b/>
      <w:bCs/>
      <w:sz w:val="24"/>
      <w:lang w:eastAsia="de-DE"/>
    </w:rPr>
  </w:style>
  <w:style w:type="paragraph" w:customStyle="1" w:styleId="Sprechblasen">
    <w:name w:val="Sprechblasen"/>
    <w:basedOn w:val="Standa8"/>
    <w:uiPriority w:val="99"/>
    <w:semiHidden/>
    <w:rsid w:val="001A397E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Absatz-Standardschrift8"/>
    <w:uiPriority w:val="99"/>
    <w:semiHidden/>
    <w:rsid w:val="003B09AA"/>
    <w:rPr>
      <w:rFonts w:ascii="Lucida Grande" w:hAnsi="Lucida Grande" w:cs="Times New Roman"/>
      <w:sz w:val="18"/>
      <w:lang w:eastAsia="de-DE"/>
    </w:rPr>
  </w:style>
  <w:style w:type="paragraph" w:customStyle="1" w:styleId="Sprechblasen1">
    <w:name w:val="Sprechblasen1"/>
    <w:basedOn w:val="Standa9"/>
    <w:uiPriority w:val="99"/>
    <w:semiHidden/>
    <w:rsid w:val="005A1365"/>
    <w:rPr>
      <w:rFonts w:ascii="Lucida Grande" w:hAnsi="Lucida Grande"/>
      <w:sz w:val="18"/>
      <w:szCs w:val="18"/>
    </w:rPr>
  </w:style>
  <w:style w:type="character" w:customStyle="1" w:styleId="BalloonTextChar1">
    <w:name w:val="Balloon Text Char1"/>
    <w:basedOn w:val="Absatz-Standardschrift9"/>
    <w:uiPriority w:val="99"/>
    <w:semiHidden/>
    <w:rsid w:val="00323CD1"/>
    <w:rPr>
      <w:rFonts w:ascii="Lucida Grande" w:hAnsi="Lucida Grande" w:cs="Times New Roman"/>
      <w:sz w:val="18"/>
      <w:lang w:eastAsia="de-DE"/>
    </w:rPr>
  </w:style>
  <w:style w:type="paragraph" w:customStyle="1" w:styleId="Sprechblasen2">
    <w:name w:val="Sprechblasen2"/>
    <w:basedOn w:val="Standa10"/>
    <w:uiPriority w:val="99"/>
    <w:semiHidden/>
    <w:rsid w:val="000D2C76"/>
    <w:rPr>
      <w:rFonts w:ascii="Lucida Grande" w:hAnsi="Lucida Grande"/>
      <w:sz w:val="18"/>
      <w:szCs w:val="18"/>
    </w:rPr>
  </w:style>
  <w:style w:type="character" w:customStyle="1" w:styleId="BalloonTextChar2">
    <w:name w:val="Balloon Text Char2"/>
    <w:basedOn w:val="Absatz-Standardschrift10"/>
    <w:uiPriority w:val="99"/>
    <w:semiHidden/>
    <w:rsid w:val="002D2CDC"/>
    <w:rPr>
      <w:rFonts w:ascii="Lucida Grande" w:hAnsi="Lucida Grande" w:cs="Times New Roman"/>
      <w:sz w:val="18"/>
      <w:lang w:eastAsia="de-DE"/>
    </w:rPr>
  </w:style>
  <w:style w:type="paragraph" w:customStyle="1" w:styleId="Sprechblasen3">
    <w:name w:val="Sprechblasen3"/>
    <w:basedOn w:val="Standa11"/>
    <w:uiPriority w:val="99"/>
    <w:semiHidden/>
    <w:rsid w:val="00C11FDD"/>
    <w:rPr>
      <w:rFonts w:ascii="Lucida Grande" w:hAnsi="Lucida Grande"/>
      <w:sz w:val="18"/>
      <w:szCs w:val="18"/>
    </w:rPr>
  </w:style>
  <w:style w:type="character" w:customStyle="1" w:styleId="BalloonTextChar3">
    <w:name w:val="Balloon Text Char3"/>
    <w:basedOn w:val="Absatz-Standardschrift11"/>
    <w:uiPriority w:val="99"/>
    <w:semiHidden/>
    <w:rsid w:val="00924DDE"/>
    <w:rPr>
      <w:rFonts w:ascii="Lucida Grande" w:hAnsi="Lucida Grande" w:cs="Times New Roman"/>
      <w:sz w:val="18"/>
      <w:lang w:eastAsia="de-DE"/>
    </w:rPr>
  </w:style>
  <w:style w:type="paragraph" w:customStyle="1" w:styleId="Sprechblasen4">
    <w:name w:val="Sprechblasen4"/>
    <w:basedOn w:val="Standa12"/>
    <w:uiPriority w:val="99"/>
    <w:semiHidden/>
    <w:rsid w:val="007E6F4B"/>
    <w:rPr>
      <w:rFonts w:ascii="Lucida Grande" w:hAnsi="Lucida Grande"/>
      <w:sz w:val="18"/>
      <w:szCs w:val="18"/>
    </w:rPr>
  </w:style>
  <w:style w:type="character" w:customStyle="1" w:styleId="BalloonTextChar4">
    <w:name w:val="Balloon Text Char4"/>
    <w:basedOn w:val="Absatz-Standardschrift12"/>
    <w:uiPriority w:val="99"/>
    <w:semiHidden/>
    <w:rsid w:val="00626832"/>
    <w:rPr>
      <w:rFonts w:ascii="Lucida Grande" w:hAnsi="Lucida Grande" w:cs="Times New Roman"/>
      <w:sz w:val="18"/>
      <w:lang w:eastAsia="de-DE"/>
    </w:rPr>
  </w:style>
  <w:style w:type="paragraph" w:customStyle="1" w:styleId="Sprechblasen5">
    <w:name w:val="Sprechblasen5"/>
    <w:basedOn w:val="Standa13"/>
    <w:uiPriority w:val="99"/>
    <w:semiHidden/>
    <w:rsid w:val="00496EF6"/>
    <w:rPr>
      <w:rFonts w:ascii="Lucida Grande" w:hAnsi="Lucida Grande"/>
      <w:sz w:val="18"/>
      <w:szCs w:val="18"/>
    </w:rPr>
  </w:style>
  <w:style w:type="character" w:customStyle="1" w:styleId="BalloonTextChar5">
    <w:name w:val="Balloon Text Char5"/>
    <w:basedOn w:val="Absatz-Standardschrift13"/>
    <w:uiPriority w:val="99"/>
    <w:semiHidden/>
    <w:rsid w:val="008E5B85"/>
    <w:rPr>
      <w:rFonts w:ascii="Lucida Grande" w:hAnsi="Lucida Grande" w:cs="Times New Roman"/>
      <w:sz w:val="18"/>
      <w:lang w:eastAsia="de-DE"/>
    </w:rPr>
  </w:style>
  <w:style w:type="paragraph" w:customStyle="1" w:styleId="Sprechblasen6">
    <w:name w:val="Sprechblasen6"/>
    <w:basedOn w:val="Standa14"/>
    <w:uiPriority w:val="99"/>
    <w:semiHidden/>
    <w:rsid w:val="005A09B7"/>
    <w:rPr>
      <w:rFonts w:ascii="Lucida Grande" w:hAnsi="Lucida Grande"/>
      <w:sz w:val="18"/>
      <w:szCs w:val="18"/>
    </w:rPr>
  </w:style>
  <w:style w:type="character" w:customStyle="1" w:styleId="BalloonTextChar6">
    <w:name w:val="Balloon Text Char6"/>
    <w:basedOn w:val="Absatz-Standardschrift14"/>
    <w:uiPriority w:val="99"/>
    <w:semiHidden/>
    <w:rsid w:val="0079542D"/>
    <w:rPr>
      <w:rFonts w:ascii="Lucida Grande" w:hAnsi="Lucida Grande" w:cs="Times New Roman"/>
      <w:sz w:val="18"/>
      <w:lang w:eastAsia="de-DE"/>
    </w:rPr>
  </w:style>
  <w:style w:type="character" w:customStyle="1" w:styleId="st">
    <w:name w:val="st"/>
    <w:basedOn w:val="Absatz-Standardschrift14"/>
    <w:uiPriority w:val="99"/>
    <w:rsid w:val="00946A6E"/>
    <w:rPr>
      <w:rFonts w:cs="Times New Roman"/>
    </w:rPr>
  </w:style>
  <w:style w:type="paragraph" w:customStyle="1" w:styleId="Sprechblasen7">
    <w:name w:val="Sprechblasen7"/>
    <w:basedOn w:val="Standa15"/>
    <w:uiPriority w:val="99"/>
    <w:semiHidden/>
    <w:rsid w:val="000830AB"/>
    <w:rPr>
      <w:rFonts w:ascii="Lucida Grande" w:hAnsi="Lucida Grande"/>
      <w:sz w:val="18"/>
      <w:szCs w:val="18"/>
    </w:rPr>
  </w:style>
  <w:style w:type="character" w:customStyle="1" w:styleId="BalloonTextChar7">
    <w:name w:val="Balloon Text Char7"/>
    <w:basedOn w:val="Absatz-Standardschrift15"/>
    <w:uiPriority w:val="99"/>
    <w:semiHidden/>
    <w:rsid w:val="00DB7EA3"/>
    <w:rPr>
      <w:rFonts w:ascii="Lucida Grande" w:hAnsi="Lucida Grande" w:cs="Times New Roman"/>
      <w:sz w:val="18"/>
      <w:lang w:eastAsia="de-DE"/>
    </w:rPr>
  </w:style>
  <w:style w:type="paragraph" w:customStyle="1" w:styleId="Sprechblasen8">
    <w:name w:val="Sprechblasen8"/>
    <w:basedOn w:val="Standa16"/>
    <w:uiPriority w:val="99"/>
    <w:semiHidden/>
    <w:rsid w:val="00DA62ED"/>
    <w:rPr>
      <w:rFonts w:ascii="Lucida Grande" w:hAnsi="Lucida Grande"/>
      <w:sz w:val="18"/>
      <w:szCs w:val="18"/>
    </w:rPr>
  </w:style>
  <w:style w:type="character" w:customStyle="1" w:styleId="BalloonTextChar8">
    <w:name w:val="Balloon Text Char8"/>
    <w:basedOn w:val="Absatz-Standardschrift16"/>
    <w:uiPriority w:val="99"/>
    <w:semiHidden/>
    <w:rsid w:val="00DC27E5"/>
    <w:rPr>
      <w:rFonts w:ascii="Lucida Grande" w:hAnsi="Lucida Grande" w:cs="Times New Roman"/>
      <w:sz w:val="18"/>
      <w:lang w:eastAsia="de-DE"/>
    </w:rPr>
  </w:style>
  <w:style w:type="paragraph" w:customStyle="1" w:styleId="Sprechblasen9">
    <w:name w:val="Sprechblasen9"/>
    <w:basedOn w:val="Standa17"/>
    <w:uiPriority w:val="99"/>
    <w:semiHidden/>
    <w:rsid w:val="00F63885"/>
    <w:rPr>
      <w:rFonts w:ascii="Lucida Grande" w:hAnsi="Lucida Grande"/>
      <w:sz w:val="18"/>
      <w:szCs w:val="18"/>
    </w:rPr>
  </w:style>
  <w:style w:type="character" w:customStyle="1" w:styleId="BalloonTextChar9">
    <w:name w:val="Balloon Text Char9"/>
    <w:basedOn w:val="Absatz-Standardschrift17"/>
    <w:uiPriority w:val="99"/>
    <w:semiHidden/>
    <w:rsid w:val="00DD22F3"/>
    <w:rPr>
      <w:rFonts w:ascii="Lucida Grande" w:hAnsi="Lucida Grande" w:cs="Times New Roman"/>
      <w:sz w:val="18"/>
      <w:lang w:eastAsia="de-DE"/>
    </w:rPr>
  </w:style>
  <w:style w:type="paragraph" w:customStyle="1" w:styleId="Sprechblasen10">
    <w:name w:val="Sprechblasen10"/>
    <w:basedOn w:val="Standa18"/>
    <w:uiPriority w:val="99"/>
    <w:semiHidden/>
    <w:rsid w:val="00F2318A"/>
    <w:rPr>
      <w:rFonts w:ascii="Lucida Grande" w:hAnsi="Lucida Grande"/>
      <w:sz w:val="18"/>
      <w:szCs w:val="18"/>
    </w:rPr>
  </w:style>
  <w:style w:type="character" w:customStyle="1" w:styleId="BalloonTextChar10">
    <w:name w:val="Balloon Text Char10"/>
    <w:basedOn w:val="Absatz-Standardschrift18"/>
    <w:uiPriority w:val="99"/>
    <w:semiHidden/>
    <w:rsid w:val="00A91DFF"/>
    <w:rPr>
      <w:rFonts w:ascii="Lucida Grande" w:hAnsi="Lucida Grande" w:cs="Times New Roman"/>
      <w:sz w:val="18"/>
      <w:lang w:eastAsia="de-DE"/>
    </w:rPr>
  </w:style>
  <w:style w:type="paragraph" w:customStyle="1" w:styleId="Sprechblasen11">
    <w:name w:val="Sprechblasen11"/>
    <w:basedOn w:val="Standa19"/>
    <w:uiPriority w:val="99"/>
    <w:semiHidden/>
    <w:rsid w:val="000F548D"/>
    <w:rPr>
      <w:rFonts w:ascii="Lucida Grande" w:hAnsi="Lucida Grande"/>
      <w:sz w:val="18"/>
      <w:szCs w:val="18"/>
    </w:rPr>
  </w:style>
  <w:style w:type="character" w:customStyle="1" w:styleId="BalloonTextChar11">
    <w:name w:val="Balloon Text Char11"/>
    <w:basedOn w:val="Absatz-Standardschrift19"/>
    <w:uiPriority w:val="99"/>
    <w:semiHidden/>
    <w:rsid w:val="00A20BFB"/>
    <w:rPr>
      <w:rFonts w:ascii="Lucida Grande" w:hAnsi="Lucida Grande" w:cs="Times New Roman"/>
      <w:sz w:val="18"/>
      <w:lang w:eastAsia="de-DE"/>
    </w:rPr>
  </w:style>
  <w:style w:type="paragraph" w:customStyle="1" w:styleId="Sprechblasen12">
    <w:name w:val="Sprechblasen12"/>
    <w:basedOn w:val="Standa20"/>
    <w:uiPriority w:val="99"/>
    <w:semiHidden/>
    <w:rsid w:val="00930112"/>
    <w:rPr>
      <w:rFonts w:ascii="Lucida Grande" w:hAnsi="Lucida Grande"/>
      <w:sz w:val="18"/>
      <w:szCs w:val="18"/>
    </w:rPr>
  </w:style>
  <w:style w:type="character" w:customStyle="1" w:styleId="BalloonTextChar12">
    <w:name w:val="Balloon Text Char12"/>
    <w:basedOn w:val="Absatz-Standardschrift20"/>
    <w:uiPriority w:val="99"/>
    <w:semiHidden/>
    <w:rsid w:val="00560D8A"/>
    <w:rPr>
      <w:rFonts w:ascii="Lucida Grande" w:hAnsi="Lucida Grande" w:cs="Times New Roman"/>
      <w:sz w:val="18"/>
      <w:lang w:eastAsia="de-DE"/>
    </w:rPr>
  </w:style>
  <w:style w:type="paragraph" w:customStyle="1" w:styleId="Sprechblasen13">
    <w:name w:val="Sprechblasen13"/>
    <w:basedOn w:val="Standa21"/>
    <w:uiPriority w:val="99"/>
    <w:semiHidden/>
    <w:rsid w:val="008327C1"/>
    <w:rPr>
      <w:rFonts w:ascii="Lucida Grande" w:hAnsi="Lucida Grande"/>
      <w:sz w:val="18"/>
      <w:szCs w:val="18"/>
    </w:rPr>
  </w:style>
  <w:style w:type="character" w:customStyle="1" w:styleId="BalloonTextChar13">
    <w:name w:val="Balloon Text Char13"/>
    <w:basedOn w:val="Absatz-Standardschrift21"/>
    <w:uiPriority w:val="99"/>
    <w:semiHidden/>
    <w:rsid w:val="007605DE"/>
    <w:rPr>
      <w:rFonts w:ascii="Lucida Grande" w:hAnsi="Lucida Grande" w:cs="Times New Roman"/>
      <w:sz w:val="18"/>
      <w:lang w:eastAsia="de-DE"/>
    </w:rPr>
  </w:style>
  <w:style w:type="paragraph" w:customStyle="1" w:styleId="Sprechblasen14">
    <w:name w:val="Sprechblasen14"/>
    <w:basedOn w:val="Standa22"/>
    <w:uiPriority w:val="99"/>
    <w:semiHidden/>
    <w:rsid w:val="00DF2F69"/>
    <w:rPr>
      <w:rFonts w:ascii="Lucida Grande" w:hAnsi="Lucida Grande"/>
      <w:sz w:val="18"/>
      <w:szCs w:val="18"/>
    </w:rPr>
  </w:style>
  <w:style w:type="character" w:customStyle="1" w:styleId="BalloonTextChar14">
    <w:name w:val="Balloon Text Char14"/>
    <w:basedOn w:val="Absatz-Standardschrift22"/>
    <w:uiPriority w:val="99"/>
    <w:semiHidden/>
    <w:rsid w:val="00AF4DDF"/>
    <w:rPr>
      <w:rFonts w:ascii="Lucida Grande" w:hAnsi="Lucida Grande" w:cs="Times New Roman"/>
      <w:sz w:val="18"/>
      <w:lang w:eastAsia="de-DE"/>
    </w:rPr>
  </w:style>
  <w:style w:type="character" w:customStyle="1" w:styleId="GesichteterHyperl1">
    <w:name w:val="GesichteterHyperl1"/>
    <w:basedOn w:val="Absatz-Standardschrift22"/>
    <w:uiPriority w:val="99"/>
    <w:rsid w:val="00DF2F69"/>
    <w:rPr>
      <w:rFonts w:cs="Times New Roman"/>
      <w:color w:val="800080"/>
      <w:u w:val="single"/>
    </w:rPr>
  </w:style>
  <w:style w:type="character" w:customStyle="1" w:styleId="b">
    <w:name w:val="b"/>
    <w:basedOn w:val="Absatz-Standardschrift22"/>
    <w:uiPriority w:val="99"/>
    <w:rsid w:val="00DF2F69"/>
    <w:rPr>
      <w:rFonts w:cs="Times New Roman"/>
    </w:rPr>
  </w:style>
  <w:style w:type="character" w:customStyle="1" w:styleId="bi">
    <w:name w:val="b i"/>
    <w:basedOn w:val="Absatz-Standardschrift22"/>
    <w:uiPriority w:val="99"/>
    <w:rsid w:val="00DF2F69"/>
    <w:rPr>
      <w:rFonts w:cs="Times New Roman"/>
    </w:rPr>
  </w:style>
  <w:style w:type="character" w:customStyle="1" w:styleId="i">
    <w:name w:val="i"/>
    <w:basedOn w:val="Absatz-Standardschrift22"/>
    <w:uiPriority w:val="99"/>
    <w:rsid w:val="00DF2F69"/>
    <w:rPr>
      <w:rFonts w:cs="Times New Roman"/>
    </w:rPr>
  </w:style>
  <w:style w:type="character" w:customStyle="1" w:styleId="sup">
    <w:name w:val="sup"/>
    <w:basedOn w:val="Absatz-Standardschrift22"/>
    <w:uiPriority w:val="99"/>
    <w:rsid w:val="00DF2F69"/>
    <w:rPr>
      <w:rFonts w:cs="Times New Roman"/>
    </w:rPr>
  </w:style>
  <w:style w:type="character" w:customStyle="1" w:styleId="Herausst">
    <w:name w:val="Herausst"/>
    <w:basedOn w:val="Absatz-Standardschrift22"/>
    <w:uiPriority w:val="99"/>
    <w:rsid w:val="00DF2F69"/>
    <w:rPr>
      <w:rFonts w:cs="Times New Roman"/>
      <w:i/>
    </w:rPr>
  </w:style>
  <w:style w:type="paragraph" w:customStyle="1" w:styleId="Sprechblasen15">
    <w:name w:val="Sprechblasen15"/>
    <w:basedOn w:val="Standa23"/>
    <w:uiPriority w:val="99"/>
    <w:semiHidden/>
    <w:rsid w:val="00A43FEB"/>
    <w:rPr>
      <w:rFonts w:ascii="Lucida Grande" w:hAnsi="Lucida Grande"/>
      <w:sz w:val="18"/>
      <w:szCs w:val="18"/>
    </w:rPr>
  </w:style>
  <w:style w:type="character" w:customStyle="1" w:styleId="BalloonTextChar15">
    <w:name w:val="Balloon Text Char15"/>
    <w:basedOn w:val="Absatz-Standardschrift23"/>
    <w:uiPriority w:val="99"/>
    <w:semiHidden/>
    <w:rsid w:val="000C6D83"/>
    <w:rPr>
      <w:rFonts w:ascii="Lucida Grande" w:hAnsi="Lucida Grande" w:cs="Times New Roman"/>
      <w:sz w:val="18"/>
      <w:lang w:eastAsia="de-DE"/>
    </w:rPr>
  </w:style>
  <w:style w:type="paragraph" w:customStyle="1" w:styleId="Sprechblasen16">
    <w:name w:val="Sprechblasen16"/>
    <w:basedOn w:val="Standa24"/>
    <w:uiPriority w:val="99"/>
    <w:semiHidden/>
    <w:rsid w:val="002B7D51"/>
    <w:rPr>
      <w:rFonts w:ascii="Lucida Grande" w:hAnsi="Lucida Grande"/>
      <w:sz w:val="18"/>
      <w:szCs w:val="18"/>
    </w:rPr>
  </w:style>
  <w:style w:type="character" w:customStyle="1" w:styleId="BalloonTextChar16">
    <w:name w:val="Balloon Text Char16"/>
    <w:basedOn w:val="Absatz-Standardschrift24"/>
    <w:uiPriority w:val="99"/>
    <w:semiHidden/>
    <w:rsid w:val="00C90DE5"/>
    <w:rPr>
      <w:rFonts w:ascii="Lucida Grande" w:hAnsi="Lucida Grande" w:cs="Times New Roman"/>
      <w:sz w:val="18"/>
      <w:lang w:eastAsia="de-DE"/>
    </w:rPr>
  </w:style>
  <w:style w:type="paragraph" w:customStyle="1" w:styleId="Sprechblasen17">
    <w:name w:val="Sprechblasen17"/>
    <w:basedOn w:val="Standa25"/>
    <w:uiPriority w:val="99"/>
    <w:semiHidden/>
    <w:rsid w:val="00BA44F5"/>
    <w:rPr>
      <w:rFonts w:ascii="Lucida Grande" w:hAnsi="Lucida Grande"/>
      <w:sz w:val="18"/>
      <w:szCs w:val="18"/>
    </w:rPr>
  </w:style>
  <w:style w:type="character" w:customStyle="1" w:styleId="BalloonTextChar17">
    <w:name w:val="Balloon Text Char17"/>
    <w:basedOn w:val="Absatz-Standardschrift25"/>
    <w:uiPriority w:val="99"/>
    <w:semiHidden/>
    <w:rsid w:val="00D02244"/>
    <w:rPr>
      <w:rFonts w:ascii="Lucida Grande" w:hAnsi="Lucida Grande" w:cs="Times New Roman"/>
      <w:sz w:val="18"/>
      <w:lang w:eastAsia="de-DE"/>
    </w:rPr>
  </w:style>
  <w:style w:type="paragraph" w:customStyle="1" w:styleId="Sprechblasen18">
    <w:name w:val="Sprechblasen18"/>
    <w:basedOn w:val="Standa26"/>
    <w:uiPriority w:val="99"/>
    <w:semiHidden/>
    <w:rsid w:val="00755831"/>
    <w:rPr>
      <w:rFonts w:ascii="Lucida Grande" w:hAnsi="Lucida Grande"/>
      <w:sz w:val="18"/>
      <w:szCs w:val="18"/>
    </w:rPr>
  </w:style>
  <w:style w:type="character" w:customStyle="1" w:styleId="BalloonTextChar18">
    <w:name w:val="Balloon Text Char18"/>
    <w:basedOn w:val="Absatz-Standardschrift26"/>
    <w:uiPriority w:val="99"/>
    <w:semiHidden/>
    <w:rsid w:val="0094152C"/>
    <w:rPr>
      <w:rFonts w:ascii="Lucida Grande" w:hAnsi="Lucida Grande" w:cs="Times New Roman"/>
      <w:sz w:val="18"/>
      <w:lang w:eastAsia="de-DE"/>
    </w:rPr>
  </w:style>
  <w:style w:type="paragraph" w:customStyle="1" w:styleId="Sprechblasen19">
    <w:name w:val="Sprechblasen19"/>
    <w:basedOn w:val="Standa27"/>
    <w:uiPriority w:val="99"/>
    <w:semiHidden/>
    <w:rsid w:val="00057053"/>
    <w:rPr>
      <w:rFonts w:ascii="Lucida Grande" w:hAnsi="Lucida Grande"/>
      <w:sz w:val="18"/>
      <w:szCs w:val="18"/>
    </w:rPr>
  </w:style>
  <w:style w:type="character" w:customStyle="1" w:styleId="BalloonTextChar19">
    <w:name w:val="Balloon Text Char19"/>
    <w:basedOn w:val="Absatz-Standardschrift27"/>
    <w:uiPriority w:val="99"/>
    <w:semiHidden/>
    <w:rsid w:val="00DD576C"/>
    <w:rPr>
      <w:rFonts w:ascii="Lucida Grande" w:hAnsi="Lucida Grande" w:cs="Times New Roman"/>
      <w:sz w:val="18"/>
      <w:lang w:eastAsia="de-DE"/>
    </w:rPr>
  </w:style>
  <w:style w:type="paragraph" w:customStyle="1" w:styleId="Sprechblasen20">
    <w:name w:val="Sprechblasen20"/>
    <w:basedOn w:val="Standa28"/>
    <w:uiPriority w:val="99"/>
    <w:semiHidden/>
    <w:rsid w:val="009D1BC8"/>
    <w:rPr>
      <w:rFonts w:ascii="Lucida Grande" w:hAnsi="Lucida Grande"/>
      <w:sz w:val="18"/>
      <w:szCs w:val="18"/>
    </w:rPr>
  </w:style>
  <w:style w:type="character" w:customStyle="1" w:styleId="BalloonTextChar20">
    <w:name w:val="Balloon Text Char20"/>
    <w:basedOn w:val="Absatz-Standardschrift28"/>
    <w:uiPriority w:val="99"/>
    <w:semiHidden/>
    <w:rsid w:val="00934060"/>
    <w:rPr>
      <w:rFonts w:ascii="Lucida Grande" w:hAnsi="Lucida Grande" w:cs="Times New Roman"/>
      <w:sz w:val="18"/>
      <w:lang w:eastAsia="de-DE"/>
    </w:rPr>
  </w:style>
  <w:style w:type="character" w:customStyle="1" w:styleId="Herausst1">
    <w:name w:val="Herausst1"/>
    <w:basedOn w:val="Absatz-Standardschrift28"/>
    <w:uiPriority w:val="99"/>
    <w:rsid w:val="009D1BC8"/>
    <w:rPr>
      <w:rFonts w:cs="Times New Roman"/>
      <w:i/>
    </w:rPr>
  </w:style>
  <w:style w:type="paragraph" w:customStyle="1" w:styleId="Sprechblasen21">
    <w:name w:val="Sprechblasen21"/>
    <w:basedOn w:val="Standa29"/>
    <w:uiPriority w:val="99"/>
    <w:semiHidden/>
    <w:rsid w:val="00FA6C76"/>
    <w:rPr>
      <w:rFonts w:ascii="Lucida Grande" w:hAnsi="Lucida Grande"/>
      <w:sz w:val="18"/>
      <w:szCs w:val="18"/>
    </w:rPr>
  </w:style>
  <w:style w:type="character" w:customStyle="1" w:styleId="BalloonTextChar21">
    <w:name w:val="Balloon Text Char21"/>
    <w:basedOn w:val="Absatz-Standardschrift29"/>
    <w:uiPriority w:val="99"/>
    <w:semiHidden/>
    <w:rsid w:val="00595B1D"/>
    <w:rPr>
      <w:rFonts w:ascii="Lucida Grande" w:hAnsi="Lucida Grande" w:cs="Times New Roman"/>
      <w:sz w:val="18"/>
      <w:lang w:eastAsia="de-DE"/>
    </w:rPr>
  </w:style>
  <w:style w:type="character" w:customStyle="1" w:styleId="Herausst2">
    <w:name w:val="Herausst2"/>
    <w:basedOn w:val="Absatz-Standardschrift30"/>
    <w:uiPriority w:val="99"/>
    <w:rsid w:val="001A6612"/>
    <w:rPr>
      <w:rFonts w:cs="Times New Roman"/>
      <w:i/>
      <w:iCs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111C2"/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111C2"/>
    <w:rPr>
      <w:rFonts w:ascii="Lucida Grande" w:hAnsi="Lucida Grande" w:cs="Lucida Grande"/>
      <w:sz w:val="18"/>
      <w:szCs w:val="18"/>
      <w:lang w:eastAsia="de-DE"/>
    </w:rPr>
  </w:style>
  <w:style w:type="character" w:styleId="Zeilennummer">
    <w:name w:val="line number"/>
    <w:basedOn w:val="Absatz-Standardschriftart"/>
    <w:uiPriority w:val="99"/>
    <w:semiHidden/>
    <w:unhideWhenUsed/>
    <w:rsid w:val="0014682F"/>
  </w:style>
  <w:style w:type="paragraph" w:styleId="Kopfzeile">
    <w:name w:val="header"/>
    <w:basedOn w:val="Standard"/>
    <w:link w:val="KopfzeileZchn"/>
    <w:uiPriority w:val="99"/>
    <w:unhideWhenUsed/>
    <w:rsid w:val="00445EE0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445EE0"/>
    <w:rPr>
      <w:rFonts w:ascii="Times New Roman" w:hAnsi="Times New Roman"/>
      <w:sz w:val="24"/>
      <w:szCs w:val="24"/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445EE0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445EE0"/>
    <w:rPr>
      <w:rFonts w:ascii="Times New Roman" w:hAnsi="Times New Roman"/>
      <w:sz w:val="24"/>
      <w:szCs w:val="24"/>
      <w:lang w:eastAsia="de-DE"/>
    </w:rPr>
  </w:style>
  <w:style w:type="paragraph" w:customStyle="1" w:styleId="EndNoteBibliographyTitle">
    <w:name w:val="EndNote Bibliography Title"/>
    <w:basedOn w:val="Standard"/>
    <w:rsid w:val="001F64DA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Standard"/>
    <w:link w:val="EndNoteBibliographyZchn"/>
    <w:rsid w:val="001F64DA"/>
    <w:rPr>
      <w:rFonts w:ascii="Arial" w:hAnsi="Arial" w:cs="Arial"/>
    </w:rPr>
  </w:style>
  <w:style w:type="table" w:styleId="Tabellenraster">
    <w:name w:val="Table Grid"/>
    <w:basedOn w:val="NormaleTabelle"/>
    <w:uiPriority w:val="59"/>
    <w:rsid w:val="00EE69DD"/>
    <w:rPr>
      <w:rFonts w:asciiTheme="minorHAnsi" w:eastAsiaTheme="minorHAnsi" w:hAnsiTheme="minorHAnsi" w:cstheme="minorBidi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nabsatz">
    <w:name w:val="List Paragraph"/>
    <w:basedOn w:val="Standard"/>
    <w:uiPriority w:val="34"/>
    <w:qFormat/>
    <w:rsid w:val="002B3181"/>
    <w:pPr>
      <w:ind w:left="720"/>
      <w:contextualSpacing/>
    </w:pPr>
  </w:style>
  <w:style w:type="paragraph" w:styleId="berarbeitung">
    <w:name w:val="Revision"/>
    <w:hidden/>
    <w:uiPriority w:val="99"/>
    <w:semiHidden/>
    <w:rsid w:val="00C370DB"/>
    <w:rPr>
      <w:rFonts w:ascii="Times New Roman" w:hAnsi="Times New Roman"/>
      <w:sz w:val="24"/>
      <w:szCs w:val="24"/>
      <w:lang w:eastAsia="de-DE"/>
    </w:rPr>
  </w:style>
  <w:style w:type="character" w:customStyle="1" w:styleId="apple-converted-space">
    <w:name w:val="apple-converted-space"/>
    <w:basedOn w:val="Absatz-Standardschriftart"/>
    <w:rsid w:val="00AC41F1"/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6C009E"/>
    <w:pPr>
      <w:spacing w:after="120" w:line="276" w:lineRule="auto"/>
      <w:ind w:left="283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6C009E"/>
    <w:rPr>
      <w:rFonts w:asciiTheme="minorHAnsi" w:eastAsiaTheme="minorHAnsi" w:hAnsiTheme="minorHAnsi" w:cstheme="minorBidi"/>
      <w:sz w:val="22"/>
      <w:szCs w:val="22"/>
    </w:rPr>
  </w:style>
  <w:style w:type="character" w:customStyle="1" w:styleId="EndNoteBibliographyZchn">
    <w:name w:val="EndNote Bibliography Zchn"/>
    <w:basedOn w:val="Absatz-Standardschriftart"/>
    <w:link w:val="EndNoteBibliography"/>
    <w:rsid w:val="007D79B7"/>
    <w:rPr>
      <w:rFonts w:ascii="Arial" w:hAnsi="Arial" w:cs="Arial"/>
      <w:sz w:val="24"/>
      <w:szCs w:val="24"/>
      <w:lang w:val="en-US"/>
    </w:rPr>
  </w:style>
  <w:style w:type="paragraph" w:styleId="Beschriftung">
    <w:name w:val="caption"/>
    <w:basedOn w:val="Standard"/>
    <w:next w:val="Standard"/>
    <w:uiPriority w:val="35"/>
    <w:unhideWhenUsed/>
    <w:qFormat/>
    <w:rsid w:val="002772D7"/>
    <w:pPr>
      <w:spacing w:after="200"/>
    </w:pPr>
    <w:rPr>
      <w:rFonts w:eastAsiaTheme="minorHAnsi" w:cstheme="minorBidi"/>
      <w:b/>
      <w:bCs/>
      <w:caps/>
      <w:sz w:val="22"/>
      <w:szCs w:val="18"/>
    </w:rPr>
  </w:style>
  <w:style w:type="paragraph" w:customStyle="1" w:styleId="NoteLevel11">
    <w:name w:val="Note Level 11"/>
    <w:basedOn w:val="Standard"/>
    <w:uiPriority w:val="99"/>
    <w:unhideWhenUsed/>
    <w:rsid w:val="00AD1494"/>
    <w:pPr>
      <w:keepNext/>
      <w:numPr>
        <w:numId w:val="12"/>
      </w:numPr>
      <w:contextualSpacing/>
      <w:outlineLvl w:val="0"/>
    </w:pPr>
    <w:rPr>
      <w:rFonts w:ascii="Verdana" w:hAnsi="Verdana"/>
    </w:rPr>
  </w:style>
  <w:style w:type="paragraph" w:customStyle="1" w:styleId="NoteLevel21">
    <w:name w:val="Note Level 21"/>
    <w:basedOn w:val="Standard"/>
    <w:uiPriority w:val="99"/>
    <w:semiHidden/>
    <w:unhideWhenUsed/>
    <w:rsid w:val="00AD1494"/>
    <w:pPr>
      <w:keepNext/>
      <w:numPr>
        <w:ilvl w:val="1"/>
        <w:numId w:val="12"/>
      </w:numPr>
      <w:contextualSpacing/>
      <w:outlineLvl w:val="1"/>
    </w:pPr>
    <w:rPr>
      <w:rFonts w:ascii="Verdana" w:hAnsi="Verdana"/>
    </w:rPr>
  </w:style>
  <w:style w:type="paragraph" w:customStyle="1" w:styleId="NoteLevel31">
    <w:name w:val="Note Level 31"/>
    <w:basedOn w:val="Standard"/>
    <w:uiPriority w:val="99"/>
    <w:semiHidden/>
    <w:unhideWhenUsed/>
    <w:rsid w:val="00AD1494"/>
    <w:pPr>
      <w:keepNext/>
      <w:numPr>
        <w:ilvl w:val="2"/>
        <w:numId w:val="12"/>
      </w:numPr>
      <w:contextualSpacing/>
      <w:outlineLvl w:val="2"/>
    </w:pPr>
    <w:rPr>
      <w:rFonts w:ascii="Verdana" w:hAnsi="Verdana"/>
    </w:rPr>
  </w:style>
  <w:style w:type="paragraph" w:customStyle="1" w:styleId="NoteLevel41">
    <w:name w:val="Note Level 41"/>
    <w:basedOn w:val="Standard"/>
    <w:uiPriority w:val="99"/>
    <w:semiHidden/>
    <w:unhideWhenUsed/>
    <w:rsid w:val="00AD1494"/>
    <w:pPr>
      <w:keepNext/>
      <w:numPr>
        <w:ilvl w:val="3"/>
        <w:numId w:val="12"/>
      </w:numPr>
      <w:contextualSpacing/>
      <w:outlineLvl w:val="3"/>
    </w:pPr>
    <w:rPr>
      <w:rFonts w:ascii="Verdana" w:hAnsi="Verdana"/>
    </w:rPr>
  </w:style>
  <w:style w:type="paragraph" w:customStyle="1" w:styleId="NoteLevel51">
    <w:name w:val="Note Level 51"/>
    <w:basedOn w:val="Standard"/>
    <w:uiPriority w:val="99"/>
    <w:semiHidden/>
    <w:unhideWhenUsed/>
    <w:rsid w:val="00AD1494"/>
    <w:pPr>
      <w:keepNext/>
      <w:numPr>
        <w:ilvl w:val="4"/>
        <w:numId w:val="12"/>
      </w:numPr>
      <w:contextualSpacing/>
      <w:outlineLvl w:val="4"/>
    </w:pPr>
    <w:rPr>
      <w:rFonts w:ascii="Verdana" w:hAnsi="Verdana"/>
    </w:rPr>
  </w:style>
  <w:style w:type="paragraph" w:customStyle="1" w:styleId="NoteLevel61">
    <w:name w:val="Note Level 61"/>
    <w:basedOn w:val="Standard"/>
    <w:uiPriority w:val="99"/>
    <w:semiHidden/>
    <w:unhideWhenUsed/>
    <w:rsid w:val="00AD1494"/>
    <w:pPr>
      <w:keepNext/>
      <w:numPr>
        <w:ilvl w:val="5"/>
        <w:numId w:val="12"/>
      </w:numPr>
      <w:contextualSpacing/>
      <w:outlineLvl w:val="5"/>
    </w:pPr>
    <w:rPr>
      <w:rFonts w:ascii="Verdana" w:hAnsi="Verdana"/>
    </w:rPr>
  </w:style>
  <w:style w:type="paragraph" w:customStyle="1" w:styleId="NoteLevel71">
    <w:name w:val="Note Level 71"/>
    <w:basedOn w:val="Standard"/>
    <w:uiPriority w:val="99"/>
    <w:semiHidden/>
    <w:unhideWhenUsed/>
    <w:rsid w:val="00AD1494"/>
    <w:pPr>
      <w:keepNext/>
      <w:numPr>
        <w:ilvl w:val="6"/>
        <w:numId w:val="12"/>
      </w:numPr>
      <w:contextualSpacing/>
      <w:outlineLvl w:val="6"/>
    </w:pPr>
    <w:rPr>
      <w:rFonts w:ascii="Verdana" w:hAnsi="Verdana"/>
    </w:rPr>
  </w:style>
  <w:style w:type="paragraph" w:customStyle="1" w:styleId="NoteLevel81">
    <w:name w:val="Note Level 81"/>
    <w:basedOn w:val="Standard"/>
    <w:uiPriority w:val="99"/>
    <w:semiHidden/>
    <w:unhideWhenUsed/>
    <w:rsid w:val="00AD1494"/>
    <w:pPr>
      <w:keepNext/>
      <w:numPr>
        <w:ilvl w:val="7"/>
        <w:numId w:val="12"/>
      </w:numPr>
      <w:contextualSpacing/>
      <w:outlineLvl w:val="7"/>
    </w:pPr>
    <w:rPr>
      <w:rFonts w:ascii="Verdana" w:hAnsi="Verdana"/>
    </w:rPr>
  </w:style>
  <w:style w:type="paragraph" w:customStyle="1" w:styleId="NoteLevel91">
    <w:name w:val="Note Level 91"/>
    <w:basedOn w:val="Standard"/>
    <w:uiPriority w:val="99"/>
    <w:semiHidden/>
    <w:unhideWhenUsed/>
    <w:rsid w:val="00AD1494"/>
    <w:pPr>
      <w:keepNext/>
      <w:numPr>
        <w:ilvl w:val="8"/>
        <w:numId w:val="12"/>
      </w:numPr>
      <w:contextualSpacing/>
      <w:outlineLvl w:val="8"/>
    </w:pPr>
    <w:rPr>
      <w:rFonts w:ascii="Verdana" w:hAnsi="Verdana"/>
    </w:rPr>
  </w:style>
  <w:style w:type="character" w:styleId="BesuchterLink">
    <w:name w:val="FollowedHyperlink"/>
    <w:basedOn w:val="Absatz-Standardschriftart"/>
    <w:uiPriority w:val="99"/>
    <w:semiHidden/>
    <w:unhideWhenUsed/>
    <w:rsid w:val="00D25E3E"/>
    <w:rPr>
      <w:color w:val="800080" w:themeColor="followedHyperlink"/>
      <w:u w:val="single"/>
    </w:rPr>
  </w:style>
  <w:style w:type="paragraph" w:customStyle="1" w:styleId="p1">
    <w:name w:val="p1"/>
    <w:basedOn w:val="Standard"/>
    <w:rsid w:val="00D25E3E"/>
    <w:rPr>
      <w:rFonts w:ascii="Helvetica" w:eastAsiaTheme="minorHAnsi" w:hAnsi="Helvetica"/>
      <w:sz w:val="17"/>
      <w:szCs w:val="17"/>
      <w:lang w:val="en-GB" w:eastAsia="en-GB"/>
    </w:rPr>
  </w:style>
  <w:style w:type="paragraph" w:customStyle="1" w:styleId="NotizEbene11">
    <w:name w:val="Notiz Ebene 11"/>
    <w:basedOn w:val="Standard"/>
    <w:uiPriority w:val="99"/>
    <w:unhideWhenUsed/>
    <w:rsid w:val="00CA51F2"/>
    <w:pPr>
      <w:keepNext/>
      <w:tabs>
        <w:tab w:val="num" w:pos="0"/>
      </w:tabs>
      <w:contextualSpacing/>
      <w:outlineLvl w:val="0"/>
    </w:pPr>
    <w:rPr>
      <w:rFonts w:ascii="Verdana" w:hAnsi="Verdana"/>
    </w:rPr>
  </w:style>
  <w:style w:type="paragraph" w:customStyle="1" w:styleId="NotizEbene21">
    <w:name w:val="Notiz Ebene 21"/>
    <w:basedOn w:val="Standard"/>
    <w:uiPriority w:val="99"/>
    <w:unhideWhenUsed/>
    <w:rsid w:val="00CA51F2"/>
    <w:pPr>
      <w:keepNext/>
      <w:tabs>
        <w:tab w:val="num" w:pos="720"/>
      </w:tabs>
      <w:ind w:left="1080" w:hanging="360"/>
      <w:contextualSpacing/>
      <w:outlineLvl w:val="1"/>
    </w:pPr>
    <w:rPr>
      <w:rFonts w:ascii="Verdana" w:hAnsi="Verdana"/>
    </w:rPr>
  </w:style>
  <w:style w:type="paragraph" w:customStyle="1" w:styleId="NotizEbene31">
    <w:name w:val="Notiz Ebene 31"/>
    <w:basedOn w:val="Standard"/>
    <w:uiPriority w:val="99"/>
    <w:unhideWhenUsed/>
    <w:rsid w:val="00CA51F2"/>
    <w:pPr>
      <w:keepNext/>
      <w:tabs>
        <w:tab w:val="num" w:pos="1440"/>
      </w:tabs>
      <w:ind w:left="1800" w:hanging="360"/>
      <w:contextualSpacing/>
      <w:outlineLvl w:val="2"/>
    </w:pPr>
    <w:rPr>
      <w:rFonts w:ascii="Verdana" w:hAnsi="Verdana"/>
    </w:rPr>
  </w:style>
  <w:style w:type="paragraph" w:customStyle="1" w:styleId="NotizEbene41">
    <w:name w:val="Notiz Ebene 41"/>
    <w:basedOn w:val="Standard"/>
    <w:uiPriority w:val="99"/>
    <w:unhideWhenUsed/>
    <w:rsid w:val="00CA51F2"/>
    <w:pPr>
      <w:keepNext/>
      <w:tabs>
        <w:tab w:val="num" w:pos="2160"/>
      </w:tabs>
      <w:ind w:left="2520" w:hanging="360"/>
      <w:contextualSpacing/>
      <w:outlineLvl w:val="3"/>
    </w:pPr>
    <w:rPr>
      <w:rFonts w:ascii="Verdana" w:hAnsi="Verdana"/>
    </w:rPr>
  </w:style>
  <w:style w:type="paragraph" w:customStyle="1" w:styleId="NotizEbene51">
    <w:name w:val="Notiz Ebene 51"/>
    <w:basedOn w:val="Standard"/>
    <w:uiPriority w:val="99"/>
    <w:unhideWhenUsed/>
    <w:rsid w:val="00CA51F2"/>
    <w:pPr>
      <w:keepNext/>
      <w:tabs>
        <w:tab w:val="num" w:pos="2880"/>
      </w:tabs>
      <w:ind w:left="3240" w:hanging="360"/>
      <w:contextualSpacing/>
      <w:outlineLvl w:val="4"/>
    </w:pPr>
    <w:rPr>
      <w:rFonts w:ascii="Verdana" w:hAnsi="Verdana"/>
    </w:rPr>
  </w:style>
  <w:style w:type="paragraph" w:customStyle="1" w:styleId="NotizEbene61">
    <w:name w:val="Notiz Ebene 61"/>
    <w:basedOn w:val="Standard"/>
    <w:uiPriority w:val="99"/>
    <w:unhideWhenUsed/>
    <w:rsid w:val="00CA51F2"/>
    <w:pPr>
      <w:keepNext/>
      <w:tabs>
        <w:tab w:val="num" w:pos="3600"/>
      </w:tabs>
      <w:ind w:left="3960" w:hanging="360"/>
      <w:contextualSpacing/>
      <w:outlineLvl w:val="5"/>
    </w:pPr>
    <w:rPr>
      <w:rFonts w:ascii="Verdana" w:hAnsi="Verdana"/>
    </w:rPr>
  </w:style>
  <w:style w:type="paragraph" w:customStyle="1" w:styleId="NotizEbene71">
    <w:name w:val="Notiz Ebene 71"/>
    <w:basedOn w:val="Standard"/>
    <w:uiPriority w:val="99"/>
    <w:unhideWhenUsed/>
    <w:rsid w:val="00CA51F2"/>
    <w:pPr>
      <w:keepNext/>
      <w:tabs>
        <w:tab w:val="num" w:pos="4320"/>
      </w:tabs>
      <w:ind w:left="4680" w:hanging="360"/>
      <w:contextualSpacing/>
      <w:outlineLvl w:val="6"/>
    </w:pPr>
    <w:rPr>
      <w:rFonts w:ascii="Verdana" w:hAnsi="Verdana"/>
    </w:rPr>
  </w:style>
  <w:style w:type="paragraph" w:customStyle="1" w:styleId="NotizEbene81">
    <w:name w:val="Notiz Ebene 81"/>
    <w:basedOn w:val="Standard"/>
    <w:uiPriority w:val="99"/>
    <w:unhideWhenUsed/>
    <w:rsid w:val="00CA51F2"/>
    <w:pPr>
      <w:keepNext/>
      <w:tabs>
        <w:tab w:val="num" w:pos="5040"/>
      </w:tabs>
      <w:ind w:left="5400" w:hanging="360"/>
      <w:contextualSpacing/>
      <w:outlineLvl w:val="7"/>
    </w:pPr>
    <w:rPr>
      <w:rFonts w:ascii="Verdana" w:hAnsi="Verdana"/>
    </w:rPr>
  </w:style>
  <w:style w:type="paragraph" w:customStyle="1" w:styleId="NotizEbene91">
    <w:name w:val="Notiz Ebene 91"/>
    <w:basedOn w:val="Standard"/>
    <w:uiPriority w:val="99"/>
    <w:unhideWhenUsed/>
    <w:rsid w:val="00CA51F2"/>
    <w:pPr>
      <w:keepNext/>
      <w:tabs>
        <w:tab w:val="num" w:pos="5760"/>
      </w:tabs>
      <w:ind w:left="6120" w:hanging="360"/>
      <w:contextualSpacing/>
      <w:outlineLvl w:val="8"/>
    </w:pPr>
    <w:rPr>
      <w:rFonts w:ascii="Verdana" w:hAnsi="Verdana"/>
    </w:rPr>
  </w:style>
  <w:style w:type="paragraph" w:styleId="StandardWeb">
    <w:name w:val="Normal (Web)"/>
    <w:basedOn w:val="Standard"/>
    <w:uiPriority w:val="99"/>
    <w:unhideWhenUsed/>
    <w:rsid w:val="004038F5"/>
    <w:pPr>
      <w:spacing w:before="100" w:beforeAutospacing="1" w:after="100" w:afterAutospacing="1"/>
    </w:pPr>
  </w:style>
  <w:style w:type="character" w:styleId="NichtaufgelsteErwhnung">
    <w:name w:val="Unresolved Mention"/>
    <w:basedOn w:val="Absatz-Standardschriftart"/>
    <w:uiPriority w:val="99"/>
    <w:rsid w:val="00416AA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55948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9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46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3082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600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787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745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1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78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RelyOnCSS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3E46217-02AC-4D4E-86C8-094B746A04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2950</Words>
  <Characters>18588</Characters>
  <Application>Microsoft Office Word</Application>
  <DocSecurity>0</DocSecurity>
  <Lines>154</Lines>
  <Paragraphs>4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Program-specific target gene control by Tec1-Ste12 complex formation involves several distinct mechanisms</vt:lpstr>
    </vt:vector>
  </TitlesOfParts>
  <Company>Institut f_r Mikrobiologie und Genetik, Georg-August-</Company>
  <LinksUpToDate>false</LinksUpToDate>
  <CharactersWithSpaces>214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ogram-specific target gene control by Tec1-Ste12 complex formation involves several distinct mechanisms</dc:title>
  <dc:creator>Hans-Ulrich M_sch</dc:creator>
  <cp:lastModifiedBy>moesch@staff.uni-marburg.de</cp:lastModifiedBy>
  <cp:revision>146</cp:revision>
  <cp:lastPrinted>2016-07-14T07:56:00Z</cp:lastPrinted>
  <dcterms:created xsi:type="dcterms:W3CDTF">2018-04-26T15:46:00Z</dcterms:created>
  <dcterms:modified xsi:type="dcterms:W3CDTF">2020-03-25T08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apa"/&gt;&lt;format class="1"/&gt;&lt;/info&gt;PAPERS2_INFO_END</vt:lpwstr>
  </property>
</Properties>
</file>